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b/>
          <w:sz w:val="36"/>
          <w:lang w:val="en-AU"/>
        </w:rPr>
        <w:id w:val="289783867"/>
        <w:docPartObj>
          <w:docPartGallery w:val="Cover Pages"/>
          <w:docPartUnique/>
        </w:docPartObj>
      </w:sdtPr>
      <w:sdtEndPr>
        <w:rPr>
          <w:b w:val="0"/>
          <w:i/>
          <w:sz w:val="22"/>
        </w:rPr>
      </w:sdtEndPr>
      <w:sdtContent>
        <w:p w14:paraId="48D7D4FE" w14:textId="77777777" w:rsidR="0048371B" w:rsidRPr="005A283A" w:rsidRDefault="0048371B">
          <w:pPr>
            <w:rPr>
              <w:lang w:val="en-AU"/>
              <w:rPrChange w:id="0" w:author="Rachael Maree Woods" w:date="2016-03-01T12:40:00Z">
                <w:rPr/>
              </w:rPrChange>
            </w:rPr>
          </w:pPr>
        </w:p>
        <w:p w14:paraId="1B12DE15" w14:textId="77777777" w:rsidR="00B15B9F" w:rsidRPr="005A283A" w:rsidRDefault="00B15B9F" w:rsidP="00B15B9F">
          <w:pPr>
            <w:pStyle w:val="CommentText"/>
            <w:spacing w:line="360" w:lineRule="auto"/>
            <w:rPr>
              <w:b/>
              <w:sz w:val="50"/>
              <w:szCs w:val="50"/>
              <w:lang w:val="en-AU"/>
            </w:rPr>
          </w:pPr>
        </w:p>
        <w:p w14:paraId="334516CC" w14:textId="77777777" w:rsidR="005B58B4" w:rsidRPr="005A283A" w:rsidRDefault="005B58B4" w:rsidP="0034516A">
          <w:pPr>
            <w:pStyle w:val="Title2"/>
            <w:rPr>
              <w:rFonts w:ascii="Times New Roman" w:hAnsi="Times New Roman"/>
              <w:lang w:val="en-AU"/>
            </w:rPr>
          </w:pPr>
        </w:p>
        <w:p w14:paraId="7C8870D7" w14:textId="77777777" w:rsidR="005B58B4" w:rsidRPr="005A283A" w:rsidRDefault="005B58B4" w:rsidP="0034516A">
          <w:pPr>
            <w:pStyle w:val="Title2"/>
            <w:rPr>
              <w:rFonts w:ascii="Times New Roman" w:hAnsi="Times New Roman"/>
              <w:lang w:val="en-AU"/>
            </w:rPr>
          </w:pPr>
        </w:p>
        <w:p w14:paraId="195DD50E" w14:textId="77777777" w:rsidR="005B58B4" w:rsidRPr="005A283A" w:rsidRDefault="005B58B4" w:rsidP="0034516A">
          <w:pPr>
            <w:pStyle w:val="Title2"/>
            <w:rPr>
              <w:rFonts w:ascii="Times New Roman" w:hAnsi="Times New Roman"/>
              <w:lang w:val="en-AU"/>
            </w:rPr>
          </w:pPr>
        </w:p>
        <w:p w14:paraId="03AE7EC7" w14:textId="11FD4677" w:rsidR="00B15B9F" w:rsidRPr="005A283A" w:rsidRDefault="00B15B9F" w:rsidP="0034516A">
          <w:pPr>
            <w:pStyle w:val="Title2"/>
            <w:rPr>
              <w:rFonts w:ascii="Times New Roman" w:hAnsi="Times New Roman"/>
              <w:lang w:val="en-AU"/>
            </w:rPr>
          </w:pPr>
          <w:r w:rsidRPr="005A283A">
            <w:rPr>
              <w:rFonts w:ascii="Times New Roman" w:hAnsi="Times New Roman"/>
              <w:lang w:val="en-AU"/>
            </w:rPr>
            <w:t>Environmental factors limiting fertilisation and larval success in corals</w:t>
          </w:r>
          <w:r w:rsidR="000C79BA" w:rsidRPr="005A283A">
            <w:rPr>
              <w:rFonts w:ascii="Times New Roman" w:hAnsi="Times New Roman"/>
              <w:lang w:val="en-AU"/>
            </w:rPr>
            <w:t xml:space="preserve"> </w:t>
          </w:r>
        </w:p>
        <w:p w14:paraId="58425668" w14:textId="77777777" w:rsidR="00B15B9F" w:rsidRPr="005A283A" w:rsidRDefault="00B15B9F" w:rsidP="00B15B9F">
          <w:pPr>
            <w:pStyle w:val="CommentText"/>
            <w:spacing w:line="360" w:lineRule="auto"/>
            <w:rPr>
              <w:b/>
              <w:sz w:val="50"/>
              <w:szCs w:val="50"/>
              <w:lang w:val="en-AU"/>
            </w:rPr>
          </w:pPr>
        </w:p>
        <w:p w14:paraId="42DD8FC3" w14:textId="77777777" w:rsidR="00237A9A" w:rsidRPr="005A283A" w:rsidRDefault="00237A9A" w:rsidP="00B15B9F">
          <w:pPr>
            <w:pStyle w:val="CommentText"/>
            <w:spacing w:line="360" w:lineRule="auto"/>
            <w:rPr>
              <w:b/>
              <w:sz w:val="50"/>
              <w:szCs w:val="50"/>
              <w:lang w:val="en-AU"/>
            </w:rPr>
          </w:pPr>
        </w:p>
        <w:p w14:paraId="48E10946" w14:textId="77777777" w:rsidR="00237A9A" w:rsidRPr="005A283A" w:rsidRDefault="00237A9A" w:rsidP="00B15B9F">
          <w:pPr>
            <w:pStyle w:val="CommentText"/>
            <w:spacing w:line="360" w:lineRule="auto"/>
            <w:rPr>
              <w:b/>
              <w:sz w:val="50"/>
              <w:szCs w:val="50"/>
              <w:lang w:val="en-AU"/>
            </w:rPr>
          </w:pPr>
        </w:p>
        <w:p w14:paraId="46B8146B" w14:textId="626735C7" w:rsidR="00B15B9F" w:rsidRPr="005A283A" w:rsidRDefault="00B15B9F" w:rsidP="00B15B9F">
          <w:pPr>
            <w:pStyle w:val="author"/>
            <w:rPr>
              <w:lang w:val="en-AU"/>
            </w:rPr>
          </w:pPr>
          <w:r w:rsidRPr="005A283A">
            <w:rPr>
              <w:lang w:val="en-AU"/>
            </w:rPr>
            <w:t xml:space="preserve">Rachael </w:t>
          </w:r>
          <w:r w:rsidR="001A3DAF" w:rsidRPr="005A283A">
            <w:rPr>
              <w:lang w:val="en-AU"/>
            </w:rPr>
            <w:t xml:space="preserve">M. </w:t>
          </w:r>
          <w:r w:rsidRPr="005A283A">
            <w:rPr>
              <w:lang w:val="en-AU"/>
            </w:rPr>
            <w:t>Woods</w:t>
          </w:r>
          <w:r w:rsidR="00094BA0" w:rsidRPr="005A283A">
            <w:rPr>
              <w:lang w:val="en-AU"/>
            </w:rPr>
            <w:t xml:space="preserve"> (Corresponding Author)</w:t>
          </w:r>
        </w:p>
        <w:p w14:paraId="5AD0B60A" w14:textId="77777777" w:rsidR="00A81BBA" w:rsidRPr="005A283A" w:rsidRDefault="00A81BBA" w:rsidP="00A81BBA">
          <w:pPr>
            <w:pStyle w:val="affiliation"/>
            <w:rPr>
              <w:lang w:val="en-AU"/>
            </w:rPr>
          </w:pPr>
          <w:r w:rsidRPr="005A283A">
            <w:rPr>
              <w:lang w:val="en-AU"/>
            </w:rPr>
            <w:t>Department of Biological Sciences. Macquarie University, Sydney NSW 2109</w:t>
          </w:r>
        </w:p>
        <w:p w14:paraId="196BE8CE" w14:textId="7FDE6524" w:rsidR="0034516A" w:rsidRPr="005A283A" w:rsidRDefault="0034516A" w:rsidP="00B15B9F">
          <w:pPr>
            <w:pStyle w:val="fax"/>
            <w:spacing w:line="360" w:lineRule="auto"/>
            <w:rPr>
              <w:lang w:val="en-AU"/>
            </w:rPr>
          </w:pPr>
          <w:r w:rsidRPr="005A283A">
            <w:rPr>
              <w:lang w:val="en-AU"/>
            </w:rPr>
            <w:t xml:space="preserve">Phone: </w:t>
          </w:r>
          <w:r w:rsidR="00706623" w:rsidRPr="005A283A">
            <w:rPr>
              <w:lang w:val="en-AU"/>
            </w:rPr>
            <w:t>(02) 9850 6271</w:t>
          </w:r>
        </w:p>
        <w:p w14:paraId="67E32144" w14:textId="381CA3BB" w:rsidR="00B15B9F" w:rsidRPr="005A283A" w:rsidRDefault="00B15B9F" w:rsidP="00B15B9F">
          <w:pPr>
            <w:pStyle w:val="fax"/>
            <w:spacing w:line="360" w:lineRule="auto"/>
            <w:rPr>
              <w:lang w:val="en-AU"/>
            </w:rPr>
          </w:pPr>
          <w:r w:rsidRPr="005A283A">
            <w:rPr>
              <w:lang w:val="en-AU"/>
            </w:rPr>
            <w:t xml:space="preserve">Email: </w:t>
          </w:r>
          <w:r w:rsidR="00E71073" w:rsidRPr="005A283A">
            <w:rPr>
              <w:lang w:val="en-AU"/>
              <w:rPrChange w:id="1" w:author="Rachael Maree Woods" w:date="2016-03-01T12:40:00Z">
                <w:rPr/>
              </w:rPrChange>
            </w:rPr>
            <w:fldChar w:fldCharType="begin"/>
          </w:r>
          <w:r w:rsidR="00E71073" w:rsidRPr="005A283A">
            <w:rPr>
              <w:lang w:val="en-AU"/>
              <w:rPrChange w:id="2" w:author="Rachael Maree Woods" w:date="2016-03-01T12:40:00Z">
                <w:rPr/>
              </w:rPrChange>
            </w:rPr>
            <w:instrText xml:space="preserve"> HYPERLINK "mailto:rachael.maree.woods@gmail.com" </w:instrText>
          </w:r>
          <w:r w:rsidR="00E71073" w:rsidRPr="005A283A">
            <w:rPr>
              <w:lang w:val="en-AU"/>
            </w:rPr>
            <w:fldChar w:fldCharType="separate"/>
          </w:r>
          <w:r w:rsidR="00094BA0" w:rsidRPr="005A283A">
            <w:rPr>
              <w:lang w:val="en-AU"/>
            </w:rPr>
            <w:t>rachael.maree.woods@gmail.com</w:t>
          </w:r>
          <w:r w:rsidR="00E71073" w:rsidRPr="005A283A">
            <w:rPr>
              <w:lang w:val="en-AU"/>
            </w:rPr>
            <w:fldChar w:fldCharType="end"/>
          </w:r>
        </w:p>
        <w:p w14:paraId="203637E0" w14:textId="77777777" w:rsidR="00094BA0" w:rsidRPr="005A283A" w:rsidRDefault="00094BA0" w:rsidP="00094BA0">
          <w:pPr>
            <w:pStyle w:val="email"/>
            <w:rPr>
              <w:lang w:val="en-AU"/>
            </w:rPr>
          </w:pPr>
        </w:p>
        <w:p w14:paraId="3DC20AEF" w14:textId="148F3942" w:rsidR="00094BA0" w:rsidRPr="005A283A" w:rsidRDefault="00094BA0" w:rsidP="00094BA0">
          <w:pPr>
            <w:pStyle w:val="author"/>
            <w:rPr>
              <w:lang w:val="en-AU"/>
            </w:rPr>
          </w:pPr>
          <w:r w:rsidRPr="005A283A">
            <w:rPr>
              <w:lang w:val="en-AU"/>
            </w:rPr>
            <w:t>Andrew</w:t>
          </w:r>
          <w:r w:rsidR="00F34EF5" w:rsidRPr="005A283A">
            <w:rPr>
              <w:lang w:val="en-AU"/>
            </w:rPr>
            <w:t xml:space="preserve"> H.</w:t>
          </w:r>
          <w:r w:rsidRPr="005A283A">
            <w:rPr>
              <w:lang w:val="en-AU"/>
            </w:rPr>
            <w:t xml:space="preserve"> Baird</w:t>
          </w:r>
        </w:p>
        <w:p w14:paraId="0F800CB7" w14:textId="62D72D0F" w:rsidR="00B15B9F" w:rsidRPr="005A283A" w:rsidRDefault="00094BA0" w:rsidP="0034516A">
          <w:pPr>
            <w:pStyle w:val="affiliation"/>
            <w:rPr>
              <w:lang w:val="en-AU"/>
            </w:rPr>
          </w:pPr>
          <w:r w:rsidRPr="005A283A">
            <w:rPr>
              <w:lang w:val="en-AU"/>
            </w:rPr>
            <w:t>James Cook University, ARC Centre of Excellence for Coral Reef Studies</w:t>
          </w:r>
        </w:p>
        <w:p w14:paraId="73E87176" w14:textId="53301C91" w:rsidR="00094BA0" w:rsidRPr="005A283A" w:rsidRDefault="00D3667E" w:rsidP="00D3667E">
          <w:pPr>
            <w:pStyle w:val="fax"/>
            <w:spacing w:line="360" w:lineRule="auto"/>
            <w:rPr>
              <w:lang w:val="en-AU"/>
            </w:rPr>
          </w:pPr>
          <w:r w:rsidRPr="005A283A">
            <w:rPr>
              <w:lang w:val="en-AU"/>
            </w:rPr>
            <w:t xml:space="preserve">Email: </w:t>
          </w:r>
          <w:r w:rsidR="00E71073" w:rsidRPr="005A283A">
            <w:rPr>
              <w:lang w:val="en-AU"/>
              <w:rPrChange w:id="3" w:author="Rachael Maree Woods" w:date="2016-03-01T12:40:00Z">
                <w:rPr/>
              </w:rPrChange>
            </w:rPr>
            <w:fldChar w:fldCharType="begin"/>
          </w:r>
          <w:r w:rsidR="00E71073" w:rsidRPr="005A283A">
            <w:rPr>
              <w:lang w:val="en-AU"/>
              <w:rPrChange w:id="4" w:author="Rachael Maree Woods" w:date="2016-03-01T12:40:00Z">
                <w:rPr/>
              </w:rPrChange>
            </w:rPr>
            <w:instrText xml:space="preserve"> HYPERLINK "mailto:andrew.baird@jcu.edu.au" </w:instrText>
          </w:r>
          <w:r w:rsidR="00E71073" w:rsidRPr="005A283A">
            <w:rPr>
              <w:lang w:val="en-AU"/>
            </w:rPr>
            <w:fldChar w:fldCharType="separate"/>
          </w:r>
          <w:r w:rsidRPr="005A283A">
            <w:rPr>
              <w:lang w:val="en-AU"/>
            </w:rPr>
            <w:t>andrew.baird@jcu.edu.au</w:t>
          </w:r>
          <w:r w:rsidR="00E71073" w:rsidRPr="005A283A">
            <w:rPr>
              <w:lang w:val="en-AU"/>
            </w:rPr>
            <w:fldChar w:fldCharType="end"/>
          </w:r>
        </w:p>
        <w:p w14:paraId="7CD86D8E" w14:textId="77777777" w:rsidR="00D3667E" w:rsidRPr="005A283A" w:rsidRDefault="00D3667E" w:rsidP="00094BA0">
          <w:pPr>
            <w:pStyle w:val="Heading2"/>
            <w:shd w:val="clear" w:color="auto" w:fill="FFFFFF"/>
            <w:spacing w:before="0" w:beforeAutospacing="0" w:after="0" w:afterAutospacing="0" w:line="228" w:lineRule="atLeast"/>
            <w:rPr>
              <w:b w:val="0"/>
              <w:bCs w:val="0"/>
              <w:i/>
              <w:sz w:val="24"/>
              <w:szCs w:val="20"/>
              <w:lang w:eastAsia="de-DE"/>
            </w:rPr>
          </w:pPr>
        </w:p>
        <w:p w14:paraId="39BAB4B0" w14:textId="595818ED" w:rsidR="00094BA0" w:rsidRPr="005A283A" w:rsidRDefault="00094BA0" w:rsidP="00094BA0">
          <w:pPr>
            <w:pStyle w:val="author"/>
            <w:rPr>
              <w:lang w:val="en-AU"/>
            </w:rPr>
          </w:pPr>
          <w:r w:rsidRPr="005A283A">
            <w:rPr>
              <w:lang w:val="en-AU"/>
            </w:rPr>
            <w:t xml:space="preserve">Toni </w:t>
          </w:r>
          <w:r w:rsidR="006917E2" w:rsidRPr="005A283A">
            <w:rPr>
              <w:lang w:val="en-AU"/>
            </w:rPr>
            <w:t xml:space="preserve">L. </w:t>
          </w:r>
          <w:r w:rsidRPr="005A283A">
            <w:rPr>
              <w:lang w:val="en-AU"/>
            </w:rPr>
            <w:t xml:space="preserve">Mizerek </w:t>
          </w:r>
        </w:p>
        <w:p w14:paraId="62177810" w14:textId="77777777" w:rsidR="00196F2F" w:rsidRPr="005A283A" w:rsidRDefault="00196F2F" w:rsidP="00196F2F">
          <w:pPr>
            <w:pStyle w:val="affiliation"/>
            <w:rPr>
              <w:lang w:val="en-AU"/>
            </w:rPr>
          </w:pPr>
          <w:r w:rsidRPr="005A283A">
            <w:rPr>
              <w:lang w:val="en-AU"/>
            </w:rPr>
            <w:t>Department of Biological Sciences. Macquarie University, Sydney NSW 2109</w:t>
          </w:r>
        </w:p>
        <w:p w14:paraId="3E74883F" w14:textId="3059FA6C" w:rsidR="00B15B9F" w:rsidRPr="005A283A" w:rsidRDefault="00D3667E" w:rsidP="00D3667E">
          <w:pPr>
            <w:pStyle w:val="fax"/>
            <w:spacing w:line="360" w:lineRule="auto"/>
            <w:rPr>
              <w:lang w:val="en-AU"/>
            </w:rPr>
          </w:pPr>
          <w:r w:rsidRPr="005A283A">
            <w:rPr>
              <w:lang w:val="en-AU"/>
            </w:rPr>
            <w:t>Email: toni.mizerek@mq.edu.au</w:t>
          </w:r>
        </w:p>
        <w:p w14:paraId="640FF575" w14:textId="77777777" w:rsidR="00D3667E" w:rsidRPr="005A283A" w:rsidRDefault="00D3667E" w:rsidP="00094BA0">
          <w:pPr>
            <w:pStyle w:val="NoSpacing"/>
            <w:rPr>
              <w:rFonts w:ascii="Times New Roman" w:hAnsi="Times New Roman"/>
            </w:rPr>
          </w:pPr>
        </w:p>
        <w:p w14:paraId="08DF30FA" w14:textId="55945239" w:rsidR="00094BA0" w:rsidRPr="005A283A" w:rsidRDefault="00094BA0" w:rsidP="00094BA0">
          <w:pPr>
            <w:pStyle w:val="author"/>
            <w:rPr>
              <w:lang w:val="en-AU"/>
            </w:rPr>
          </w:pPr>
          <w:r w:rsidRPr="005A283A">
            <w:rPr>
              <w:lang w:val="en-AU"/>
            </w:rPr>
            <w:t xml:space="preserve">Joshua </w:t>
          </w:r>
          <w:r w:rsidR="00F34EF5" w:rsidRPr="005A283A">
            <w:rPr>
              <w:lang w:val="en-AU"/>
            </w:rPr>
            <w:t xml:space="preserve">S. </w:t>
          </w:r>
          <w:r w:rsidRPr="005A283A">
            <w:rPr>
              <w:lang w:val="en-AU"/>
            </w:rPr>
            <w:t>Madin</w:t>
          </w:r>
        </w:p>
        <w:p w14:paraId="790125AF" w14:textId="5A9BF732" w:rsidR="00094BA0" w:rsidRPr="005A283A" w:rsidRDefault="00A81BBA" w:rsidP="0034516A">
          <w:pPr>
            <w:pStyle w:val="affiliation"/>
            <w:rPr>
              <w:lang w:val="en-AU"/>
            </w:rPr>
          </w:pPr>
          <w:r w:rsidRPr="005A283A">
            <w:rPr>
              <w:lang w:val="en-AU"/>
            </w:rPr>
            <w:t xml:space="preserve">Department of Biological Sciences. </w:t>
          </w:r>
          <w:r w:rsidR="00094BA0" w:rsidRPr="005A283A">
            <w:rPr>
              <w:lang w:val="en-AU"/>
            </w:rPr>
            <w:t xml:space="preserve">Macquarie University, </w:t>
          </w:r>
          <w:r w:rsidRPr="005A283A">
            <w:rPr>
              <w:lang w:val="en-AU"/>
            </w:rPr>
            <w:t>Sydney NSW 2109</w:t>
          </w:r>
        </w:p>
        <w:p w14:paraId="16F72AC5" w14:textId="05D85D09" w:rsidR="005B58B4" w:rsidRPr="005A283A" w:rsidRDefault="00C95792" w:rsidP="005B58B4">
          <w:pPr>
            <w:pStyle w:val="fax"/>
            <w:spacing w:line="360" w:lineRule="auto"/>
            <w:rPr>
              <w:lang w:val="en-AU"/>
            </w:rPr>
          </w:pPr>
          <w:r w:rsidRPr="005A283A">
            <w:rPr>
              <w:lang w:val="en-AU"/>
            </w:rPr>
            <w:t>Email: j</w:t>
          </w:r>
          <w:r w:rsidR="00D3667E" w:rsidRPr="005A283A">
            <w:rPr>
              <w:lang w:val="en-AU"/>
            </w:rPr>
            <w:t>oshua.</w:t>
          </w:r>
          <w:r w:rsidR="005B58B4" w:rsidRPr="005A283A">
            <w:rPr>
              <w:lang w:val="en-AU"/>
            </w:rPr>
            <w:t>madin@mq.edu.au</w:t>
          </w:r>
        </w:p>
      </w:sdtContent>
    </w:sdt>
    <w:p w14:paraId="6570B655" w14:textId="6C8DCCD0" w:rsidR="00D350EC" w:rsidRPr="005A283A" w:rsidRDefault="00D350EC" w:rsidP="005B58B4">
      <w:pPr>
        <w:pStyle w:val="Title1"/>
        <w:rPr>
          <w:rFonts w:ascii="Times New Roman" w:hAnsi="Times New Roman"/>
          <w:i/>
          <w:sz w:val="22"/>
          <w:lang w:val="en-AU"/>
        </w:rPr>
      </w:pPr>
      <w:r w:rsidRPr="005A283A">
        <w:rPr>
          <w:rFonts w:ascii="Times New Roman" w:hAnsi="Times New Roman"/>
          <w:lang w:val="en-AU"/>
        </w:rPr>
        <w:lastRenderedPageBreak/>
        <w:t>Abstract</w:t>
      </w:r>
    </w:p>
    <w:p w14:paraId="300FB4CB" w14:textId="3E88EC13" w:rsidR="00D350EC" w:rsidRPr="005A283A" w:rsidRDefault="002F3715" w:rsidP="009219E1">
      <w:pPr>
        <w:pStyle w:val="NoSpacing"/>
        <w:spacing w:line="480" w:lineRule="auto"/>
        <w:rPr>
          <w:rFonts w:ascii="Times New Roman" w:eastAsia="Times New Roman" w:hAnsi="Times New Roman"/>
          <w:sz w:val="20"/>
          <w:szCs w:val="20"/>
          <w:lang w:eastAsia="de-DE"/>
        </w:rPr>
      </w:pPr>
      <w:r w:rsidRPr="005A283A">
        <w:rPr>
          <w:rFonts w:ascii="Times New Roman" w:eastAsia="Times New Roman" w:hAnsi="Times New Roman"/>
          <w:sz w:val="20"/>
          <w:szCs w:val="20"/>
          <w:lang w:eastAsia="de-DE"/>
        </w:rPr>
        <w:t>Events in the e</w:t>
      </w:r>
      <w:r w:rsidR="00D350EC" w:rsidRPr="005A283A">
        <w:rPr>
          <w:rFonts w:ascii="Times New Roman" w:eastAsia="Times New Roman" w:hAnsi="Times New Roman"/>
          <w:sz w:val="20"/>
          <w:szCs w:val="20"/>
          <w:lang w:eastAsia="de-DE"/>
        </w:rPr>
        <w:t xml:space="preserve">arly life history of </w:t>
      </w:r>
      <w:r w:rsidR="00E04ACC" w:rsidRPr="005A283A">
        <w:rPr>
          <w:rFonts w:ascii="Times New Roman" w:eastAsia="Times New Roman" w:hAnsi="Times New Roman"/>
          <w:sz w:val="20"/>
          <w:szCs w:val="20"/>
          <w:lang w:eastAsia="de-DE"/>
        </w:rPr>
        <w:t xml:space="preserve">reef-building </w:t>
      </w:r>
      <w:r w:rsidR="00D350EC" w:rsidRPr="005A283A">
        <w:rPr>
          <w:rFonts w:ascii="Times New Roman" w:eastAsia="Times New Roman" w:hAnsi="Times New Roman"/>
          <w:sz w:val="20"/>
          <w:szCs w:val="20"/>
          <w:lang w:eastAsia="de-DE"/>
        </w:rPr>
        <w:t xml:space="preserve">corals, including fertilisation and </w:t>
      </w:r>
      <w:r w:rsidRPr="005A283A">
        <w:rPr>
          <w:rFonts w:ascii="Times New Roman" w:eastAsia="Times New Roman" w:hAnsi="Times New Roman"/>
          <w:sz w:val="20"/>
          <w:szCs w:val="20"/>
          <w:lang w:eastAsia="de-DE"/>
        </w:rPr>
        <w:t>larval survival</w:t>
      </w:r>
      <w:r w:rsidR="00D350EC" w:rsidRPr="005A283A">
        <w:rPr>
          <w:rFonts w:ascii="Times New Roman" w:eastAsia="Times New Roman" w:hAnsi="Times New Roman"/>
          <w:sz w:val="20"/>
          <w:szCs w:val="20"/>
          <w:lang w:eastAsia="de-DE"/>
        </w:rPr>
        <w:t xml:space="preserve">, are susceptible to changes in </w:t>
      </w:r>
      <w:r w:rsidR="00C70478" w:rsidRPr="005A283A">
        <w:rPr>
          <w:rFonts w:ascii="Times New Roman" w:eastAsia="Times New Roman" w:hAnsi="Times New Roman"/>
          <w:sz w:val="20"/>
          <w:szCs w:val="20"/>
          <w:lang w:eastAsia="de-DE"/>
        </w:rPr>
        <w:t xml:space="preserve">the </w:t>
      </w:r>
      <w:r w:rsidR="00D350EC" w:rsidRPr="005A283A">
        <w:rPr>
          <w:rFonts w:ascii="Times New Roman" w:eastAsia="Times New Roman" w:hAnsi="Times New Roman"/>
          <w:sz w:val="20"/>
          <w:szCs w:val="20"/>
          <w:lang w:eastAsia="de-DE"/>
        </w:rPr>
        <w:t>chemical and physical properties of seawater</w:t>
      </w:r>
      <w:r w:rsidR="00E51091" w:rsidRPr="005A283A">
        <w:rPr>
          <w:rFonts w:ascii="Times New Roman" w:eastAsia="Times New Roman" w:hAnsi="Times New Roman"/>
          <w:sz w:val="20"/>
          <w:szCs w:val="20"/>
          <w:lang w:eastAsia="de-DE"/>
        </w:rPr>
        <w:t xml:space="preserve">. </w:t>
      </w:r>
      <w:r w:rsidRPr="005A283A">
        <w:rPr>
          <w:rFonts w:ascii="Times New Roman" w:eastAsia="Times New Roman" w:hAnsi="Times New Roman"/>
          <w:sz w:val="20"/>
          <w:szCs w:val="20"/>
          <w:lang w:eastAsia="de-DE"/>
        </w:rPr>
        <w:t xml:space="preserve">Quantifying how </w:t>
      </w:r>
      <w:r w:rsidR="008B5C0E" w:rsidRPr="005A283A">
        <w:rPr>
          <w:rFonts w:ascii="Times New Roman" w:eastAsia="Times New Roman" w:hAnsi="Times New Roman"/>
          <w:sz w:val="20"/>
          <w:szCs w:val="20"/>
          <w:lang w:eastAsia="de-DE"/>
        </w:rPr>
        <w:t xml:space="preserve">changes in </w:t>
      </w:r>
      <w:r w:rsidRPr="005A283A">
        <w:rPr>
          <w:rFonts w:ascii="Times New Roman" w:eastAsia="Times New Roman" w:hAnsi="Times New Roman"/>
          <w:sz w:val="20"/>
          <w:szCs w:val="20"/>
          <w:lang w:eastAsia="de-DE"/>
        </w:rPr>
        <w:t>water quality affects these event</w:t>
      </w:r>
      <w:r w:rsidR="00724F60" w:rsidRPr="005A283A">
        <w:rPr>
          <w:rFonts w:ascii="Times New Roman" w:eastAsia="Times New Roman" w:hAnsi="Times New Roman"/>
          <w:sz w:val="20"/>
          <w:szCs w:val="20"/>
          <w:lang w:eastAsia="de-DE"/>
        </w:rPr>
        <w:t>s</w:t>
      </w:r>
      <w:r w:rsidRPr="005A283A">
        <w:rPr>
          <w:rFonts w:ascii="Times New Roman" w:eastAsia="Times New Roman" w:hAnsi="Times New Roman"/>
          <w:sz w:val="20"/>
          <w:szCs w:val="20"/>
          <w:lang w:eastAsia="de-DE"/>
        </w:rPr>
        <w:t xml:space="preserve"> </w:t>
      </w:r>
      <w:r w:rsidR="00D350EC" w:rsidRPr="005A283A">
        <w:rPr>
          <w:rFonts w:ascii="Times New Roman" w:eastAsia="Times New Roman" w:hAnsi="Times New Roman"/>
          <w:sz w:val="20"/>
          <w:szCs w:val="20"/>
          <w:lang w:eastAsia="de-DE"/>
        </w:rPr>
        <w:t xml:space="preserve">is therefore important for understanding and predicting population </w:t>
      </w:r>
      <w:r w:rsidR="00E51091" w:rsidRPr="005A283A">
        <w:rPr>
          <w:rFonts w:ascii="Times New Roman" w:eastAsia="Times New Roman" w:hAnsi="Times New Roman"/>
          <w:sz w:val="20"/>
          <w:szCs w:val="20"/>
          <w:lang w:eastAsia="de-DE"/>
        </w:rPr>
        <w:t>establishment in</w:t>
      </w:r>
      <w:r w:rsidR="00D350EC" w:rsidRPr="005A283A">
        <w:rPr>
          <w:rFonts w:ascii="Times New Roman" w:eastAsia="Times New Roman" w:hAnsi="Times New Roman"/>
          <w:sz w:val="20"/>
          <w:szCs w:val="20"/>
          <w:lang w:eastAsia="de-DE"/>
        </w:rPr>
        <w:t xml:space="preserve"> novel or changing environments. A review of the literature identified </w:t>
      </w:r>
      <w:ins w:id="5" w:author="Rachael Maree Woods" w:date="2016-02-16T14:27:00Z">
        <w:r w:rsidR="000A3CCD" w:rsidRPr="005A283A">
          <w:rPr>
            <w:rFonts w:ascii="Times New Roman" w:eastAsia="Times New Roman" w:hAnsi="Times New Roman"/>
            <w:sz w:val="20"/>
            <w:szCs w:val="20"/>
            <w:lang w:eastAsia="de-DE"/>
          </w:rPr>
          <w:t xml:space="preserve">that levels of </w:t>
        </w:r>
      </w:ins>
      <w:del w:id="6" w:author="Rachael Maree Woods" w:date="2016-02-16T14:27:00Z">
        <w:r w:rsidR="00D350EC" w:rsidRPr="005A283A" w:rsidDel="000A3CCD">
          <w:rPr>
            <w:rFonts w:ascii="Times New Roman" w:eastAsia="Times New Roman" w:hAnsi="Times New Roman"/>
            <w:sz w:val="20"/>
            <w:szCs w:val="20"/>
            <w:lang w:eastAsia="de-DE"/>
          </w:rPr>
          <w:delText>numerous</w:delText>
        </w:r>
        <w:r w:rsidR="00756297" w:rsidRPr="005A283A" w:rsidDel="000A3CCD">
          <w:rPr>
            <w:rFonts w:ascii="Times New Roman" w:eastAsia="Times New Roman" w:hAnsi="Times New Roman"/>
            <w:sz w:val="20"/>
            <w:szCs w:val="20"/>
            <w:lang w:eastAsia="de-DE"/>
          </w:rPr>
          <w:delText xml:space="preserve"> </w:delText>
        </w:r>
        <w:r w:rsidR="00E80AA9" w:rsidRPr="005A283A" w:rsidDel="000A3CCD">
          <w:rPr>
            <w:rFonts w:ascii="Times New Roman" w:eastAsia="Times New Roman" w:hAnsi="Times New Roman"/>
            <w:sz w:val="20"/>
            <w:szCs w:val="20"/>
            <w:lang w:eastAsia="de-DE"/>
          </w:rPr>
          <w:delText>factors</w:delText>
        </w:r>
        <w:r w:rsidR="00D350EC" w:rsidRPr="005A283A" w:rsidDel="000A3CCD">
          <w:rPr>
            <w:rFonts w:ascii="Times New Roman" w:eastAsia="Times New Roman" w:hAnsi="Times New Roman"/>
            <w:sz w:val="20"/>
            <w:szCs w:val="20"/>
            <w:lang w:eastAsia="de-DE"/>
          </w:rPr>
          <w:delText xml:space="preserve"> </w:delText>
        </w:r>
        <w:r w:rsidR="00E51091" w:rsidRPr="005A283A" w:rsidDel="000A3CCD">
          <w:rPr>
            <w:rFonts w:ascii="Times New Roman" w:eastAsia="Times New Roman" w:hAnsi="Times New Roman"/>
            <w:sz w:val="20"/>
            <w:szCs w:val="20"/>
            <w:lang w:eastAsia="de-DE"/>
          </w:rPr>
          <w:delText xml:space="preserve">that </w:delText>
        </w:r>
        <w:r w:rsidR="008B5C0E" w:rsidRPr="005A283A" w:rsidDel="000A3CCD">
          <w:rPr>
            <w:rFonts w:ascii="Times New Roman" w:eastAsia="Times New Roman" w:hAnsi="Times New Roman"/>
            <w:sz w:val="20"/>
            <w:szCs w:val="20"/>
            <w:lang w:eastAsia="de-DE"/>
          </w:rPr>
          <w:delText xml:space="preserve">affect </w:delText>
        </w:r>
        <w:r w:rsidR="00D350EC" w:rsidRPr="005A283A" w:rsidDel="000A3CCD">
          <w:rPr>
            <w:rFonts w:ascii="Times New Roman" w:eastAsia="Times New Roman" w:hAnsi="Times New Roman"/>
            <w:sz w:val="20"/>
            <w:szCs w:val="20"/>
            <w:lang w:eastAsia="de-DE"/>
          </w:rPr>
          <w:delText xml:space="preserve">fertilisation and larval survivorship, including </w:delText>
        </w:r>
      </w:del>
      <w:r w:rsidR="00D350EC" w:rsidRPr="005A283A">
        <w:rPr>
          <w:rFonts w:ascii="Times New Roman" w:eastAsia="Times New Roman" w:hAnsi="Times New Roman"/>
          <w:sz w:val="20"/>
          <w:szCs w:val="20"/>
          <w:lang w:eastAsia="de-DE"/>
        </w:rPr>
        <w:t>salinity, temperature, pH, suspended sediment, nutrients, and heavy metals</w:t>
      </w:r>
      <w:ins w:id="7" w:author="Rachael Maree Woods" w:date="2016-02-16T14:27:00Z">
        <w:r w:rsidR="000A3CCD" w:rsidRPr="005A283A">
          <w:rPr>
            <w:rFonts w:ascii="Times New Roman" w:eastAsia="Times New Roman" w:hAnsi="Times New Roman"/>
            <w:sz w:val="20"/>
            <w:szCs w:val="20"/>
            <w:lang w:eastAsia="de-DE"/>
          </w:rPr>
          <w:t xml:space="preserve"> affect coral early life history stages</w:t>
        </w:r>
      </w:ins>
      <w:r w:rsidR="00D350EC" w:rsidRPr="005A283A">
        <w:rPr>
          <w:rFonts w:ascii="Times New Roman" w:eastAsia="Times New Roman" w:hAnsi="Times New Roman"/>
          <w:sz w:val="20"/>
          <w:szCs w:val="20"/>
          <w:lang w:eastAsia="de-DE"/>
        </w:rPr>
        <w:t xml:space="preserve">. Using published experimental data, this study </w:t>
      </w:r>
      <w:r w:rsidR="00866F64" w:rsidRPr="005A283A">
        <w:rPr>
          <w:rFonts w:ascii="Times New Roman" w:eastAsia="Times New Roman" w:hAnsi="Times New Roman"/>
          <w:sz w:val="20"/>
          <w:szCs w:val="20"/>
          <w:lang w:eastAsia="de-DE"/>
        </w:rPr>
        <w:t>quantified</w:t>
      </w:r>
      <w:r w:rsidR="00D350EC" w:rsidRPr="005A283A">
        <w:rPr>
          <w:rFonts w:ascii="Times New Roman" w:eastAsia="Times New Roman" w:hAnsi="Times New Roman"/>
          <w:sz w:val="20"/>
          <w:szCs w:val="20"/>
          <w:lang w:eastAsia="de-DE"/>
        </w:rPr>
        <w:t xml:space="preserve"> the influence of seawater properties on </w:t>
      </w:r>
      <w:r w:rsidR="00BA277E" w:rsidRPr="005A283A">
        <w:rPr>
          <w:rFonts w:ascii="Times New Roman" w:eastAsia="Times New Roman" w:hAnsi="Times New Roman"/>
          <w:sz w:val="20"/>
          <w:szCs w:val="20"/>
          <w:lang w:eastAsia="de-DE"/>
        </w:rPr>
        <w:t xml:space="preserve">coral </w:t>
      </w:r>
      <w:r w:rsidR="00D350EC" w:rsidRPr="005A283A">
        <w:rPr>
          <w:rFonts w:ascii="Times New Roman" w:eastAsia="Times New Roman" w:hAnsi="Times New Roman"/>
          <w:sz w:val="20"/>
          <w:szCs w:val="20"/>
          <w:lang w:eastAsia="de-DE"/>
        </w:rPr>
        <w:t xml:space="preserve">fertilisation and larval survivorship probabilities. </w:t>
      </w:r>
      <w:r w:rsidR="00866F64" w:rsidRPr="005A283A">
        <w:rPr>
          <w:rFonts w:ascii="Times New Roman" w:eastAsia="Times New Roman" w:hAnsi="Times New Roman"/>
          <w:sz w:val="20"/>
          <w:szCs w:val="20"/>
          <w:lang w:eastAsia="de-DE"/>
        </w:rPr>
        <w:t>F</w:t>
      </w:r>
      <w:r w:rsidR="00D350EC" w:rsidRPr="005A283A">
        <w:rPr>
          <w:rFonts w:ascii="Times New Roman" w:eastAsia="Times New Roman" w:hAnsi="Times New Roman"/>
          <w:sz w:val="20"/>
          <w:szCs w:val="20"/>
          <w:lang w:eastAsia="de-DE"/>
        </w:rPr>
        <w:t xml:space="preserve">ertilisation success was </w:t>
      </w:r>
      <w:r w:rsidR="008B5C0E" w:rsidRPr="005A283A">
        <w:rPr>
          <w:rFonts w:ascii="Times New Roman" w:eastAsia="Times New Roman" w:hAnsi="Times New Roman"/>
          <w:sz w:val="20"/>
          <w:szCs w:val="20"/>
          <w:lang w:eastAsia="de-DE"/>
        </w:rPr>
        <w:t xml:space="preserve">highly </w:t>
      </w:r>
      <w:r w:rsidR="0055745E" w:rsidRPr="005A283A">
        <w:rPr>
          <w:rFonts w:ascii="Times New Roman" w:eastAsia="Times New Roman" w:hAnsi="Times New Roman"/>
          <w:sz w:val="20"/>
          <w:szCs w:val="20"/>
          <w:lang w:eastAsia="de-DE"/>
        </w:rPr>
        <w:t>sensitive to</w:t>
      </w:r>
      <w:r w:rsidR="00D350EC" w:rsidRPr="005A283A">
        <w:rPr>
          <w:rFonts w:ascii="Times New Roman" w:eastAsia="Times New Roman" w:hAnsi="Times New Roman"/>
          <w:sz w:val="20"/>
          <w:szCs w:val="20"/>
          <w:lang w:eastAsia="de-DE"/>
        </w:rPr>
        <w:t xml:space="preserve"> </w:t>
      </w:r>
      <w:ins w:id="8" w:author="Rachael Maree Woods" w:date="2016-02-16T14:29:00Z">
        <w:r w:rsidR="000A3CCD" w:rsidRPr="005A283A">
          <w:rPr>
            <w:rFonts w:ascii="Times New Roman" w:eastAsia="Times New Roman" w:hAnsi="Times New Roman"/>
            <w:sz w:val="20"/>
            <w:szCs w:val="20"/>
            <w:lang w:eastAsia="de-DE"/>
          </w:rPr>
          <w:t xml:space="preserve">suspended sediment, copper, salinity, </w:t>
        </w:r>
      </w:ins>
      <w:ins w:id="9" w:author="Rachael Maree Woods" w:date="2016-02-17T10:12:00Z">
        <w:r w:rsidR="00DE3BDE" w:rsidRPr="005A283A">
          <w:rPr>
            <w:rFonts w:ascii="Times New Roman" w:eastAsia="Times New Roman" w:hAnsi="Times New Roman"/>
            <w:sz w:val="20"/>
            <w:szCs w:val="20"/>
            <w:lang w:eastAsia="de-DE"/>
          </w:rPr>
          <w:t>phosphate</w:t>
        </w:r>
      </w:ins>
      <w:ins w:id="10" w:author="Rachael Maree Woods" w:date="2016-02-16T14:29:00Z">
        <w:r w:rsidR="000A3CCD" w:rsidRPr="005A283A">
          <w:rPr>
            <w:rFonts w:ascii="Times New Roman" w:eastAsia="Times New Roman" w:hAnsi="Times New Roman"/>
            <w:sz w:val="20"/>
            <w:szCs w:val="20"/>
            <w:lang w:eastAsia="de-DE"/>
          </w:rPr>
          <w:t xml:space="preserve"> and ammonium.</w:t>
        </w:r>
      </w:ins>
      <w:del w:id="11" w:author="Rachael Maree Woods" w:date="2016-02-16T14:29:00Z">
        <w:r w:rsidR="00D350EC" w:rsidRPr="005A283A" w:rsidDel="000A3CCD">
          <w:rPr>
            <w:rFonts w:ascii="Times New Roman" w:eastAsia="Times New Roman" w:hAnsi="Times New Roman"/>
            <w:sz w:val="20"/>
            <w:szCs w:val="20"/>
            <w:lang w:eastAsia="de-DE"/>
          </w:rPr>
          <w:delText xml:space="preserve">salinity, copper, phosphorus and </w:delText>
        </w:r>
        <w:r w:rsidR="008B5C0E" w:rsidRPr="005A283A" w:rsidDel="000A3CCD">
          <w:rPr>
            <w:rFonts w:ascii="Times New Roman" w:eastAsia="Times New Roman" w:hAnsi="Times New Roman"/>
            <w:sz w:val="20"/>
            <w:szCs w:val="20"/>
            <w:lang w:eastAsia="de-DE"/>
          </w:rPr>
          <w:delText xml:space="preserve">suspended </w:delText>
        </w:r>
        <w:r w:rsidR="00D350EC" w:rsidRPr="005A283A" w:rsidDel="000A3CCD">
          <w:rPr>
            <w:rFonts w:ascii="Times New Roman" w:eastAsia="Times New Roman" w:hAnsi="Times New Roman"/>
            <w:sz w:val="20"/>
            <w:szCs w:val="20"/>
            <w:lang w:eastAsia="de-DE"/>
          </w:rPr>
          <w:delText>sediment</w:delText>
        </w:r>
        <w:r w:rsidR="00866F64" w:rsidRPr="005A283A" w:rsidDel="000A3CCD">
          <w:rPr>
            <w:rFonts w:ascii="Times New Roman" w:eastAsia="Times New Roman" w:hAnsi="Times New Roman"/>
            <w:sz w:val="20"/>
            <w:szCs w:val="20"/>
            <w:lang w:eastAsia="de-DE"/>
          </w:rPr>
          <w:delText>.</w:delText>
        </w:r>
      </w:del>
      <w:r w:rsidR="00866F64" w:rsidRPr="005A283A">
        <w:rPr>
          <w:rFonts w:ascii="Times New Roman" w:eastAsia="Times New Roman" w:hAnsi="Times New Roman"/>
          <w:sz w:val="20"/>
          <w:szCs w:val="20"/>
          <w:lang w:eastAsia="de-DE"/>
        </w:rPr>
        <w:t xml:space="preserve">  L</w:t>
      </w:r>
      <w:r w:rsidR="00D350EC" w:rsidRPr="005A283A">
        <w:rPr>
          <w:rFonts w:ascii="Times New Roman" w:eastAsia="Times New Roman" w:hAnsi="Times New Roman"/>
          <w:sz w:val="20"/>
          <w:szCs w:val="20"/>
          <w:lang w:eastAsia="de-DE"/>
        </w:rPr>
        <w:t xml:space="preserve">arval survivorship was </w:t>
      </w:r>
      <w:r w:rsidR="00E51091" w:rsidRPr="005A283A">
        <w:rPr>
          <w:rFonts w:ascii="Times New Roman" w:eastAsia="Times New Roman" w:hAnsi="Times New Roman"/>
          <w:sz w:val="20"/>
          <w:szCs w:val="20"/>
          <w:lang w:eastAsia="de-DE"/>
        </w:rPr>
        <w:t xml:space="preserve">sensitive to </w:t>
      </w:r>
      <w:r w:rsidR="00D350EC" w:rsidRPr="005A283A">
        <w:rPr>
          <w:rFonts w:ascii="Times New Roman" w:eastAsia="Times New Roman" w:hAnsi="Times New Roman"/>
          <w:sz w:val="20"/>
          <w:szCs w:val="20"/>
          <w:lang w:eastAsia="de-DE"/>
        </w:rPr>
        <w:t xml:space="preserve">copper, lead and </w:t>
      </w:r>
      <w:del w:id="12" w:author="Rachael Maree Woods" w:date="2016-02-16T14:30:00Z">
        <w:r w:rsidR="00D350EC" w:rsidRPr="005A283A" w:rsidDel="000A3CCD">
          <w:rPr>
            <w:rFonts w:ascii="Times New Roman" w:eastAsia="Times New Roman" w:hAnsi="Times New Roman"/>
            <w:sz w:val="20"/>
            <w:szCs w:val="20"/>
            <w:lang w:eastAsia="de-DE"/>
          </w:rPr>
          <w:delText>temperature</w:delText>
        </w:r>
      </w:del>
      <w:ins w:id="13" w:author="Rachael Maree Woods" w:date="2016-02-16T14:30:00Z">
        <w:r w:rsidR="000A3CCD" w:rsidRPr="005A283A">
          <w:rPr>
            <w:rFonts w:ascii="Times New Roman" w:eastAsia="Times New Roman" w:hAnsi="Times New Roman"/>
            <w:sz w:val="20"/>
            <w:szCs w:val="20"/>
            <w:lang w:eastAsia="de-DE"/>
          </w:rPr>
          <w:t>salinity</w:t>
        </w:r>
      </w:ins>
      <w:r w:rsidR="00D350EC" w:rsidRPr="005A283A">
        <w:rPr>
          <w:rFonts w:ascii="Times New Roman" w:eastAsia="Times New Roman" w:hAnsi="Times New Roman"/>
          <w:sz w:val="20"/>
          <w:szCs w:val="20"/>
          <w:lang w:eastAsia="de-DE"/>
        </w:rPr>
        <w:t xml:space="preserve">. </w:t>
      </w:r>
      <w:r w:rsidR="00866F64" w:rsidRPr="005A283A">
        <w:rPr>
          <w:rFonts w:ascii="Times New Roman" w:eastAsia="Times New Roman" w:hAnsi="Times New Roman"/>
          <w:sz w:val="20"/>
          <w:szCs w:val="20"/>
          <w:lang w:eastAsia="de-DE"/>
        </w:rPr>
        <w:t>A combined model was developed that estimated the joint probability of</w:t>
      </w:r>
      <w:r w:rsidR="00D350EC" w:rsidRPr="005A283A">
        <w:rPr>
          <w:rFonts w:ascii="Times New Roman" w:eastAsia="Times New Roman" w:hAnsi="Times New Roman"/>
          <w:sz w:val="20"/>
          <w:szCs w:val="20"/>
          <w:lang w:eastAsia="de-DE"/>
        </w:rPr>
        <w:t xml:space="preserve"> both fertilisation and larval survivorship in seawater with different chemical and physical </w:t>
      </w:r>
      <w:r w:rsidR="00196F2F" w:rsidRPr="005A283A">
        <w:rPr>
          <w:rFonts w:ascii="Times New Roman" w:eastAsia="Times New Roman" w:hAnsi="Times New Roman"/>
          <w:sz w:val="20"/>
          <w:szCs w:val="20"/>
          <w:lang w:eastAsia="de-DE"/>
        </w:rPr>
        <w:t>properties. This model was able to determine the likelihood of larvae surviving through each stage of development to settlement competency</w:t>
      </w:r>
      <w:ins w:id="14" w:author="Rachael Maree Woods" w:date="2016-02-16T14:31:00Z">
        <w:r w:rsidR="000A3CCD" w:rsidRPr="005A283A">
          <w:rPr>
            <w:rFonts w:ascii="Times New Roman" w:eastAsia="Times New Roman" w:hAnsi="Times New Roman"/>
            <w:sz w:val="20"/>
            <w:szCs w:val="20"/>
            <w:lang w:eastAsia="de-DE"/>
          </w:rPr>
          <w:t>, as well as incorporating real life data from Sydney and Lizard Island in Australia</w:t>
        </w:r>
      </w:ins>
      <w:r w:rsidR="00196F2F" w:rsidRPr="005A283A">
        <w:rPr>
          <w:rFonts w:ascii="Times New Roman" w:eastAsia="Times New Roman" w:hAnsi="Times New Roman"/>
          <w:sz w:val="20"/>
          <w:szCs w:val="20"/>
          <w:lang w:eastAsia="de-DE"/>
        </w:rPr>
        <w:t xml:space="preserve">. </w:t>
      </w:r>
      <w:del w:id="15" w:author="Rachael Maree Woods" w:date="2016-02-16T14:31:00Z">
        <w:r w:rsidR="00196F2F" w:rsidRPr="005A283A" w:rsidDel="000A3CCD">
          <w:rPr>
            <w:rFonts w:ascii="Times New Roman" w:eastAsia="Times New Roman" w:hAnsi="Times New Roman"/>
            <w:sz w:val="20"/>
            <w:szCs w:val="20"/>
            <w:lang w:eastAsia="de-DE"/>
          </w:rPr>
          <w:delText>The</w:delText>
        </w:r>
        <w:r w:rsidR="00866F64" w:rsidRPr="005A283A" w:rsidDel="000A3CCD">
          <w:rPr>
            <w:rFonts w:ascii="Times New Roman" w:eastAsia="Times New Roman" w:hAnsi="Times New Roman"/>
            <w:sz w:val="20"/>
            <w:szCs w:val="20"/>
            <w:lang w:eastAsia="de-DE"/>
          </w:rPr>
          <w:delText xml:space="preserve"> </w:delText>
        </w:r>
      </w:del>
      <w:ins w:id="16" w:author="Rachael Maree Woods" w:date="2016-02-16T14:31:00Z">
        <w:r w:rsidR="000A3CCD" w:rsidRPr="005A283A">
          <w:rPr>
            <w:rFonts w:ascii="Times New Roman" w:eastAsia="Times New Roman" w:hAnsi="Times New Roman"/>
            <w:sz w:val="20"/>
            <w:szCs w:val="20"/>
            <w:lang w:eastAsia="de-DE"/>
          </w:rPr>
          <w:t xml:space="preserve">This </w:t>
        </w:r>
      </w:ins>
      <w:r w:rsidR="00866F64" w:rsidRPr="005A283A">
        <w:rPr>
          <w:rFonts w:ascii="Times New Roman" w:eastAsia="Times New Roman" w:hAnsi="Times New Roman"/>
          <w:sz w:val="20"/>
          <w:szCs w:val="20"/>
          <w:lang w:eastAsia="de-DE"/>
        </w:rPr>
        <w:t xml:space="preserve">combined </w:t>
      </w:r>
      <w:r w:rsidR="00D350EC" w:rsidRPr="005A283A">
        <w:rPr>
          <w:rFonts w:ascii="Times New Roman" w:eastAsia="Times New Roman" w:hAnsi="Times New Roman"/>
          <w:sz w:val="20"/>
          <w:szCs w:val="20"/>
          <w:lang w:eastAsia="de-DE"/>
        </w:rPr>
        <w:t xml:space="preserve">model </w:t>
      </w:r>
      <w:r w:rsidR="003D6791" w:rsidRPr="005A283A">
        <w:rPr>
          <w:rFonts w:ascii="Times New Roman" w:eastAsia="Times New Roman" w:hAnsi="Times New Roman"/>
          <w:sz w:val="20"/>
          <w:szCs w:val="20"/>
          <w:lang w:eastAsia="de-DE"/>
        </w:rPr>
        <w:t>could</w:t>
      </w:r>
      <w:r w:rsidR="00D350EC" w:rsidRPr="005A283A">
        <w:rPr>
          <w:rFonts w:ascii="Times New Roman" w:eastAsia="Times New Roman" w:hAnsi="Times New Roman"/>
          <w:sz w:val="20"/>
          <w:szCs w:val="20"/>
          <w:lang w:eastAsia="de-DE"/>
        </w:rPr>
        <w:t xml:space="preserve"> therefore be used </w:t>
      </w:r>
      <w:r w:rsidR="008B5C0E" w:rsidRPr="005A283A">
        <w:rPr>
          <w:rFonts w:ascii="Times New Roman" w:eastAsia="Times New Roman" w:hAnsi="Times New Roman"/>
          <w:sz w:val="20"/>
          <w:szCs w:val="20"/>
          <w:lang w:eastAsia="de-DE"/>
        </w:rPr>
        <w:t xml:space="preserve">to </w:t>
      </w:r>
      <w:r w:rsidR="00D350EC" w:rsidRPr="005A283A">
        <w:rPr>
          <w:rFonts w:ascii="Times New Roman" w:eastAsia="Times New Roman" w:hAnsi="Times New Roman"/>
          <w:sz w:val="20"/>
          <w:szCs w:val="20"/>
          <w:lang w:eastAsia="de-DE"/>
        </w:rPr>
        <w:t>recommend targets for water quality in coastal waterways</w:t>
      </w:r>
      <w:ins w:id="17" w:author="Rachael Maree Woods" w:date="2016-02-16T14:32:00Z">
        <w:r w:rsidR="000A3CCD" w:rsidRPr="005A283A">
          <w:rPr>
            <w:rFonts w:ascii="Times New Roman" w:eastAsia="Times New Roman" w:hAnsi="Times New Roman"/>
            <w:sz w:val="20"/>
            <w:szCs w:val="20"/>
            <w:lang w:eastAsia="de-DE"/>
          </w:rPr>
          <w:t xml:space="preserve"> as well as aid in predicting the potential for species to expand their geographical range in response to climate change.</w:t>
        </w:r>
      </w:ins>
      <w:del w:id="18" w:author="Rachael Maree Woods" w:date="2016-02-16T14:32:00Z">
        <w:r w:rsidR="001F37B4" w:rsidRPr="005A283A" w:rsidDel="000A3CCD">
          <w:rPr>
            <w:rFonts w:ascii="Times New Roman" w:eastAsia="Times New Roman" w:hAnsi="Times New Roman"/>
            <w:sz w:val="20"/>
            <w:szCs w:val="20"/>
            <w:lang w:eastAsia="de-DE"/>
          </w:rPr>
          <w:delText>,</w:delText>
        </w:r>
        <w:r w:rsidR="00196F2F" w:rsidRPr="005A283A" w:rsidDel="000A3CCD">
          <w:rPr>
            <w:rFonts w:ascii="Times New Roman" w:eastAsia="Times New Roman" w:hAnsi="Times New Roman"/>
            <w:sz w:val="20"/>
            <w:szCs w:val="20"/>
            <w:lang w:eastAsia="de-DE"/>
          </w:rPr>
          <w:delText xml:space="preserve"> particularly the occurrences of sediment and </w:delText>
        </w:r>
        <w:r w:rsidR="009E7E3F" w:rsidRPr="005A283A" w:rsidDel="000A3CCD">
          <w:rPr>
            <w:rFonts w:ascii="Times New Roman" w:eastAsia="Times New Roman" w:hAnsi="Times New Roman"/>
            <w:sz w:val="20"/>
            <w:szCs w:val="20"/>
            <w:lang w:eastAsia="de-DE"/>
          </w:rPr>
          <w:delText xml:space="preserve">pollutants </w:delText>
        </w:r>
        <w:r w:rsidR="00196F2F" w:rsidRPr="005A283A" w:rsidDel="000A3CCD">
          <w:rPr>
            <w:rFonts w:ascii="Times New Roman" w:eastAsia="Times New Roman" w:hAnsi="Times New Roman"/>
            <w:sz w:val="20"/>
            <w:szCs w:val="20"/>
            <w:lang w:eastAsia="de-DE"/>
          </w:rPr>
          <w:delText>which can be easily monitored</w:delText>
        </w:r>
        <w:r w:rsidR="00D350EC" w:rsidRPr="005A283A" w:rsidDel="000A3CCD">
          <w:rPr>
            <w:rFonts w:ascii="Times New Roman" w:eastAsia="Times New Roman" w:hAnsi="Times New Roman"/>
            <w:sz w:val="20"/>
            <w:szCs w:val="20"/>
            <w:lang w:eastAsia="de-DE"/>
          </w:rPr>
          <w:delText>.</w:delText>
        </w:r>
      </w:del>
      <w:r w:rsidR="00D350EC" w:rsidRPr="005A283A">
        <w:rPr>
          <w:rFonts w:ascii="Times New Roman" w:eastAsia="Times New Roman" w:hAnsi="Times New Roman"/>
          <w:sz w:val="20"/>
          <w:szCs w:val="20"/>
          <w:lang w:eastAsia="de-DE"/>
        </w:rPr>
        <w:t xml:space="preserve"> </w:t>
      </w:r>
    </w:p>
    <w:p w14:paraId="27E4604F" w14:textId="77777777" w:rsidR="000A3CCD" w:rsidRPr="005A283A" w:rsidRDefault="000A3CCD" w:rsidP="009219E1">
      <w:pPr>
        <w:pStyle w:val="NoSpacing"/>
        <w:spacing w:line="480" w:lineRule="auto"/>
        <w:rPr>
          <w:rFonts w:ascii="Times New Roman" w:eastAsia="Times New Roman" w:hAnsi="Times New Roman"/>
          <w:sz w:val="20"/>
          <w:szCs w:val="20"/>
          <w:lang w:eastAsia="de-DE"/>
        </w:rPr>
      </w:pPr>
    </w:p>
    <w:p w14:paraId="0623B33D" w14:textId="77777777" w:rsidR="00D350EC" w:rsidRPr="005A283A" w:rsidRDefault="00D350EC" w:rsidP="009219E1">
      <w:pPr>
        <w:pStyle w:val="keywords"/>
        <w:spacing w:line="480" w:lineRule="auto"/>
        <w:rPr>
          <w:lang w:val="en-AU"/>
        </w:rPr>
      </w:pPr>
      <w:r w:rsidRPr="005A283A">
        <w:rPr>
          <w:lang w:val="en-AU"/>
        </w:rPr>
        <w:t>KEYWORDS. Meta-analysis, early life history stage, coral reef</w:t>
      </w:r>
      <w:r w:rsidR="008B1209" w:rsidRPr="005A283A">
        <w:rPr>
          <w:lang w:val="en-AU"/>
        </w:rPr>
        <w:t>, coral larvae</w:t>
      </w:r>
    </w:p>
    <w:p w14:paraId="229FD366" w14:textId="77777777" w:rsidR="008A2494" w:rsidRPr="005A283A" w:rsidRDefault="008A2494" w:rsidP="009219E1">
      <w:pPr>
        <w:overflowPunct/>
        <w:autoSpaceDE/>
        <w:autoSpaceDN/>
        <w:adjustRightInd/>
        <w:spacing w:line="480" w:lineRule="auto"/>
        <w:textAlignment w:val="auto"/>
        <w:rPr>
          <w:lang w:val="en-AU"/>
        </w:rPr>
      </w:pPr>
    </w:p>
    <w:p w14:paraId="687DB849" w14:textId="77777777" w:rsidR="00B21654" w:rsidRPr="005A283A" w:rsidRDefault="001E02C1" w:rsidP="009219E1">
      <w:pPr>
        <w:pStyle w:val="heading10"/>
        <w:spacing w:line="480" w:lineRule="auto"/>
        <w:rPr>
          <w:rFonts w:ascii="Times New Roman" w:hAnsi="Times New Roman"/>
          <w:lang w:val="en-AU"/>
        </w:rPr>
      </w:pPr>
      <w:commentRangeStart w:id="19"/>
      <w:r w:rsidRPr="005A283A">
        <w:rPr>
          <w:rFonts w:ascii="Times New Roman" w:hAnsi="Times New Roman"/>
          <w:lang w:val="en-AU"/>
        </w:rPr>
        <w:t>I</w:t>
      </w:r>
      <w:r w:rsidR="00B21654" w:rsidRPr="005A283A">
        <w:rPr>
          <w:rFonts w:ascii="Times New Roman" w:hAnsi="Times New Roman"/>
          <w:lang w:val="en-AU"/>
        </w:rPr>
        <w:t>ntroduction</w:t>
      </w:r>
      <w:commentRangeEnd w:id="19"/>
      <w:r w:rsidR="009D2D82" w:rsidRPr="005A283A">
        <w:rPr>
          <w:rStyle w:val="CommentReference"/>
          <w:rFonts w:ascii="Times New Roman" w:hAnsi="Times New Roman"/>
          <w:b w:val="0"/>
          <w:lang w:val="en-AU"/>
          <w:rPrChange w:id="20" w:author="Rachael Maree Woods" w:date="2016-03-01T12:40:00Z">
            <w:rPr>
              <w:rStyle w:val="CommentReference"/>
              <w:rFonts w:ascii="Times New Roman" w:hAnsi="Times New Roman"/>
              <w:b w:val="0"/>
            </w:rPr>
          </w:rPrChange>
        </w:rPr>
        <w:commentReference w:id="19"/>
      </w:r>
    </w:p>
    <w:p w14:paraId="3A13A641" w14:textId="1CDA360C" w:rsidR="009604BC" w:rsidRPr="005A283A" w:rsidRDefault="009604BC" w:rsidP="009219E1">
      <w:pPr>
        <w:spacing w:line="480" w:lineRule="auto"/>
        <w:rPr>
          <w:lang w:val="en-AU"/>
        </w:rPr>
      </w:pPr>
      <w:commentRangeStart w:id="21"/>
      <w:r w:rsidRPr="005A283A">
        <w:rPr>
          <w:lang w:val="en-AU"/>
        </w:rPr>
        <w:t>Anthropogenic</w:t>
      </w:r>
      <w:commentRangeEnd w:id="21"/>
      <w:r w:rsidR="00CF7795" w:rsidRPr="005A283A">
        <w:rPr>
          <w:rStyle w:val="CommentReference"/>
          <w:lang w:val="en-AU"/>
          <w:rPrChange w:id="22" w:author="Rachael Maree Woods" w:date="2016-03-01T12:40:00Z">
            <w:rPr>
              <w:rStyle w:val="CommentReference"/>
            </w:rPr>
          </w:rPrChange>
        </w:rPr>
        <w:commentReference w:id="21"/>
      </w:r>
      <w:r w:rsidRPr="005A283A">
        <w:rPr>
          <w:lang w:val="en-AU"/>
        </w:rPr>
        <w:t xml:space="preserve"> </w:t>
      </w:r>
      <w:r w:rsidR="002635BD" w:rsidRPr="005A283A">
        <w:rPr>
          <w:lang w:val="en-AU"/>
        </w:rPr>
        <w:t xml:space="preserve">environmental </w:t>
      </w:r>
      <w:r w:rsidRPr="005A283A">
        <w:rPr>
          <w:lang w:val="en-AU"/>
        </w:rPr>
        <w:t xml:space="preserve">impacts such as waterway pollution and the indirect effects of climate change </w:t>
      </w:r>
      <w:r w:rsidR="002635BD" w:rsidRPr="005A283A">
        <w:rPr>
          <w:lang w:val="en-AU"/>
        </w:rPr>
        <w:t>are</w:t>
      </w:r>
      <w:r w:rsidRPr="005A283A">
        <w:rPr>
          <w:lang w:val="en-AU"/>
        </w:rPr>
        <w:t xml:space="preserve"> negati</w:t>
      </w:r>
      <w:r w:rsidR="00D1422A" w:rsidRPr="005A283A">
        <w:rPr>
          <w:lang w:val="en-AU"/>
        </w:rPr>
        <w:t xml:space="preserve">vely affecting marine organisms </w:t>
      </w:r>
      <w:r w:rsidR="006B2A4C" w:rsidRPr="005A283A">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5A283A">
        <w:rPr>
          <w:lang w:val="en-AU"/>
        </w:rPr>
        <w:instrText xml:space="preserve"> ADDIN EN.CITE </w:instrText>
      </w:r>
      <w:r w:rsidR="006B2A4C" w:rsidRPr="005A283A">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5A283A">
        <w:rPr>
          <w:lang w:val="en-AU"/>
        </w:rPr>
        <w:instrText xml:space="preserve"> ADDIN EN.CITE.DATA </w:instrText>
      </w:r>
      <w:r w:rsidR="006B2A4C" w:rsidRPr="005A283A">
        <w:rPr>
          <w:lang w:val="en-AU"/>
        </w:rPr>
      </w:r>
      <w:r w:rsidR="006B2A4C" w:rsidRPr="005A283A">
        <w:rPr>
          <w:lang w:val="en-AU"/>
        </w:rPr>
        <w:fldChar w:fldCharType="end"/>
      </w:r>
      <w:r w:rsidR="006B2A4C" w:rsidRPr="005A283A">
        <w:rPr>
          <w:lang w:val="en-AU"/>
        </w:rPr>
      </w:r>
      <w:r w:rsidR="006B2A4C" w:rsidRPr="005A283A">
        <w:rPr>
          <w:lang w:val="en-AU"/>
        </w:rPr>
        <w:fldChar w:fldCharType="separate"/>
      </w:r>
      <w:r w:rsidR="00F04B20" w:rsidRPr="005A283A">
        <w:rPr>
          <w:lang w:val="en-AU"/>
        </w:rPr>
        <w:t>(</w:t>
      </w:r>
      <w:r w:rsidR="00E71073" w:rsidRPr="005A283A">
        <w:rPr>
          <w:lang w:val="en-AU"/>
          <w:rPrChange w:id="23" w:author="Rachael Maree Woods" w:date="2016-03-01T12:40:00Z">
            <w:rPr/>
          </w:rPrChange>
        </w:rPr>
        <w:fldChar w:fldCharType="begin"/>
      </w:r>
      <w:r w:rsidR="00E71073" w:rsidRPr="005A283A">
        <w:rPr>
          <w:lang w:val="en-AU"/>
          <w:rPrChange w:id="24" w:author="Rachael Maree Woods" w:date="2016-03-01T12:40:00Z">
            <w:rPr/>
          </w:rPrChange>
        </w:rPr>
        <w:instrText xml:space="preserve"> HYPERLINK \l "_ENREF_64" \o "Tilman, 2001 #59" </w:instrText>
      </w:r>
      <w:r w:rsidR="00E71073" w:rsidRPr="005A283A">
        <w:rPr>
          <w:lang w:val="en-AU"/>
        </w:rPr>
        <w:fldChar w:fldCharType="separate"/>
      </w:r>
      <w:r w:rsidR="00196F2F" w:rsidRPr="005A283A">
        <w:rPr>
          <w:lang w:val="en-AU"/>
        </w:rPr>
        <w:t>Tilman and Lehman 2001</w:t>
      </w:r>
      <w:r w:rsidR="00E71073" w:rsidRPr="005A283A">
        <w:rPr>
          <w:lang w:val="en-AU"/>
        </w:rPr>
        <w:fldChar w:fldCharType="end"/>
      </w:r>
      <w:r w:rsidR="00F04B20" w:rsidRPr="005A283A">
        <w:rPr>
          <w:lang w:val="en-AU"/>
        </w:rPr>
        <w:t xml:space="preserve">; </w:t>
      </w:r>
      <w:r w:rsidR="00E71073" w:rsidRPr="005A283A">
        <w:rPr>
          <w:lang w:val="en-AU"/>
          <w:rPrChange w:id="25" w:author="Rachael Maree Woods" w:date="2016-03-01T12:40:00Z">
            <w:rPr/>
          </w:rPrChange>
        </w:rPr>
        <w:fldChar w:fldCharType="begin"/>
      </w:r>
      <w:r w:rsidR="00E71073" w:rsidRPr="005A283A">
        <w:rPr>
          <w:lang w:val="en-AU"/>
          <w:rPrChange w:id="26" w:author="Rachael Maree Woods" w:date="2016-03-01T12:40:00Z">
            <w:rPr/>
          </w:rPrChange>
        </w:rPr>
        <w:instrText xml:space="preserve"> HYPERLINK \l "_ENREF_30" \o "Harley, 2006 #41" </w:instrText>
      </w:r>
      <w:r w:rsidR="00E71073" w:rsidRPr="005A283A">
        <w:rPr>
          <w:lang w:val="en-AU"/>
        </w:rPr>
        <w:fldChar w:fldCharType="separate"/>
      </w:r>
      <w:r w:rsidR="00196F2F" w:rsidRPr="005A283A">
        <w:rPr>
          <w:lang w:val="en-AU"/>
        </w:rPr>
        <w:t>Harley et al. 2006</w:t>
      </w:r>
      <w:r w:rsidR="00E71073" w:rsidRPr="005A283A">
        <w:rPr>
          <w:lang w:val="en-AU"/>
        </w:rPr>
        <w:fldChar w:fldCharType="end"/>
      </w:r>
      <w:r w:rsidR="00F04B20" w:rsidRPr="005A283A">
        <w:rPr>
          <w:lang w:val="en-AU"/>
        </w:rPr>
        <w:t xml:space="preserve">; </w:t>
      </w:r>
      <w:r w:rsidR="00E71073" w:rsidRPr="005A283A">
        <w:rPr>
          <w:lang w:val="en-AU"/>
          <w:rPrChange w:id="27" w:author="Rachael Maree Woods" w:date="2016-03-01T12:40:00Z">
            <w:rPr/>
          </w:rPrChange>
        </w:rPr>
        <w:fldChar w:fldCharType="begin"/>
      </w:r>
      <w:r w:rsidR="00E71073" w:rsidRPr="005A283A">
        <w:rPr>
          <w:lang w:val="en-AU"/>
          <w:rPrChange w:id="28" w:author="Rachael Maree Woods" w:date="2016-03-01T12:40:00Z">
            <w:rPr/>
          </w:rPrChange>
        </w:rPr>
        <w:instrText xml:space="preserve"> HYPERLINK \l "_ENREF_28" \o "Halpern, 2008 #40" </w:instrText>
      </w:r>
      <w:r w:rsidR="00E71073" w:rsidRPr="005A283A">
        <w:rPr>
          <w:lang w:val="en-AU"/>
        </w:rPr>
        <w:fldChar w:fldCharType="separate"/>
      </w:r>
      <w:r w:rsidR="00196F2F" w:rsidRPr="005A283A">
        <w:rPr>
          <w:lang w:val="en-AU"/>
        </w:rPr>
        <w:t>Halpern et al. 2008</w:t>
      </w:r>
      <w:r w:rsidR="00E71073" w:rsidRPr="005A283A">
        <w:rPr>
          <w:lang w:val="en-AU"/>
        </w:rPr>
        <w:fldChar w:fldCharType="end"/>
      </w:r>
      <w:r w:rsidR="00F04B20" w:rsidRPr="005A283A">
        <w:rPr>
          <w:lang w:val="en-AU"/>
        </w:rPr>
        <w:t>)</w:t>
      </w:r>
      <w:r w:rsidR="006B2A4C" w:rsidRPr="005A283A">
        <w:rPr>
          <w:lang w:val="en-AU"/>
        </w:rPr>
        <w:fldChar w:fldCharType="end"/>
      </w:r>
      <w:r w:rsidR="00D1422A" w:rsidRPr="005A283A">
        <w:rPr>
          <w:lang w:val="en-AU"/>
        </w:rPr>
        <w:t xml:space="preserve">. </w:t>
      </w:r>
      <w:r w:rsidRPr="005A283A">
        <w:rPr>
          <w:lang w:val="en-AU"/>
        </w:rPr>
        <w:t>Run-off from agricultura</w:t>
      </w:r>
      <w:r w:rsidR="005A6115" w:rsidRPr="005A283A">
        <w:rPr>
          <w:lang w:val="en-AU"/>
        </w:rPr>
        <w:t>l activities increases</w:t>
      </w:r>
      <w:r w:rsidRPr="005A283A">
        <w:rPr>
          <w:lang w:val="en-AU"/>
        </w:rPr>
        <w:t xml:space="preserve"> </w:t>
      </w:r>
      <w:commentRangeStart w:id="29"/>
      <w:del w:id="30" w:author="Rachael Maree Woods" w:date="2016-03-02T09:41:00Z">
        <w:r w:rsidRPr="005A283A" w:rsidDel="00506AAF">
          <w:rPr>
            <w:lang w:val="en-AU"/>
          </w:rPr>
          <w:delText xml:space="preserve">eutrophication </w:delText>
        </w:r>
      </w:del>
      <w:commentRangeEnd w:id="29"/>
      <w:ins w:id="31" w:author="Rachael Maree Woods" w:date="2016-03-02T09:41:00Z">
        <w:r w:rsidR="00506AAF">
          <w:rPr>
            <w:lang w:val="en-AU"/>
          </w:rPr>
          <w:t>pollution</w:t>
        </w:r>
        <w:r w:rsidR="00506AAF" w:rsidRPr="005A283A">
          <w:rPr>
            <w:lang w:val="en-AU"/>
          </w:rPr>
          <w:t xml:space="preserve"> </w:t>
        </w:r>
      </w:ins>
      <w:r w:rsidR="00FF776F" w:rsidRPr="005A283A">
        <w:rPr>
          <w:rStyle w:val="CommentReference"/>
          <w:lang w:val="en-AU"/>
          <w:rPrChange w:id="32" w:author="Rachael Maree Woods" w:date="2016-03-01T12:40:00Z">
            <w:rPr>
              <w:rStyle w:val="CommentReference"/>
            </w:rPr>
          </w:rPrChange>
        </w:rPr>
        <w:commentReference w:id="29"/>
      </w:r>
      <w:r w:rsidRPr="005A283A">
        <w:rPr>
          <w:lang w:val="en-AU"/>
        </w:rPr>
        <w:t>in th</w:t>
      </w:r>
      <w:r w:rsidR="00521ACB" w:rsidRPr="005A283A">
        <w:rPr>
          <w:lang w:val="en-AU"/>
        </w:rPr>
        <w:t xml:space="preserve">e form of </w:t>
      </w:r>
      <w:r w:rsidR="00521ACB" w:rsidRPr="005A283A">
        <w:rPr>
          <w:lang w:val="en-AU"/>
        </w:rPr>
        <w:lastRenderedPageBreak/>
        <w:t xml:space="preserve">nitrogen and </w:t>
      </w:r>
      <w:ins w:id="33" w:author="Rachael Maree Woods" w:date="2016-02-17T10:12:00Z">
        <w:r w:rsidR="00DE3BDE" w:rsidRPr="005A283A">
          <w:rPr>
            <w:lang w:val="en-AU"/>
          </w:rPr>
          <w:t xml:space="preserve">phosphate </w:t>
        </w:r>
      </w:ins>
      <w:del w:id="34" w:author="Rachael Maree Woods" w:date="2016-02-17T10:12:00Z">
        <w:r w:rsidR="00521ACB" w:rsidRPr="005A283A" w:rsidDel="00DE3BDE">
          <w:rPr>
            <w:lang w:val="en-AU"/>
          </w:rPr>
          <w:delText>phosphor</w:delText>
        </w:r>
        <w:r w:rsidRPr="005A283A" w:rsidDel="00DE3BDE">
          <w:rPr>
            <w:lang w:val="en-AU"/>
          </w:rPr>
          <w:delText>us</w:delText>
        </w:r>
        <w:r w:rsidR="00044CC1" w:rsidRPr="005A283A" w:rsidDel="00DE3BDE">
          <w:rPr>
            <w:lang w:val="en-AU"/>
          </w:rPr>
          <w:delText xml:space="preserve"> </w:delText>
        </w:r>
      </w:del>
      <w:r w:rsidR="006B2A4C" w:rsidRPr="005A283A">
        <w:rPr>
          <w:lang w:val="en-AU"/>
        </w:rPr>
        <w:fldChar w:fldCharType="begin"/>
      </w:r>
      <w:r w:rsidR="00F04B20" w:rsidRPr="005A283A">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6B2A4C" w:rsidRPr="005A283A">
        <w:rPr>
          <w:lang w:val="en-AU"/>
        </w:rPr>
        <w:fldChar w:fldCharType="separate"/>
      </w:r>
      <w:r w:rsidR="00F04B20" w:rsidRPr="005A283A">
        <w:rPr>
          <w:lang w:val="en-AU"/>
        </w:rPr>
        <w:t>(</w:t>
      </w:r>
      <w:r w:rsidR="00E71073" w:rsidRPr="005A283A">
        <w:rPr>
          <w:lang w:val="en-AU"/>
          <w:rPrChange w:id="35" w:author="Rachael Maree Woods" w:date="2016-03-01T12:40:00Z">
            <w:rPr/>
          </w:rPrChange>
        </w:rPr>
        <w:fldChar w:fldCharType="begin"/>
      </w:r>
      <w:r w:rsidR="00E71073" w:rsidRPr="005A283A">
        <w:rPr>
          <w:lang w:val="en-AU"/>
          <w:rPrChange w:id="36" w:author="Rachael Maree Woods" w:date="2016-03-01T12:40:00Z">
            <w:rPr/>
          </w:rPrChange>
        </w:rPr>
        <w:instrText xml:space="preserve"> HYPERLINK \l "_ENREF_17" \o "De-Bashan, 2004 #16" </w:instrText>
      </w:r>
      <w:r w:rsidR="00E71073" w:rsidRPr="005A283A">
        <w:rPr>
          <w:lang w:val="en-AU"/>
        </w:rPr>
        <w:fldChar w:fldCharType="separate"/>
      </w:r>
      <w:r w:rsidR="00196F2F" w:rsidRPr="005A283A">
        <w:rPr>
          <w:lang w:val="en-AU"/>
        </w:rPr>
        <w:t>De-Bashan and Bashan 2004</w:t>
      </w:r>
      <w:r w:rsidR="00E71073" w:rsidRPr="005A283A">
        <w:rPr>
          <w:lang w:val="en-AU"/>
        </w:rPr>
        <w:fldChar w:fldCharType="end"/>
      </w:r>
      <w:r w:rsidR="00F04B20" w:rsidRPr="005A283A">
        <w:rPr>
          <w:lang w:val="en-AU"/>
        </w:rPr>
        <w:t>)</w:t>
      </w:r>
      <w:r w:rsidR="006B2A4C" w:rsidRPr="005A283A">
        <w:rPr>
          <w:lang w:val="en-AU"/>
        </w:rPr>
        <w:fldChar w:fldCharType="end"/>
      </w:r>
      <w:r w:rsidR="002635BD" w:rsidRPr="005A283A">
        <w:rPr>
          <w:lang w:val="en-AU"/>
        </w:rPr>
        <w:t>,</w:t>
      </w:r>
      <w:r w:rsidRPr="005A283A">
        <w:rPr>
          <w:lang w:val="en-AU"/>
        </w:rPr>
        <w:t xml:space="preserve"> while increased heavy metal contamination </w:t>
      </w:r>
      <w:r w:rsidR="00E51091" w:rsidRPr="005A283A">
        <w:rPr>
          <w:lang w:val="en-AU"/>
        </w:rPr>
        <w:t xml:space="preserve">from industry </w:t>
      </w:r>
      <w:r w:rsidRPr="005A283A">
        <w:rPr>
          <w:lang w:val="en-AU"/>
        </w:rPr>
        <w:t xml:space="preserve">leads to the bioaccumulation of </w:t>
      </w:r>
      <w:commentRangeStart w:id="37"/>
      <w:del w:id="38" w:author="Rachael Maree Woods" w:date="2016-03-02T09:41:00Z">
        <w:r w:rsidRPr="005A283A" w:rsidDel="00506AAF">
          <w:rPr>
            <w:lang w:val="en-AU"/>
          </w:rPr>
          <w:delText xml:space="preserve">pollutants </w:delText>
        </w:r>
      </w:del>
      <w:commentRangeEnd w:id="37"/>
      <w:r w:rsidR="00506AAF">
        <w:rPr>
          <w:lang w:val="en-AU"/>
        </w:rPr>
        <w:t xml:space="preserve">contaminants </w:t>
      </w:r>
      <w:r w:rsidR="00863F3E" w:rsidRPr="00506AAF">
        <w:rPr>
          <w:rStyle w:val="CommentReference"/>
          <w:lang w:val="en-AU"/>
        </w:rPr>
        <w:commentReference w:id="37"/>
      </w:r>
      <w:r w:rsidRPr="005A283A">
        <w:rPr>
          <w:lang w:val="en-AU"/>
        </w:rPr>
        <w:t xml:space="preserve">in </w:t>
      </w:r>
      <w:commentRangeStart w:id="39"/>
      <w:r w:rsidRPr="005A283A">
        <w:rPr>
          <w:lang w:val="en-AU"/>
        </w:rPr>
        <w:t>higher</w:t>
      </w:r>
      <w:ins w:id="40" w:author="Rachael Maree Woods" w:date="2016-03-02T09:44:00Z">
        <w:r w:rsidR="00506AAF">
          <w:rPr>
            <w:lang w:val="en-AU"/>
          </w:rPr>
          <w:t xml:space="preserve"> order</w:t>
        </w:r>
      </w:ins>
      <w:r w:rsidRPr="005A283A">
        <w:rPr>
          <w:lang w:val="en-AU"/>
        </w:rPr>
        <w:t xml:space="preserve"> trophic level species</w:t>
      </w:r>
      <w:r w:rsidR="00A43F76" w:rsidRPr="005A283A">
        <w:rPr>
          <w:lang w:val="en-AU"/>
        </w:rPr>
        <w:t xml:space="preserve"> (</w:t>
      </w:r>
      <w:r w:rsidR="00E81FE6" w:rsidRPr="005A283A">
        <w:rPr>
          <w:lang w:val="en-AU"/>
        </w:rPr>
        <w:t>e.g.</w:t>
      </w:r>
      <w:r w:rsidR="00A43F76" w:rsidRPr="005A283A">
        <w:rPr>
          <w:lang w:val="en-AU"/>
        </w:rPr>
        <w:t>,</w:t>
      </w:r>
      <w:r w:rsidR="00E81FE6" w:rsidRPr="005A283A">
        <w:rPr>
          <w:lang w:val="en-AU"/>
        </w:rPr>
        <w:t xml:space="preserve"> </w:t>
      </w:r>
      <w:del w:id="41" w:author="Rachael Maree Woods" w:date="2016-03-02T09:44:00Z">
        <w:r w:rsidR="00E81FE6" w:rsidRPr="005A283A" w:rsidDel="00506AAF">
          <w:rPr>
            <w:lang w:val="en-AU"/>
          </w:rPr>
          <w:delText>oysters</w:delText>
        </w:r>
        <w:r w:rsidR="00D2479A" w:rsidRPr="005A283A" w:rsidDel="00506AAF">
          <w:rPr>
            <w:lang w:val="en-AU"/>
          </w:rPr>
          <w:delText xml:space="preserve"> and </w:delText>
        </w:r>
      </w:del>
      <w:r w:rsidR="00CC735C" w:rsidRPr="005A283A">
        <w:rPr>
          <w:lang w:val="en-AU"/>
        </w:rPr>
        <w:t>tuna</w:t>
      </w:r>
      <w:r w:rsidR="00A43F76" w:rsidRPr="005A283A">
        <w:rPr>
          <w:lang w:val="en-AU"/>
        </w:rPr>
        <w:t>)</w:t>
      </w:r>
      <w:commentRangeEnd w:id="39"/>
      <w:r w:rsidR="00863F3E" w:rsidRPr="005A283A">
        <w:rPr>
          <w:rStyle w:val="CommentReference"/>
          <w:lang w:val="en-AU"/>
          <w:rPrChange w:id="42" w:author="Rachael Maree Woods" w:date="2016-03-01T12:40:00Z">
            <w:rPr>
              <w:rStyle w:val="CommentReference"/>
            </w:rPr>
          </w:rPrChange>
        </w:rPr>
        <w:commentReference w:id="39"/>
      </w:r>
      <w:r w:rsidR="00E81FE6" w:rsidRPr="005A283A">
        <w:rPr>
          <w:lang w:val="en-AU"/>
        </w:rPr>
        <w:t xml:space="preserve">, </w:t>
      </w:r>
      <w:r w:rsidR="002635BD" w:rsidRPr="005A283A">
        <w:rPr>
          <w:lang w:val="en-AU"/>
        </w:rPr>
        <w:t>and</w:t>
      </w:r>
      <w:r w:rsidRPr="005A283A">
        <w:rPr>
          <w:lang w:val="en-AU"/>
        </w:rPr>
        <w:t xml:space="preserve"> </w:t>
      </w:r>
      <w:r w:rsidR="00E81FE6" w:rsidRPr="005A283A">
        <w:rPr>
          <w:lang w:val="en-AU"/>
        </w:rPr>
        <w:t xml:space="preserve">therefore </w:t>
      </w:r>
      <w:r w:rsidRPr="005A283A">
        <w:rPr>
          <w:lang w:val="en-AU"/>
        </w:rPr>
        <w:t>pos</w:t>
      </w:r>
      <w:r w:rsidR="00481466" w:rsidRPr="005A283A">
        <w:rPr>
          <w:lang w:val="en-AU"/>
        </w:rPr>
        <w:t>es</w:t>
      </w:r>
      <w:r w:rsidRPr="005A283A">
        <w:rPr>
          <w:lang w:val="en-AU"/>
        </w:rPr>
        <w:t xml:space="preserve"> a direct threat to human food safety </w:t>
      </w:r>
      <w:r w:rsidR="006B2A4C" w:rsidRPr="005A283A">
        <w:rPr>
          <w:lang w:val="en-AU"/>
        </w:rPr>
        <w:fldChar w:fldCharType="begin"/>
      </w:r>
      <w:r w:rsidR="00F04B20" w:rsidRPr="005A283A">
        <w:rPr>
          <w:lang w:val="en-AU"/>
        </w:rPr>
        <w:instrText xml:space="preserve"> ADDIN EN.CITE &lt;EndNote&gt;&lt;Cite&gt;&lt;Author&gt;Copat&lt;/Author&gt;&lt;Year&gt;2012&lt;/Year&gt;&lt;RecNum&gt;28&lt;/RecNum&gt;&lt;DisplayText&gt;(Howarth and Marino 2006; Copat et al. 2012)&lt;/DisplayText&gt;&lt;record&gt;&lt;rec-number&gt;28&lt;/rec-number&gt;&lt;foreign-keys&gt;&lt;key app="EN" db-id="9zsaz59z9pv50vefd24xzs5rdpstsrsesvrw" timestamp="1411963885"&gt;28&lt;/key&gt;&lt;/foreign-keys&gt;&lt;ref-type name="Journal Article"&gt;17&lt;/ref-type&gt;&lt;contributors&gt;&lt;authors&gt;&lt;author&gt;Copat, Chiara&lt;/author&gt;&lt;author&gt;Bella, Francesca&lt;/author&gt;&lt;author&gt;Castaing, Marine&lt;/author&gt;&lt;author&gt;Fallico, Roberto&lt;/author&gt;&lt;author&gt;Sciacca, Salvatore&lt;/author&gt;&lt;author&gt;Ferrante, Margherita&lt;/author&gt;&lt;/authors&gt;&lt;/contributors&gt;&lt;titles&gt;&lt;title&gt;Heavy metals concentrations in fish from Sicily (Mediterranean Sea) and evaluation of possible health risks to consumers&lt;/title&gt;&lt;secondary-title&gt;Bulletin of environmental contamination and toxicology&lt;/secondary-title&gt;&lt;/titles&gt;&lt;periodical&gt;&lt;full-title&gt;Bulletin of environmental contamination and toxicology&lt;/full-title&gt;&lt;/periodical&gt;&lt;pages&gt;78-83&lt;/pages&gt;&lt;volume&gt;88&lt;/volume&gt;&lt;number&gt;1&lt;/number&gt;&lt;dates&gt;&lt;year&gt;2012&lt;/year&gt;&lt;/dates&gt;&lt;isbn&gt;0007-4861&lt;/isbn&gt;&lt;urls&gt;&lt;/urls&gt;&lt;/record&gt;&lt;/Cite&gt;&lt;Cite&gt;&lt;Author&gt;Howarth&lt;/Author&gt;&lt;Year&gt;2006&lt;/Year&gt;&lt;RecNum&gt;45&lt;/RecNum&gt;&lt;record&gt;&lt;rec-number&gt;45&lt;/rec-number&gt;&lt;foreign-keys&gt;&lt;key app="EN" db-id="9zsaz59z9pv50vefd24xzs5rdpstsrsesvrw" timestamp="1411964568"&gt;45&lt;/key&gt;&lt;/foreign-keys&gt;&lt;ref-type name="Journal Article"&gt;17&lt;/ref-type&gt;&lt;contributors&gt;&lt;authors&gt;&lt;author&gt;Howarth, Robert W&lt;/author&gt;&lt;author&gt;Marino, Roxanne&lt;/author&gt;&lt;/authors&gt;&lt;/contributors&gt;&lt;titles&gt;&lt;title&gt;Nitrogen as the limiting nutrient for eutrophication in coastal marine ecosystems: evolving views over three decades&lt;/title&gt;&lt;secondary-title&gt;Limnology and Oceanography&lt;/secondary-title&gt;&lt;/titles&gt;&lt;periodical&gt;&lt;full-title&gt;Limnology and Oceanography&lt;/full-title&gt;&lt;/periodical&gt;&lt;pages&gt;364-376&lt;/pages&gt;&lt;volume&gt;51&lt;/volume&gt;&lt;number&gt;1&lt;/number&gt;&lt;dates&gt;&lt;year&gt;2006&lt;/year&gt;&lt;/dates&gt;&lt;isbn&gt;0024-3590&lt;/isbn&gt;&lt;urls&gt;&lt;/urls&gt;&lt;/record&gt;&lt;/Cite&gt;&lt;/EndNote&gt;</w:instrText>
      </w:r>
      <w:r w:rsidR="006B2A4C" w:rsidRPr="005A283A">
        <w:rPr>
          <w:lang w:val="en-AU"/>
        </w:rPr>
        <w:fldChar w:fldCharType="separate"/>
      </w:r>
      <w:r w:rsidR="00F04B20" w:rsidRPr="005A283A">
        <w:rPr>
          <w:lang w:val="en-AU"/>
        </w:rPr>
        <w:t>(</w:t>
      </w:r>
      <w:r w:rsidR="00E71073" w:rsidRPr="005A283A">
        <w:rPr>
          <w:lang w:val="en-AU"/>
          <w:rPrChange w:id="43" w:author="Rachael Maree Woods" w:date="2016-03-01T12:40:00Z">
            <w:rPr/>
          </w:rPrChange>
        </w:rPr>
        <w:fldChar w:fldCharType="begin"/>
      </w:r>
      <w:r w:rsidR="00E71073" w:rsidRPr="005A283A">
        <w:rPr>
          <w:lang w:val="en-AU"/>
          <w:rPrChange w:id="44" w:author="Rachael Maree Woods" w:date="2016-03-01T12:40:00Z">
            <w:rPr/>
          </w:rPrChange>
        </w:rPr>
        <w:instrText xml:space="preserve"> HYPERLINK \l "_ENREF_34" \o "Howarth, 2006 #45" </w:instrText>
      </w:r>
      <w:r w:rsidR="00E71073" w:rsidRPr="005A283A">
        <w:rPr>
          <w:lang w:val="en-AU"/>
        </w:rPr>
        <w:fldChar w:fldCharType="separate"/>
      </w:r>
      <w:r w:rsidR="00196F2F" w:rsidRPr="005A283A">
        <w:rPr>
          <w:lang w:val="en-AU"/>
        </w:rPr>
        <w:t>Howarth and Marino 2006</w:t>
      </w:r>
      <w:r w:rsidR="00E71073" w:rsidRPr="005A283A">
        <w:rPr>
          <w:lang w:val="en-AU"/>
        </w:rPr>
        <w:fldChar w:fldCharType="end"/>
      </w:r>
      <w:r w:rsidR="00F04B20" w:rsidRPr="005A283A">
        <w:rPr>
          <w:lang w:val="en-AU"/>
        </w:rPr>
        <w:t xml:space="preserve">; </w:t>
      </w:r>
      <w:r w:rsidR="00E71073" w:rsidRPr="005A283A">
        <w:rPr>
          <w:lang w:val="en-AU"/>
          <w:rPrChange w:id="45" w:author="Rachael Maree Woods" w:date="2016-03-01T12:40:00Z">
            <w:rPr/>
          </w:rPrChange>
        </w:rPr>
        <w:fldChar w:fldCharType="begin"/>
      </w:r>
      <w:r w:rsidR="00E71073" w:rsidRPr="005A283A">
        <w:rPr>
          <w:lang w:val="en-AU"/>
          <w:rPrChange w:id="46" w:author="Rachael Maree Woods" w:date="2016-03-01T12:40:00Z">
            <w:rPr/>
          </w:rPrChange>
        </w:rPr>
        <w:instrText xml:space="preserve"> HYPERLINK \l "_ENREF_14" \o "Copat, 2012 #28" </w:instrText>
      </w:r>
      <w:r w:rsidR="00E71073" w:rsidRPr="005A283A">
        <w:rPr>
          <w:lang w:val="en-AU"/>
        </w:rPr>
        <w:fldChar w:fldCharType="separate"/>
      </w:r>
      <w:r w:rsidR="00196F2F" w:rsidRPr="005A283A">
        <w:rPr>
          <w:lang w:val="en-AU"/>
        </w:rPr>
        <w:t>Copat et al. 2012</w:t>
      </w:r>
      <w:r w:rsidR="00E71073" w:rsidRPr="005A283A">
        <w:rPr>
          <w:lang w:val="en-AU"/>
        </w:rPr>
        <w:fldChar w:fldCharType="end"/>
      </w:r>
      <w:r w:rsidR="00F04B20" w:rsidRPr="005A283A">
        <w:rPr>
          <w:lang w:val="en-AU"/>
        </w:rPr>
        <w:t>)</w:t>
      </w:r>
      <w:r w:rsidR="006B2A4C" w:rsidRPr="005A283A">
        <w:rPr>
          <w:lang w:val="en-AU"/>
        </w:rPr>
        <w:fldChar w:fldCharType="end"/>
      </w:r>
      <w:r w:rsidR="00044CC1" w:rsidRPr="005A283A">
        <w:rPr>
          <w:lang w:val="en-AU"/>
        </w:rPr>
        <w:t xml:space="preserve">. </w:t>
      </w:r>
      <w:r w:rsidR="001C521C" w:rsidRPr="005A283A">
        <w:rPr>
          <w:lang w:val="en-AU"/>
        </w:rPr>
        <w:t>In nutrient poor systems</w:t>
      </w:r>
      <w:r w:rsidRPr="005A283A">
        <w:rPr>
          <w:lang w:val="en-AU"/>
        </w:rPr>
        <w:t xml:space="preserve">, </w:t>
      </w:r>
      <w:r w:rsidR="001C521C" w:rsidRPr="005A283A">
        <w:rPr>
          <w:lang w:val="en-AU"/>
        </w:rPr>
        <w:t xml:space="preserve">such as coral reefs, </w:t>
      </w:r>
      <w:r w:rsidR="00E81FE6" w:rsidRPr="005A283A">
        <w:rPr>
          <w:lang w:val="en-AU"/>
        </w:rPr>
        <w:t>increase</w:t>
      </w:r>
      <w:r w:rsidR="001C521C" w:rsidRPr="005A283A">
        <w:rPr>
          <w:lang w:val="en-AU"/>
        </w:rPr>
        <w:t>s</w:t>
      </w:r>
      <w:r w:rsidR="00CF2247" w:rsidRPr="005A283A">
        <w:rPr>
          <w:lang w:val="en-AU"/>
        </w:rPr>
        <w:t xml:space="preserve"> in nutrients</w:t>
      </w:r>
      <w:ins w:id="47" w:author="Rachael Maree Woods" w:date="2016-03-02T09:45:00Z">
        <w:r w:rsidR="00506AAF">
          <w:rPr>
            <w:lang w:val="en-AU"/>
          </w:rPr>
          <w:t xml:space="preserve"> for example</w:t>
        </w:r>
      </w:ins>
      <w:del w:id="48" w:author="Rachael Maree Woods" w:date="2016-03-02T09:45:00Z">
        <w:r w:rsidR="00CF2247" w:rsidRPr="005A283A" w:rsidDel="00506AAF">
          <w:rPr>
            <w:lang w:val="en-AU"/>
          </w:rPr>
          <w:delText>,</w:delText>
        </w:r>
      </w:del>
      <w:r w:rsidR="00CF2247" w:rsidRPr="005A283A">
        <w:rPr>
          <w:lang w:val="en-AU"/>
        </w:rPr>
        <w:t xml:space="preserve"> </w:t>
      </w:r>
      <w:commentRangeStart w:id="49"/>
      <w:r w:rsidR="00CF2247" w:rsidRPr="005A283A">
        <w:rPr>
          <w:lang w:val="en-AU"/>
        </w:rPr>
        <w:t xml:space="preserve">when accompanied by decreases in herbivory, </w:t>
      </w:r>
      <w:r w:rsidRPr="005A283A">
        <w:rPr>
          <w:lang w:val="en-AU"/>
        </w:rPr>
        <w:t xml:space="preserve">can </w:t>
      </w:r>
      <w:del w:id="50" w:author="Rachael Maree Woods" w:date="2016-03-02T09:45:00Z">
        <w:r w:rsidRPr="005A283A" w:rsidDel="00506AAF">
          <w:rPr>
            <w:lang w:val="en-AU"/>
          </w:rPr>
          <w:delText xml:space="preserve">cause </w:delText>
        </w:r>
      </w:del>
      <w:ins w:id="51" w:author="Rachael Maree Woods" w:date="2016-03-02T09:45:00Z">
        <w:r w:rsidR="00506AAF">
          <w:rPr>
            <w:lang w:val="en-AU"/>
          </w:rPr>
          <w:t>lead to</w:t>
        </w:r>
        <w:r w:rsidR="00506AAF" w:rsidRPr="005A283A">
          <w:rPr>
            <w:lang w:val="en-AU"/>
          </w:rPr>
          <w:t xml:space="preserve"> </w:t>
        </w:r>
      </w:ins>
      <w:r w:rsidRPr="005A283A">
        <w:rPr>
          <w:lang w:val="en-AU"/>
        </w:rPr>
        <w:t xml:space="preserve">changes </w:t>
      </w:r>
      <w:del w:id="52" w:author="Rachael Maree Woods" w:date="2016-03-02T09:45:00Z">
        <w:r w:rsidR="001C521C" w:rsidRPr="005A283A" w:rsidDel="00506AAF">
          <w:rPr>
            <w:lang w:val="en-AU"/>
          </w:rPr>
          <w:delText xml:space="preserve">to </w:delText>
        </w:r>
      </w:del>
      <w:ins w:id="53" w:author="Rachael Maree Woods" w:date="2016-03-02T09:45:00Z">
        <w:r w:rsidR="00506AAF">
          <w:rPr>
            <w:lang w:val="en-AU"/>
          </w:rPr>
          <w:t>in</w:t>
        </w:r>
        <w:r w:rsidR="00506AAF" w:rsidRPr="005A283A">
          <w:rPr>
            <w:lang w:val="en-AU"/>
          </w:rPr>
          <w:t xml:space="preserve"> </w:t>
        </w:r>
      </w:ins>
      <w:r w:rsidRPr="005A283A">
        <w:rPr>
          <w:lang w:val="en-AU"/>
        </w:rPr>
        <w:t xml:space="preserve">ecosystem functioning, </w:t>
      </w:r>
      <w:r w:rsidR="001C521C" w:rsidRPr="005A283A">
        <w:rPr>
          <w:lang w:val="en-AU"/>
        </w:rPr>
        <w:t xml:space="preserve">such as </w:t>
      </w:r>
      <w:commentRangeStart w:id="54"/>
      <w:del w:id="55" w:author="Rachael Maree Woods" w:date="2016-03-02T09:45:00Z">
        <w:r w:rsidR="001C521C" w:rsidRPr="005A283A" w:rsidDel="00506AAF">
          <w:rPr>
            <w:lang w:val="en-AU"/>
          </w:rPr>
          <w:delText>changes</w:delText>
        </w:r>
      </w:del>
      <w:ins w:id="56" w:author="Rachael Maree Woods" w:date="2016-03-02T09:45:00Z">
        <w:r w:rsidR="00506AAF" w:rsidRPr="005A283A">
          <w:rPr>
            <w:lang w:val="en-AU"/>
          </w:rPr>
          <w:t>fluctuations</w:t>
        </w:r>
      </w:ins>
      <w:r w:rsidR="00A940D7" w:rsidRPr="005A283A">
        <w:rPr>
          <w:lang w:val="en-AU"/>
        </w:rPr>
        <w:t xml:space="preserve"> </w:t>
      </w:r>
      <w:del w:id="57" w:author="Rachael Maree Woods" w:date="2016-03-02T09:46:00Z">
        <w:r w:rsidR="00A940D7" w:rsidRPr="005A283A" w:rsidDel="00506AAF">
          <w:rPr>
            <w:lang w:val="en-AU"/>
          </w:rPr>
          <w:delText xml:space="preserve">to </w:delText>
        </w:r>
        <w:commentRangeStart w:id="58"/>
        <w:r w:rsidR="00A940D7" w:rsidRPr="005A283A" w:rsidDel="00506AAF">
          <w:rPr>
            <w:lang w:val="en-AU"/>
          </w:rPr>
          <w:delText>alternative</w:delText>
        </w:r>
      </w:del>
      <w:ins w:id="59" w:author="Rachael Maree Woods" w:date="2016-03-02T09:46:00Z">
        <w:r w:rsidR="00506AAF">
          <w:rPr>
            <w:lang w:val="en-AU"/>
          </w:rPr>
          <w:t>in the current</w:t>
        </w:r>
      </w:ins>
      <w:r w:rsidR="00A940D7" w:rsidRPr="005A283A">
        <w:rPr>
          <w:lang w:val="en-AU"/>
        </w:rPr>
        <w:t xml:space="preserve"> stable state</w:t>
      </w:r>
      <w:r w:rsidR="001C521C" w:rsidRPr="005A283A">
        <w:rPr>
          <w:lang w:val="en-AU"/>
        </w:rPr>
        <w:t>s</w:t>
      </w:r>
      <w:commentRangeEnd w:id="54"/>
      <w:commentRangeEnd w:id="58"/>
      <w:r w:rsidR="00F37CC7" w:rsidRPr="005A283A">
        <w:rPr>
          <w:rStyle w:val="CommentReference"/>
          <w:lang w:val="en-AU"/>
          <w:rPrChange w:id="60" w:author="Rachael Maree Woods" w:date="2016-03-01T12:40:00Z">
            <w:rPr>
              <w:rStyle w:val="CommentReference"/>
            </w:rPr>
          </w:rPrChange>
        </w:rPr>
        <w:commentReference w:id="58"/>
      </w:r>
      <w:r w:rsidR="00521ACB" w:rsidRPr="005A283A">
        <w:rPr>
          <w:rStyle w:val="CommentReference"/>
          <w:lang w:val="en-AU"/>
          <w:rPrChange w:id="61" w:author="Rachael Maree Woods" w:date="2016-03-01T12:40:00Z">
            <w:rPr>
              <w:rStyle w:val="CommentReference"/>
            </w:rPr>
          </w:rPrChange>
        </w:rPr>
        <w:commentReference w:id="54"/>
      </w:r>
      <w:r w:rsidR="00A940D7" w:rsidRPr="005A283A">
        <w:rPr>
          <w:lang w:val="en-AU"/>
        </w:rPr>
        <w:t xml:space="preserve"> </w:t>
      </w:r>
      <w:r w:rsidR="001C521C" w:rsidRPr="005A283A">
        <w:rPr>
          <w:lang w:val="en-AU"/>
        </w:rPr>
        <w:t>that</w:t>
      </w:r>
      <w:r w:rsidRPr="005A283A">
        <w:rPr>
          <w:lang w:val="en-AU"/>
        </w:rPr>
        <w:t xml:space="preserve"> </w:t>
      </w:r>
      <w:commentRangeEnd w:id="49"/>
      <w:r w:rsidR="00863F3E" w:rsidRPr="005A283A">
        <w:rPr>
          <w:rStyle w:val="CommentReference"/>
          <w:lang w:val="en-AU"/>
          <w:rPrChange w:id="62" w:author="Rachael Maree Woods" w:date="2016-03-01T12:40:00Z">
            <w:rPr>
              <w:rStyle w:val="CommentReference"/>
            </w:rPr>
          </w:rPrChange>
        </w:rPr>
        <w:commentReference w:id="49"/>
      </w:r>
      <w:r w:rsidRPr="005A283A">
        <w:rPr>
          <w:lang w:val="en-AU"/>
        </w:rPr>
        <w:t>greatly affect the entire food web</w:t>
      </w:r>
      <w:r w:rsidR="00044CC1" w:rsidRPr="005A283A">
        <w:rPr>
          <w:lang w:val="en-AU"/>
        </w:rPr>
        <w:t xml:space="preserve"> </w:t>
      </w:r>
      <w:r w:rsidR="001D274A" w:rsidRPr="005A283A">
        <w:rPr>
          <w:lang w:val="en-AU"/>
        </w:rPr>
        <w:t>(</w:t>
      </w:r>
      <w:r w:rsidR="001C521C" w:rsidRPr="005A283A">
        <w:rPr>
          <w:lang w:val="en-AU"/>
        </w:rPr>
        <w:fldChar w:fldCharType="begin"/>
      </w:r>
      <w:r w:rsidR="001C521C" w:rsidRPr="005A283A">
        <w:rPr>
          <w:lang w:val="en-AU"/>
        </w:rPr>
        <w:instrText xml:space="preserve"> ADDIN EN.CITE &lt;EndNote&gt;&lt;Cite&gt;&lt;Author&gt;Diaz-Pulido&lt;/Author&gt;&lt;Year&gt;2011&lt;/Year&gt;&lt;RecNum&gt;30&lt;/RecNum&gt;&lt;DisplayText&gt;(Diaz-Pulido et al. 2011)&lt;/DisplayText&gt;&lt;record&gt;&lt;rec-number&gt;30&lt;/rec-number&gt;&lt;foreign-keys&gt;&lt;key app="EN" db-id="9zsaz59z9pv50vefd24xzs5rdpstsrsesvrw" timestamp="1411963945"&gt;30&lt;/key&gt;&lt;/foreign-keys&gt;&lt;ref-type name="Journal Article"&gt;17&lt;/ref-type&gt;&lt;contributors&gt;&lt;authors&gt;&lt;author&gt;Diaz-Pulido, G.&lt;/author&gt;&lt;author&gt;Gouezo, M.&lt;/author&gt;&lt;author&gt;Tilbrook, B.&lt;/author&gt;&lt;author&gt;Dove, S.&lt;/author&gt;&lt;author&gt;Anthony, K. R.&lt;/author&gt;&lt;/authors&gt;&lt;/contributors&gt;&lt;auth-address&gt;Griffith School of Environment, Australian Rivers Institute and ARC Centre of Excellence for Coral Reef Studies, Nathan Campus, Griffith University, 170 Kessels Road, Brisbane, Nathan, Qld 4111, Australia. g.diaz-pulido@griffith.edu.au&lt;/auth-address&gt;&lt;titles&gt;&lt;title&gt;High CO2 enhances the competitive strength of seaweeds over corals&lt;/title&gt;&lt;secondary-title&gt;Ecol Lett&lt;/secondary-title&gt;&lt;alt-title&gt;Ecology letters&lt;/alt-title&gt;&lt;/titles&gt;&lt;alt-periodical&gt;&lt;full-title&gt;Ecology Letters&lt;/full-title&gt;&lt;/alt-periodical&gt;&lt;pages&gt;156-62&lt;/pages&gt;&lt;volume&gt;14&lt;/volume&gt;&lt;number&gt;2&lt;/number&gt;&lt;keywords&gt;&lt;keyword&gt;Animals&lt;/keyword&gt;&lt;keyword&gt;Anthozoa/*growth &amp;amp; development&lt;/keyword&gt;&lt;keyword&gt;Carbon Dioxide/*chemistry&lt;/keyword&gt;&lt;keyword&gt;Coral Reefs&lt;/keyword&gt;&lt;keyword&gt;Hydrogen-Ion Concentration&lt;/keyword&gt;&lt;keyword&gt;Phaeophyta/*growth &amp;amp; development&lt;/keyword&gt;&lt;keyword&gt;Queensland&lt;/keyword&gt;&lt;keyword&gt;Seaweed/growth &amp;amp; development&lt;/keyword&gt;&lt;/keywords&gt;&lt;dates&gt;&lt;year&gt;2011&lt;/year&gt;&lt;pub-dates&gt;&lt;date&gt;Feb&lt;/date&gt;&lt;/pub-dates&gt;&lt;/dates&gt;&lt;isbn&gt;1461-0248 (Electronic)&amp;#xD;1461-023X (Linking)&lt;/isbn&gt;&lt;accession-num&gt;21155961&lt;/accession-num&gt;&lt;urls&gt;&lt;related-urls&gt;&lt;url&gt;http://www.ncbi.nlm.nih.gov/pubmed/21155961&lt;/url&gt;&lt;/related-urls&gt;&lt;/urls&gt;&lt;custom2&gt;3047711&lt;/custom2&gt;&lt;electronic-resource-num&gt;10.1111/j.1461-0248.2010.01565.x&lt;/electronic-resource-num&gt;&lt;/record&gt;&lt;/Cite&gt;&lt;/EndNote&gt;</w:instrText>
      </w:r>
      <w:r w:rsidR="001C521C" w:rsidRPr="005A283A">
        <w:rPr>
          <w:lang w:val="en-AU"/>
        </w:rPr>
        <w:fldChar w:fldCharType="separate"/>
      </w:r>
      <w:r w:rsidR="00CF2247" w:rsidRPr="005A283A">
        <w:rPr>
          <w:lang w:val="en-AU"/>
        </w:rPr>
        <w:t>McCook 1999</w:t>
      </w:r>
      <w:r w:rsidR="001C521C" w:rsidRPr="005A283A">
        <w:rPr>
          <w:lang w:val="en-AU"/>
        </w:rPr>
        <w:t>)</w:t>
      </w:r>
      <w:r w:rsidR="001C521C" w:rsidRPr="005A283A">
        <w:rPr>
          <w:lang w:val="en-AU"/>
        </w:rPr>
        <w:fldChar w:fldCharType="end"/>
      </w:r>
      <w:r w:rsidRPr="005A283A">
        <w:rPr>
          <w:lang w:val="en-AU"/>
        </w:rPr>
        <w:t xml:space="preserve">. </w:t>
      </w:r>
      <w:r w:rsidR="00651DCC" w:rsidRPr="005A283A">
        <w:rPr>
          <w:lang w:val="en-AU"/>
        </w:rPr>
        <w:t>Meanwhile</w:t>
      </w:r>
      <w:r w:rsidRPr="005A283A">
        <w:rPr>
          <w:lang w:val="en-AU"/>
        </w:rPr>
        <w:t xml:space="preserve">, alterations in water chemistry and temperature are </w:t>
      </w:r>
      <w:r w:rsidR="00E81FE6" w:rsidRPr="005A283A">
        <w:rPr>
          <w:lang w:val="en-AU"/>
        </w:rPr>
        <w:t>already having an effect</w:t>
      </w:r>
      <w:r w:rsidRPr="005A283A">
        <w:rPr>
          <w:lang w:val="en-AU"/>
        </w:rPr>
        <w:t xml:space="preserve"> </w:t>
      </w:r>
      <w:r w:rsidR="00097339" w:rsidRPr="005A283A">
        <w:rPr>
          <w:lang w:val="en-AU"/>
        </w:rPr>
        <w:t xml:space="preserve">in </w:t>
      </w:r>
      <w:r w:rsidRPr="005A283A">
        <w:rPr>
          <w:lang w:val="en-AU"/>
        </w:rPr>
        <w:t>the tropics</w:t>
      </w:r>
      <w:r w:rsidR="009252E0" w:rsidRPr="005A283A">
        <w:rPr>
          <w:lang w:val="en-AU"/>
        </w:rPr>
        <w:t>. I</w:t>
      </w:r>
      <w:r w:rsidRPr="005A283A">
        <w:rPr>
          <w:lang w:val="en-AU"/>
        </w:rPr>
        <w:t>ncreased sea</w:t>
      </w:r>
      <w:r w:rsidR="00764C24" w:rsidRPr="005A283A">
        <w:rPr>
          <w:lang w:val="en-AU"/>
        </w:rPr>
        <w:t xml:space="preserve"> surface temperatures </w:t>
      </w:r>
      <w:r w:rsidR="00E81FE6" w:rsidRPr="005A283A">
        <w:rPr>
          <w:lang w:val="en-AU"/>
        </w:rPr>
        <w:t xml:space="preserve">(Hughes et al 2003) </w:t>
      </w:r>
      <w:r w:rsidR="008F16DB" w:rsidRPr="005A283A">
        <w:rPr>
          <w:lang w:val="en-AU"/>
        </w:rPr>
        <w:t xml:space="preserve">present an increasing threat to reef building corals </w:t>
      </w:r>
      <w:del w:id="63" w:author="Rachael Maree Woods" w:date="2016-02-17T09:22:00Z">
        <w:r w:rsidR="008F16DB" w:rsidRPr="005A283A" w:rsidDel="00863F3E">
          <w:rPr>
            <w:lang w:val="en-AU"/>
          </w:rPr>
          <w:delText>leading to</w:delText>
        </w:r>
      </w:del>
      <w:ins w:id="64" w:author="Rachael Maree Woods" w:date="2016-02-17T09:22:00Z">
        <w:r w:rsidR="00863F3E" w:rsidRPr="005A283A">
          <w:rPr>
            <w:lang w:val="en-AU"/>
          </w:rPr>
          <w:t>associated with</w:t>
        </w:r>
      </w:ins>
      <w:r w:rsidR="008F16DB" w:rsidRPr="005A283A">
        <w:rPr>
          <w:lang w:val="en-AU"/>
        </w:rPr>
        <w:t xml:space="preserve"> large scale bleaching events (Hoegh-Guldberg 1999). Ocean acidification also poses a threat to </w:t>
      </w:r>
      <w:r w:rsidR="001627DE" w:rsidRPr="005A283A">
        <w:rPr>
          <w:lang w:val="en-AU"/>
        </w:rPr>
        <w:t>s</w:t>
      </w:r>
      <w:r w:rsidR="008F16DB" w:rsidRPr="005A283A">
        <w:rPr>
          <w:lang w:val="en-AU"/>
        </w:rPr>
        <w:t>cleractinian corals</w:t>
      </w:r>
      <w:r w:rsidR="0079228A" w:rsidRPr="005A283A">
        <w:rPr>
          <w:lang w:val="en-AU"/>
        </w:rPr>
        <w:t xml:space="preserve"> (Chua et al. 2013</w:t>
      </w:r>
      <w:r w:rsidR="00CD04D3" w:rsidRPr="005A283A">
        <w:rPr>
          <w:lang w:val="en-AU"/>
        </w:rPr>
        <w:t>)</w:t>
      </w:r>
      <w:r w:rsidR="008F16DB" w:rsidRPr="005A283A">
        <w:rPr>
          <w:lang w:val="en-AU"/>
        </w:rPr>
        <w:t xml:space="preserve">, reducing their ability accrete and grow (Anthony 2008). </w:t>
      </w:r>
      <w:r w:rsidRPr="005A283A">
        <w:rPr>
          <w:lang w:val="en-AU"/>
        </w:rPr>
        <w:t>How these environmental changes will influence the ecol</w:t>
      </w:r>
      <w:r w:rsidR="00F23648" w:rsidRPr="005A283A">
        <w:rPr>
          <w:lang w:val="en-AU"/>
        </w:rPr>
        <w:t xml:space="preserve">ogical distributions of species </w:t>
      </w:r>
      <w:r w:rsidRPr="005A283A">
        <w:rPr>
          <w:lang w:val="en-AU"/>
        </w:rPr>
        <w:t xml:space="preserve">will depend </w:t>
      </w:r>
      <w:r w:rsidR="00E81FE6" w:rsidRPr="005A283A">
        <w:rPr>
          <w:lang w:val="en-AU"/>
        </w:rPr>
        <w:t xml:space="preserve">in part </w:t>
      </w:r>
      <w:r w:rsidRPr="005A283A">
        <w:rPr>
          <w:lang w:val="en-AU"/>
        </w:rPr>
        <w:t xml:space="preserve">on the </w:t>
      </w:r>
      <w:r w:rsidR="00E81FE6" w:rsidRPr="005A283A">
        <w:rPr>
          <w:lang w:val="en-AU"/>
        </w:rPr>
        <w:t xml:space="preserve">sensitivity </w:t>
      </w:r>
      <w:r w:rsidRPr="005A283A">
        <w:rPr>
          <w:lang w:val="en-AU"/>
        </w:rPr>
        <w:t xml:space="preserve">of </w:t>
      </w:r>
      <w:r w:rsidR="00400135" w:rsidRPr="005A283A">
        <w:rPr>
          <w:lang w:val="en-AU"/>
        </w:rPr>
        <w:t>their early life history stages</w:t>
      </w:r>
      <w:r w:rsidR="00E51091" w:rsidRPr="005A283A">
        <w:rPr>
          <w:lang w:val="en-AU"/>
        </w:rPr>
        <w:t>.</w:t>
      </w:r>
    </w:p>
    <w:p w14:paraId="1EDDEE5F" w14:textId="77777777" w:rsidR="009604BC" w:rsidRPr="005A283A" w:rsidRDefault="009604BC" w:rsidP="009219E1">
      <w:pPr>
        <w:spacing w:line="480" w:lineRule="auto"/>
        <w:rPr>
          <w:lang w:val="en-AU"/>
        </w:rPr>
      </w:pPr>
    </w:p>
    <w:p w14:paraId="430E756C" w14:textId="3D94C563" w:rsidR="009604BC" w:rsidRPr="005A283A" w:rsidRDefault="009604BC" w:rsidP="009219E1">
      <w:pPr>
        <w:spacing w:line="480" w:lineRule="auto"/>
        <w:rPr>
          <w:lang w:val="en-AU"/>
        </w:rPr>
      </w:pPr>
      <w:r w:rsidRPr="005A283A">
        <w:rPr>
          <w:lang w:val="en-AU"/>
        </w:rPr>
        <w:t>The success of early life history stages of plants and animals is a fundamental determinant of species’ abundances and distributions</w:t>
      </w:r>
      <w:r w:rsidR="001C4343" w:rsidRPr="005A283A">
        <w:rPr>
          <w:lang w:val="en-AU"/>
        </w:rPr>
        <w:t xml:space="preserve">. </w:t>
      </w:r>
      <w:r w:rsidRPr="005A283A">
        <w:rPr>
          <w:lang w:val="en-AU"/>
        </w:rPr>
        <w:t xml:space="preserve">This is especially the case in marine environments where </w:t>
      </w:r>
      <w:r w:rsidR="007600C2" w:rsidRPr="005A283A">
        <w:rPr>
          <w:lang w:val="en-AU"/>
        </w:rPr>
        <w:t xml:space="preserve">most </w:t>
      </w:r>
      <w:r w:rsidR="00FB145A" w:rsidRPr="005A283A">
        <w:rPr>
          <w:lang w:val="en-AU"/>
        </w:rPr>
        <w:t xml:space="preserve">gamete </w:t>
      </w:r>
      <w:r w:rsidR="001F5820" w:rsidRPr="005A283A">
        <w:rPr>
          <w:lang w:val="en-AU"/>
        </w:rPr>
        <w:t>fertilisation</w:t>
      </w:r>
      <w:r w:rsidR="00FB145A" w:rsidRPr="005A283A">
        <w:rPr>
          <w:lang w:val="en-AU"/>
        </w:rPr>
        <w:t xml:space="preserve"> and larval </w:t>
      </w:r>
      <w:r w:rsidRPr="005A283A">
        <w:rPr>
          <w:lang w:val="en-AU"/>
        </w:rPr>
        <w:t xml:space="preserve">dispersal occur in the plankton </w:t>
      </w:r>
      <w:r w:rsidR="006B2A4C" w:rsidRPr="005A283A">
        <w:rPr>
          <w:lang w:val="en-AU"/>
        </w:rPr>
        <w:fldChar w:fldCharType="begin"/>
      </w:r>
      <w:r w:rsidR="00F04B20" w:rsidRPr="005A283A">
        <w:rPr>
          <w:lang w:val="en-AU"/>
        </w:rPr>
        <w:instrText xml:space="preserve"> ADDIN EN.CITE &lt;EndNote&gt;&lt;Cite&gt;&lt;Author&gt;Grantham&lt;/Author&gt;&lt;Year&gt;2003&lt;/Year&gt;&lt;RecNum&gt;37&lt;/RecNum&gt;&lt;DisplayText&gt;(Grantham et al. 2003)&lt;/DisplayText&gt;&lt;record&gt;&lt;rec-number&gt;37&lt;/rec-number&gt;&lt;foreign-keys&gt;&lt;key app="EN" db-id="9zsaz59z9pv50vefd24xzs5rdpstsrsesvrw" timestamp="1411964323"&gt;37&lt;/key&gt;&lt;/foreign-keys&gt;&lt;ref-type name="Journal Article"&gt;17&lt;/ref-type&gt;&lt;contributors&gt;&lt;authors&gt;&lt;author&gt;Grantham, Brian A&lt;/author&gt;&lt;author&gt;Eckert, Ginny L&lt;/author&gt;&lt;author&gt;Shanks, Alan L&lt;/author&gt;&lt;/authors&gt;&lt;/contributors&gt;&lt;titles&gt;&lt;title&gt;Dispersal potential of marine invertebrates in diverse habitats&lt;/title&gt;&lt;secondary-title&gt;Ecological Applications&lt;/secondary-title&gt;&lt;/titles&gt;&lt;periodical&gt;&lt;full-title&gt;Ecological Applications&lt;/full-title&gt;&lt;/periodical&gt;&lt;pages&gt;108-116&lt;/pages&gt;&lt;volume&gt;13&lt;/volume&gt;&lt;number&gt;sp1&lt;/number&gt;&lt;dates&gt;&lt;year&gt;2003&lt;/year&gt;&lt;/dates&gt;&lt;isbn&gt;1051-0761&lt;/isbn&gt;&lt;urls&gt;&lt;/urls&gt;&lt;/record&gt;&lt;/Cite&gt;&lt;/EndNote&gt;</w:instrText>
      </w:r>
      <w:r w:rsidR="006B2A4C" w:rsidRPr="005A283A">
        <w:rPr>
          <w:lang w:val="en-AU"/>
        </w:rPr>
        <w:fldChar w:fldCharType="separate"/>
      </w:r>
      <w:r w:rsidR="00F04B20" w:rsidRPr="005A283A">
        <w:rPr>
          <w:lang w:val="en-AU"/>
        </w:rPr>
        <w:t>(</w:t>
      </w:r>
      <w:r w:rsidR="00E71073" w:rsidRPr="005A283A">
        <w:rPr>
          <w:lang w:val="en-AU"/>
          <w:rPrChange w:id="65" w:author="Rachael Maree Woods" w:date="2016-03-01T12:40:00Z">
            <w:rPr/>
          </w:rPrChange>
        </w:rPr>
        <w:fldChar w:fldCharType="begin"/>
      </w:r>
      <w:r w:rsidR="00E71073" w:rsidRPr="005A283A">
        <w:rPr>
          <w:lang w:val="en-AU"/>
          <w:rPrChange w:id="66" w:author="Rachael Maree Woods" w:date="2016-03-01T12:40:00Z">
            <w:rPr/>
          </w:rPrChange>
        </w:rPr>
        <w:instrText xml:space="preserve"> HYPERLINK \l "_ENREF_27" \o "Grantham, 2003 #37" </w:instrText>
      </w:r>
      <w:r w:rsidR="00E71073" w:rsidRPr="005A283A">
        <w:rPr>
          <w:lang w:val="en-AU"/>
        </w:rPr>
        <w:fldChar w:fldCharType="separate"/>
      </w:r>
      <w:r w:rsidR="00196F2F" w:rsidRPr="005A283A">
        <w:rPr>
          <w:lang w:val="en-AU"/>
        </w:rPr>
        <w:t>Grantham et al. 2003</w:t>
      </w:r>
      <w:r w:rsidR="00E71073" w:rsidRPr="005A283A">
        <w:rPr>
          <w:lang w:val="en-AU"/>
        </w:rPr>
        <w:fldChar w:fldCharType="end"/>
      </w:r>
      <w:r w:rsidR="00F04B20" w:rsidRPr="005A283A">
        <w:rPr>
          <w:lang w:val="en-AU"/>
        </w:rPr>
        <w:t>)</w:t>
      </w:r>
      <w:r w:rsidR="006B2A4C" w:rsidRPr="005A283A">
        <w:rPr>
          <w:lang w:val="en-AU"/>
        </w:rPr>
        <w:fldChar w:fldCharType="end"/>
      </w:r>
      <w:r w:rsidRPr="005A283A">
        <w:rPr>
          <w:lang w:val="en-AU"/>
        </w:rPr>
        <w:t>. Adult marine species often lack the ability to travel large distances once mature or are sedentary in their adult</w:t>
      </w:r>
      <w:r w:rsidR="00F04B20" w:rsidRPr="005A283A">
        <w:rPr>
          <w:lang w:val="en-AU"/>
        </w:rPr>
        <w:t xml:space="preserve"> form </w:t>
      </w:r>
      <w:r w:rsidR="006B2A4C" w:rsidRPr="005A283A">
        <w:rPr>
          <w:lang w:val="en-AU"/>
        </w:rPr>
        <w:fldChar w:fldCharType="begin"/>
      </w:r>
      <w:r w:rsidR="00F04B20" w:rsidRPr="005A283A">
        <w:rPr>
          <w:lang w:val="en-AU"/>
        </w:rPr>
        <w:instrText xml:space="preserve"> ADDIN EN.CITE &lt;EndNote&gt;&lt;Cite&gt;&lt;Author&gt;Cowen&lt;/Author&gt;&lt;Year&gt;2009&lt;/Year&gt;&lt;RecNum&gt;29&lt;/RecNum&gt;&lt;DisplayText&gt;(Jackson 1986; Cowen and Sponaugle 2009)&lt;/DisplayText&gt;&lt;record&gt;&lt;rec-number&gt;29&lt;/rec-number&gt;&lt;foreign-keys&gt;&lt;key app="EN" db-id="9zsaz59z9pv50vefd24xzs5rdpstsrsesvrw" timestamp="1411963917"&gt;29&lt;/key&gt;&lt;/foreign-keys&gt;&lt;ref-type name="Journal Article"&gt;17&lt;/ref-type&gt;&lt;contributors&gt;&lt;authors&gt;&lt;author&gt;Cowen, Robert K&lt;/author&gt;&lt;author&gt;Sponaugle, Su&lt;/author&gt;&lt;/authors&gt;&lt;/contributors&gt;&lt;titles&gt;&lt;title&gt;Larval dispersal and marine population connectivity&lt;/title&gt;&lt;secondary-title&gt;Annual Review of Marine Science&lt;/secondary-title&gt;&lt;/titles&gt;&lt;periodical&gt;&lt;full-title&gt;Annual Review of Marine Science&lt;/full-title&gt;&lt;/periodical&gt;&lt;pages&gt;443-466&lt;/pages&gt;&lt;volume&gt;1&lt;/volume&gt;&lt;dates&gt;&lt;year&gt;2009&lt;/year&gt;&lt;/dates&gt;&lt;isbn&gt;1941-1405&lt;/isbn&gt;&lt;urls&gt;&lt;/urls&gt;&lt;/record&gt;&lt;/Cite&gt;&lt;Cite&gt;&lt;Author&gt;Jackson&lt;/Author&gt;&lt;Year&gt;1986&lt;/Year&gt;&lt;RecNum&gt;47&lt;/RecNum&gt;&lt;record&gt;&lt;rec-number&gt;47&lt;/rec-number&gt;&lt;foreign-keys&gt;&lt;key app="EN" db-id="9zsaz59z9pv50vefd24xzs5rdpstsrsesvrw" timestamp="1411964627"&gt;47&lt;/key&gt;&lt;/foreign-keys&gt;&lt;ref-type name="Journal Article"&gt;17&lt;/ref-type&gt;&lt;contributors&gt;&lt;authors&gt;&lt;author&gt;Jackson, JBC&lt;/author&gt;&lt;/authors&gt;&lt;/contributors&gt;&lt;titles&gt;&lt;title&gt;Modes of dispersal of clonal benthic invertebrates: consequences for species&amp;apos; distributions and genetic structure of local populations&lt;/title&gt;&lt;secondary-title&gt;Bulletin of Marine Science&lt;/secondary-title&gt;&lt;/titles&gt;&lt;periodical&gt;&lt;full-title&gt;Bulletin of Marine Science&lt;/full-title&gt;&lt;/periodical&gt;&lt;pages&gt;588-606&lt;/pages&gt;&lt;volume&gt;39&lt;/volume&gt;&lt;number&gt;2&lt;/number&gt;&lt;dates&gt;&lt;year&gt;1986&lt;/year&gt;&lt;/dates&gt;&lt;isbn&gt;0007-4977&lt;/isbn&gt;&lt;urls&gt;&lt;/urls&gt;&lt;/record&gt;&lt;/Cite&gt;&lt;/EndNote&gt;</w:instrText>
      </w:r>
      <w:r w:rsidR="006B2A4C" w:rsidRPr="005A283A">
        <w:rPr>
          <w:lang w:val="en-AU"/>
        </w:rPr>
        <w:fldChar w:fldCharType="separate"/>
      </w:r>
      <w:r w:rsidR="00F04B20" w:rsidRPr="005A283A">
        <w:rPr>
          <w:lang w:val="en-AU"/>
        </w:rPr>
        <w:t>(</w:t>
      </w:r>
      <w:r w:rsidR="00E71073" w:rsidRPr="005A283A">
        <w:rPr>
          <w:lang w:val="en-AU"/>
          <w:rPrChange w:id="67" w:author="Rachael Maree Woods" w:date="2016-03-01T12:40:00Z">
            <w:rPr/>
          </w:rPrChange>
        </w:rPr>
        <w:fldChar w:fldCharType="begin"/>
      </w:r>
      <w:r w:rsidR="00E71073" w:rsidRPr="005A283A">
        <w:rPr>
          <w:lang w:val="en-AU"/>
          <w:rPrChange w:id="68" w:author="Rachael Maree Woods" w:date="2016-03-01T12:40:00Z">
            <w:rPr/>
          </w:rPrChange>
        </w:rPr>
        <w:instrText xml:space="preserve"> HYPERLINK \l "_ENREF_36" \o "Jackson, 1986 #47" </w:instrText>
      </w:r>
      <w:r w:rsidR="00E71073" w:rsidRPr="005A283A">
        <w:rPr>
          <w:lang w:val="en-AU"/>
        </w:rPr>
        <w:fldChar w:fldCharType="separate"/>
      </w:r>
      <w:r w:rsidR="00196F2F" w:rsidRPr="005A283A">
        <w:rPr>
          <w:lang w:val="en-AU"/>
        </w:rPr>
        <w:t>Jackson 1986</w:t>
      </w:r>
      <w:r w:rsidR="00E71073" w:rsidRPr="005A283A">
        <w:rPr>
          <w:lang w:val="en-AU"/>
        </w:rPr>
        <w:fldChar w:fldCharType="end"/>
      </w:r>
      <w:r w:rsidR="00F04B20" w:rsidRPr="005A283A">
        <w:rPr>
          <w:lang w:val="en-AU"/>
        </w:rPr>
        <w:t xml:space="preserve">; </w:t>
      </w:r>
      <w:r w:rsidR="00E71073" w:rsidRPr="005A283A">
        <w:rPr>
          <w:lang w:val="en-AU"/>
          <w:rPrChange w:id="69" w:author="Rachael Maree Woods" w:date="2016-03-01T12:40:00Z">
            <w:rPr/>
          </w:rPrChange>
        </w:rPr>
        <w:fldChar w:fldCharType="begin"/>
      </w:r>
      <w:r w:rsidR="00E71073" w:rsidRPr="005A283A">
        <w:rPr>
          <w:lang w:val="en-AU"/>
          <w:rPrChange w:id="70" w:author="Rachael Maree Woods" w:date="2016-03-01T12:40:00Z">
            <w:rPr/>
          </w:rPrChange>
        </w:rPr>
        <w:instrText xml:space="preserve"> HYPERLINK \l "_ENREF_16" \o "Cowen, 2009 #29" </w:instrText>
      </w:r>
      <w:r w:rsidR="00E71073" w:rsidRPr="005A283A">
        <w:rPr>
          <w:lang w:val="en-AU"/>
        </w:rPr>
        <w:fldChar w:fldCharType="separate"/>
      </w:r>
      <w:r w:rsidR="00196F2F" w:rsidRPr="005A283A">
        <w:rPr>
          <w:lang w:val="en-AU"/>
        </w:rPr>
        <w:t>Cowen and Sponaugle 2009</w:t>
      </w:r>
      <w:r w:rsidR="00E71073" w:rsidRPr="005A283A">
        <w:rPr>
          <w:lang w:val="en-AU"/>
        </w:rPr>
        <w:fldChar w:fldCharType="end"/>
      </w:r>
      <w:r w:rsidR="00F04B20" w:rsidRPr="005A283A">
        <w:rPr>
          <w:lang w:val="en-AU"/>
        </w:rPr>
        <w:t>)</w:t>
      </w:r>
      <w:r w:rsidR="006B2A4C" w:rsidRPr="005A283A">
        <w:rPr>
          <w:lang w:val="en-AU"/>
        </w:rPr>
        <w:fldChar w:fldCharType="end"/>
      </w:r>
      <w:r w:rsidR="00F04B20" w:rsidRPr="005A283A">
        <w:rPr>
          <w:lang w:val="en-AU"/>
        </w:rPr>
        <w:t xml:space="preserve">. </w:t>
      </w:r>
      <w:r w:rsidRPr="005A283A">
        <w:rPr>
          <w:lang w:val="en-AU"/>
        </w:rPr>
        <w:t xml:space="preserve">Larval dispersal ensures the </w:t>
      </w:r>
      <w:r w:rsidR="0088773E" w:rsidRPr="005A283A">
        <w:rPr>
          <w:lang w:val="en-AU"/>
        </w:rPr>
        <w:t>connectivity</w:t>
      </w:r>
      <w:r w:rsidR="008D1E1F" w:rsidRPr="005A283A">
        <w:rPr>
          <w:lang w:val="en-AU"/>
        </w:rPr>
        <w:t xml:space="preserve"> of existing </w:t>
      </w:r>
      <w:r w:rsidRPr="005A283A">
        <w:rPr>
          <w:lang w:val="en-AU"/>
        </w:rPr>
        <w:t>populations</w:t>
      </w:r>
      <w:r w:rsidR="0088773E" w:rsidRPr="005A283A">
        <w:rPr>
          <w:lang w:val="en-AU"/>
        </w:rPr>
        <w:t>, including buffering from local extinction,</w:t>
      </w:r>
      <w:r w:rsidRPr="005A283A">
        <w:rPr>
          <w:lang w:val="en-AU"/>
        </w:rPr>
        <w:t xml:space="preserve"> </w:t>
      </w:r>
      <w:r w:rsidR="008D1E1F" w:rsidRPr="005A283A">
        <w:rPr>
          <w:lang w:val="en-AU"/>
        </w:rPr>
        <w:t xml:space="preserve">and establishment </w:t>
      </w:r>
      <w:r w:rsidR="008D1E1F" w:rsidRPr="005A283A">
        <w:rPr>
          <w:lang w:val="en-AU"/>
        </w:rPr>
        <w:lastRenderedPageBreak/>
        <w:t xml:space="preserve">of </w:t>
      </w:r>
      <w:r w:rsidRPr="005A283A">
        <w:rPr>
          <w:lang w:val="en-AU"/>
        </w:rPr>
        <w:t>new or less populated locations</w:t>
      </w:r>
      <w:r w:rsidR="00F04B20" w:rsidRPr="005A283A">
        <w:rPr>
          <w:lang w:val="en-AU"/>
        </w:rPr>
        <w:t xml:space="preserve"> </w:t>
      </w:r>
      <w:r w:rsidR="006B2A4C" w:rsidRPr="005A283A">
        <w:rPr>
          <w:lang w:val="en-AU"/>
        </w:rPr>
        <w:fldChar w:fldCharType="begin"/>
      </w:r>
      <w:r w:rsidR="00F04B20" w:rsidRPr="005A283A">
        <w:rPr>
          <w:lang w:val="en-AU"/>
        </w:rPr>
        <w:instrText xml:space="preserve"> ADDIN EN.CITE &lt;EndNote&gt;&lt;Cite&gt;&lt;Author&gt;Gaylord&lt;/Author&gt;&lt;Year&gt;2013&lt;/Year&gt;&lt;RecNum&gt;35&lt;/RecNum&gt;&lt;DisplayText&gt;(Gaylord et al. 2013)&lt;/DisplayText&gt;&lt;record&gt;&lt;rec-number&gt;35&lt;/rec-number&gt;&lt;foreign-keys&gt;&lt;key app="EN" db-id="9zsaz59z9pv50vefd24xzs5rdpstsrsesvrw" timestamp="1411964238"&gt;35&lt;/key&gt;&lt;/foreign-keys&gt;&lt;ref-type name="Journal Article"&gt;17&lt;/ref-type&gt;&lt;contributors&gt;&lt;authors&gt;&lt;author&gt;Gaylord, Brian&lt;/author&gt;&lt;author&gt;Hodin, Jason&lt;/author&gt;&lt;author&gt;Ferner, Matthew C&lt;/author&gt;&lt;/authors&gt;&lt;/contributors&gt;&lt;titles&gt;&lt;title&gt;Turbulent shear spurs settlement in larval sea urchins&lt;/title&gt;&lt;secondary-title&gt;Proceedings of the National Academy of Sciences&lt;/secondary-title&gt;&lt;/titles&gt;&lt;periodical&gt;&lt;full-title&gt;Proceedings of the National Academy of Sciences&lt;/full-title&gt;&lt;/periodical&gt;&lt;pages&gt;6901-6906&lt;/pages&gt;&lt;volume&gt;110&lt;/volume&gt;&lt;number&gt;17&lt;/number&gt;&lt;dates&gt;&lt;year&gt;2013&lt;/year&gt;&lt;/dates&gt;&lt;isbn&gt;0027-8424&lt;/isbn&gt;&lt;urls&gt;&lt;/urls&gt;&lt;/record&gt;&lt;/Cite&gt;&lt;/EndNote&gt;</w:instrText>
      </w:r>
      <w:r w:rsidR="006B2A4C" w:rsidRPr="005A283A">
        <w:rPr>
          <w:lang w:val="en-AU"/>
        </w:rPr>
        <w:fldChar w:fldCharType="separate"/>
      </w:r>
      <w:r w:rsidR="00F04B20" w:rsidRPr="005A283A">
        <w:rPr>
          <w:lang w:val="en-AU"/>
        </w:rPr>
        <w:t>(</w:t>
      </w:r>
      <w:r w:rsidR="00E71073" w:rsidRPr="005A283A">
        <w:rPr>
          <w:lang w:val="en-AU"/>
          <w:rPrChange w:id="71" w:author="Rachael Maree Woods" w:date="2016-03-01T12:40:00Z">
            <w:rPr/>
          </w:rPrChange>
        </w:rPr>
        <w:fldChar w:fldCharType="begin"/>
      </w:r>
      <w:r w:rsidR="00E71073" w:rsidRPr="005A283A">
        <w:rPr>
          <w:lang w:val="en-AU"/>
          <w:rPrChange w:id="72" w:author="Rachael Maree Woods" w:date="2016-03-01T12:40:00Z">
            <w:rPr/>
          </w:rPrChange>
        </w:rPr>
        <w:instrText xml:space="preserve"> HYPERLINK \l "_ENREF_23" \o "Gaylord, 2013 #35" </w:instrText>
      </w:r>
      <w:r w:rsidR="00E71073" w:rsidRPr="005A283A">
        <w:rPr>
          <w:lang w:val="en-AU"/>
        </w:rPr>
        <w:fldChar w:fldCharType="separate"/>
      </w:r>
      <w:r w:rsidR="00196F2F" w:rsidRPr="005A283A">
        <w:rPr>
          <w:lang w:val="en-AU"/>
        </w:rPr>
        <w:t>Gaylord et al. 2013</w:t>
      </w:r>
      <w:r w:rsidR="00E71073" w:rsidRPr="005A283A">
        <w:rPr>
          <w:lang w:val="en-AU"/>
        </w:rPr>
        <w:fldChar w:fldCharType="end"/>
      </w:r>
      <w:r w:rsidR="00F04B20" w:rsidRPr="005A283A">
        <w:rPr>
          <w:lang w:val="en-AU"/>
        </w:rPr>
        <w:t>)</w:t>
      </w:r>
      <w:r w:rsidR="006B2A4C" w:rsidRPr="005A283A">
        <w:rPr>
          <w:lang w:val="en-AU"/>
        </w:rPr>
        <w:fldChar w:fldCharType="end"/>
      </w:r>
      <w:r w:rsidRPr="005A283A">
        <w:rPr>
          <w:lang w:val="en-AU"/>
        </w:rPr>
        <w:t xml:space="preserve">. </w:t>
      </w:r>
      <w:r w:rsidR="00812FB8" w:rsidRPr="005A283A">
        <w:rPr>
          <w:lang w:val="en-AU"/>
        </w:rPr>
        <w:t>R</w:t>
      </w:r>
      <w:r w:rsidR="00802544" w:rsidRPr="005A283A">
        <w:rPr>
          <w:lang w:val="en-AU"/>
        </w:rPr>
        <w:t xml:space="preserve">eef building </w:t>
      </w:r>
      <w:r w:rsidRPr="005A283A">
        <w:rPr>
          <w:lang w:val="en-AU"/>
        </w:rPr>
        <w:t>corals disperse</w:t>
      </w:r>
      <w:r w:rsidR="00D657E0" w:rsidRPr="005A283A">
        <w:rPr>
          <w:lang w:val="en-AU"/>
        </w:rPr>
        <w:t xml:space="preserve"> via pelagic larvae, potentially over vast distance</w:t>
      </w:r>
      <w:r w:rsidR="0017302A" w:rsidRPr="005A283A">
        <w:rPr>
          <w:lang w:val="en-AU"/>
        </w:rPr>
        <w:t>s</w:t>
      </w:r>
      <w:r w:rsidR="00D86DE3" w:rsidRPr="005A283A">
        <w:rPr>
          <w:lang w:val="en-AU"/>
        </w:rPr>
        <w:t xml:space="preserve"> (Jackson 1986; Richmond 199</w:t>
      </w:r>
      <w:r w:rsidR="008764EC" w:rsidRPr="005A283A">
        <w:rPr>
          <w:lang w:val="en-AU"/>
        </w:rPr>
        <w:t>7; Graham et al. 200</w:t>
      </w:r>
      <w:r w:rsidR="00787E59" w:rsidRPr="005A283A">
        <w:rPr>
          <w:lang w:val="en-AU"/>
        </w:rPr>
        <w:t>8</w:t>
      </w:r>
      <w:r w:rsidR="00D657E0" w:rsidRPr="005A283A">
        <w:rPr>
          <w:lang w:val="en-AU"/>
        </w:rPr>
        <w:t>)</w:t>
      </w:r>
      <w:r w:rsidR="0017302A" w:rsidRPr="005A283A">
        <w:rPr>
          <w:lang w:val="en-AU"/>
        </w:rPr>
        <w:t>.</w:t>
      </w:r>
      <w:r w:rsidRPr="005A283A">
        <w:rPr>
          <w:lang w:val="en-AU"/>
        </w:rPr>
        <w:t xml:space="preserve"> </w:t>
      </w:r>
      <w:r w:rsidR="00406C5C" w:rsidRPr="005A283A">
        <w:rPr>
          <w:lang w:val="en-AU"/>
        </w:rPr>
        <w:t>H</w:t>
      </w:r>
      <w:r w:rsidRPr="005A283A">
        <w:rPr>
          <w:lang w:val="en-AU"/>
        </w:rPr>
        <w:t xml:space="preserve">owever, it is these early stages that are </w:t>
      </w:r>
      <w:r w:rsidR="00D657E0" w:rsidRPr="005A283A">
        <w:rPr>
          <w:lang w:val="en-AU"/>
        </w:rPr>
        <w:t xml:space="preserve">often </w:t>
      </w:r>
      <w:r w:rsidRPr="005A283A">
        <w:rPr>
          <w:lang w:val="en-AU"/>
        </w:rPr>
        <w:t>vulnerable to slight changes in environmental conditions</w:t>
      </w:r>
      <w:r w:rsidR="003D11BA" w:rsidRPr="005A283A">
        <w:rPr>
          <w:lang w:val="en-AU"/>
        </w:rPr>
        <w:t xml:space="preserve"> </w:t>
      </w:r>
      <w:r w:rsidR="006B2A4C" w:rsidRPr="005A283A">
        <w:rPr>
          <w:lang w:val="en-AU"/>
        </w:rPr>
        <w:fldChar w:fldCharType="begin"/>
      </w:r>
      <w:r w:rsidR="00672CA8" w:rsidRPr="005A283A">
        <w:rPr>
          <w:lang w:val="en-AU"/>
        </w:rPr>
        <w:instrText xml:space="preserve"> ADDIN EN.CITE &lt;EndNote&gt;&lt;Cite&gt;&lt;Author&gt;Hédouin&lt;/Author&gt;&lt;Year&gt;2013&lt;/Year&gt;&lt;RecNum&gt;81&lt;/RecNum&gt;&lt;DisplayText&gt;(Hédouin and Gates 2013)&lt;/DisplayText&gt;&lt;record&gt;&lt;rec-number&gt;81&lt;/rec-number&gt;&lt;foreign-keys&gt;&lt;key app="EN" db-id="9zsaz59z9pv50vefd24xzs5rdpstsrsesvrw" timestamp="1412722972"&gt;81&lt;/key&gt;&lt;/foreign-keys&gt;&lt;ref-type name="Journal Article"&gt;17&lt;/ref-type&gt;&lt;contributors&gt;&lt;authors&gt;&lt;author&gt;Hédouin, Laetitia&lt;/author&gt;&lt;author&gt;Gates, Ruth D&lt;/author&gt;&lt;/authors&gt;&lt;/contributors&gt;&lt;titles&gt;&lt;title&gt;Assessing fertilization success of the coral&amp;lt; i&amp;gt; Montipora capitata&amp;lt;/i&amp;gt; under copper exposure: Does the night of spawning matter?&lt;/title&gt;&lt;secondary-title&gt;Marine pollution bulletin&lt;/secondary-title&gt;&lt;/titles&gt;&lt;periodical&gt;&lt;full-title&gt;Marine Pollution Bulletin&lt;/full-title&gt;&lt;/periodical&gt;&lt;pages&gt;221-224&lt;/pages&gt;&lt;volume&gt;66&lt;/volume&gt;&lt;number&gt;1&lt;/number&gt;&lt;dates&gt;&lt;year&gt;2013&lt;/year&gt;&lt;/dates&gt;&lt;isbn&gt;0025-326X&lt;/isbn&gt;&lt;urls&gt;&lt;/urls&gt;&lt;/record&gt;&lt;/Cite&gt;&lt;/EndNote&gt;</w:instrText>
      </w:r>
      <w:r w:rsidR="006B2A4C" w:rsidRPr="005A283A">
        <w:rPr>
          <w:lang w:val="en-AU"/>
        </w:rPr>
        <w:fldChar w:fldCharType="separate"/>
      </w:r>
      <w:r w:rsidR="00672CA8" w:rsidRPr="005A283A">
        <w:rPr>
          <w:lang w:val="en-AU"/>
        </w:rPr>
        <w:t>(</w:t>
      </w:r>
      <w:r w:rsidR="00E71073" w:rsidRPr="005A283A">
        <w:rPr>
          <w:lang w:val="en-AU"/>
          <w:rPrChange w:id="73" w:author="Rachael Maree Woods" w:date="2016-03-01T12:40:00Z">
            <w:rPr/>
          </w:rPrChange>
        </w:rPr>
        <w:fldChar w:fldCharType="begin"/>
      </w:r>
      <w:r w:rsidR="00E71073" w:rsidRPr="005A283A">
        <w:rPr>
          <w:lang w:val="en-AU"/>
          <w:rPrChange w:id="74" w:author="Rachael Maree Woods" w:date="2016-03-01T12:40:00Z">
            <w:rPr/>
          </w:rPrChange>
        </w:rPr>
        <w:instrText xml:space="preserve"> HYPERLINK \l "_ENREF_32" \o "Hédouin, 2013 #81" </w:instrText>
      </w:r>
      <w:r w:rsidR="00E71073" w:rsidRPr="005A283A">
        <w:rPr>
          <w:lang w:val="en-AU"/>
        </w:rPr>
        <w:fldChar w:fldCharType="separate"/>
      </w:r>
      <w:r w:rsidR="00196F2F" w:rsidRPr="005A283A">
        <w:rPr>
          <w:lang w:val="en-AU"/>
        </w:rPr>
        <w:t>Hédouin and Gates 2013</w:t>
      </w:r>
      <w:r w:rsidR="00E71073" w:rsidRPr="005A283A">
        <w:rPr>
          <w:lang w:val="en-AU"/>
        </w:rPr>
        <w:fldChar w:fldCharType="end"/>
      </w:r>
      <w:r w:rsidR="00672CA8" w:rsidRPr="005A283A">
        <w:rPr>
          <w:lang w:val="en-AU"/>
        </w:rPr>
        <w:t>)</w:t>
      </w:r>
      <w:r w:rsidR="006B2A4C" w:rsidRPr="005A283A">
        <w:rPr>
          <w:lang w:val="en-AU"/>
        </w:rPr>
        <w:fldChar w:fldCharType="end"/>
      </w:r>
      <w:r w:rsidRPr="005A283A">
        <w:rPr>
          <w:lang w:val="en-AU"/>
        </w:rPr>
        <w:t xml:space="preserve">. </w:t>
      </w:r>
    </w:p>
    <w:p w14:paraId="1CBB91F1" w14:textId="77777777" w:rsidR="009604BC" w:rsidRPr="005A283A" w:rsidRDefault="009604BC" w:rsidP="009219E1">
      <w:pPr>
        <w:spacing w:line="480" w:lineRule="auto"/>
        <w:rPr>
          <w:lang w:val="en-AU"/>
        </w:rPr>
      </w:pPr>
    </w:p>
    <w:p w14:paraId="62DA9EFE" w14:textId="5932AE8F" w:rsidR="009604BC" w:rsidRDefault="007768FB" w:rsidP="009219E1">
      <w:pPr>
        <w:spacing w:line="480" w:lineRule="auto"/>
        <w:rPr>
          <w:ins w:id="75" w:author="Rachael Maree Woods" w:date="2016-03-02T09:52:00Z"/>
          <w:lang w:val="en-AU"/>
        </w:rPr>
      </w:pPr>
      <w:r w:rsidRPr="005A283A">
        <w:rPr>
          <w:lang w:val="en-AU"/>
        </w:rPr>
        <w:t>P</w:t>
      </w:r>
      <w:r w:rsidR="00321177" w:rsidRPr="005A283A">
        <w:rPr>
          <w:lang w:val="en-AU"/>
        </w:rPr>
        <w:t>re-settlement</w:t>
      </w:r>
      <w:r w:rsidR="009604BC" w:rsidRPr="005A283A">
        <w:rPr>
          <w:lang w:val="en-AU"/>
        </w:rPr>
        <w:t xml:space="preserve"> stages </w:t>
      </w:r>
      <w:r w:rsidR="00321177" w:rsidRPr="005A283A">
        <w:rPr>
          <w:lang w:val="en-AU"/>
        </w:rPr>
        <w:t xml:space="preserve">of </w:t>
      </w:r>
      <w:r w:rsidR="009604BC" w:rsidRPr="005A283A">
        <w:rPr>
          <w:lang w:val="en-AU"/>
        </w:rPr>
        <w:t xml:space="preserve">corals </w:t>
      </w:r>
      <w:r w:rsidR="00321177" w:rsidRPr="005A283A">
        <w:rPr>
          <w:lang w:val="en-AU"/>
        </w:rPr>
        <w:t>(</w:t>
      </w:r>
      <w:r w:rsidR="00B5290F" w:rsidRPr="005A283A">
        <w:rPr>
          <w:lang w:val="en-AU"/>
        </w:rPr>
        <w:t xml:space="preserve">embryos </w:t>
      </w:r>
      <w:r w:rsidR="009604BC" w:rsidRPr="005A283A">
        <w:rPr>
          <w:lang w:val="en-AU"/>
        </w:rPr>
        <w:t>and larva</w:t>
      </w:r>
      <w:r w:rsidR="00B5290F" w:rsidRPr="005A283A">
        <w:rPr>
          <w:lang w:val="en-AU"/>
        </w:rPr>
        <w:t>e</w:t>
      </w:r>
      <w:r w:rsidR="00321177" w:rsidRPr="005A283A">
        <w:rPr>
          <w:lang w:val="en-AU"/>
        </w:rPr>
        <w:t>)</w:t>
      </w:r>
      <w:r w:rsidR="009604BC" w:rsidRPr="005A283A">
        <w:rPr>
          <w:lang w:val="en-AU"/>
        </w:rPr>
        <w:t xml:space="preserve"> </w:t>
      </w:r>
      <w:r w:rsidR="00321177" w:rsidRPr="005A283A">
        <w:rPr>
          <w:lang w:val="en-AU"/>
        </w:rPr>
        <w:t xml:space="preserve">are usually </w:t>
      </w:r>
      <w:r w:rsidRPr="005A283A">
        <w:rPr>
          <w:lang w:val="en-AU"/>
        </w:rPr>
        <w:t>influenced</w:t>
      </w:r>
      <w:r w:rsidR="00321177" w:rsidRPr="005A283A">
        <w:rPr>
          <w:lang w:val="en-AU"/>
        </w:rPr>
        <w:t xml:space="preserve"> </w:t>
      </w:r>
      <w:r w:rsidRPr="005A283A">
        <w:rPr>
          <w:lang w:val="en-AU"/>
        </w:rPr>
        <w:t>by</w:t>
      </w:r>
      <w:r w:rsidR="00321177" w:rsidRPr="005A283A">
        <w:rPr>
          <w:lang w:val="en-AU"/>
        </w:rPr>
        <w:t xml:space="preserve"> </w:t>
      </w:r>
      <w:r w:rsidR="009604BC" w:rsidRPr="005A283A">
        <w:rPr>
          <w:lang w:val="en-AU"/>
        </w:rPr>
        <w:t xml:space="preserve">specific environmental and chemical cues, which dictate the </w:t>
      </w:r>
      <w:r w:rsidR="00B5290F" w:rsidRPr="005A283A">
        <w:rPr>
          <w:lang w:val="en-AU"/>
        </w:rPr>
        <w:t>success of these stages</w:t>
      </w:r>
      <w:r w:rsidR="00672CA8" w:rsidRPr="005A283A">
        <w:rPr>
          <w:lang w:val="en-AU"/>
        </w:rPr>
        <w:t xml:space="preserve"> </w:t>
      </w:r>
      <w:r w:rsidR="006B2A4C" w:rsidRPr="005A283A">
        <w:rPr>
          <w:lang w:val="en-AU"/>
        </w:rPr>
        <w:fldChar w:fldCharType="begin"/>
      </w:r>
      <w:r w:rsidR="00672CA8" w:rsidRPr="005A283A">
        <w:rPr>
          <w:lang w:val="en-AU"/>
        </w:rPr>
        <w:instrText xml:space="preserve"> ADDIN EN.CITE &lt;EndNote&gt;&lt;Cite&gt;&lt;Author&gt;Erwin&lt;/Author&gt;&lt;Year&gt;2010&lt;/Year&gt;&lt;RecNum&gt;32&lt;/RecNum&gt;&lt;DisplayText&gt;(Erwin and Szmant 2010)&lt;/DisplayText&gt;&lt;record&gt;&lt;rec-number&gt;32&lt;/rec-number&gt;&lt;foreign-keys&gt;&lt;key app="EN" db-id="9zsaz59z9pv50vefd24xzs5rdpstsrsesvrw" timestamp="1411964114"&gt;32&lt;/key&gt;&lt;/foreign-keys&gt;&lt;ref-type name="Journal Article"&gt;17&lt;/ref-type&gt;&lt;contributors&gt;&lt;authors&gt;&lt;author&gt;Erwin, Patrick M&lt;/author&gt;&lt;author&gt;Szmant, AM&lt;/author&gt;&lt;/authors&gt;&lt;/contributors&gt;&lt;titles&gt;&lt;title&gt;Settlement induction of Acropora palmata planulae by a GLW-amide neuropeptide&lt;/title&gt;&lt;secondary-title&gt;Coral Reefs&lt;/secondary-title&gt;&lt;/titles&gt;&lt;periodical&gt;&lt;full-title&gt;Coral reefs&lt;/full-title&gt;&lt;/periodical&gt;&lt;pages&gt;929-939&lt;/pages&gt;&lt;volume&gt;29&lt;/volume&gt;&lt;number&gt;4&lt;/number&gt;&lt;dates&gt;&lt;year&gt;2010&lt;/year&gt;&lt;/dates&gt;&lt;isbn&gt;0722-4028&lt;/isbn&gt;&lt;urls&gt;&lt;/urls&gt;&lt;/record&gt;&lt;/Cite&gt;&lt;/EndNote&gt;</w:instrText>
      </w:r>
      <w:r w:rsidR="006B2A4C" w:rsidRPr="005A283A">
        <w:rPr>
          <w:lang w:val="en-AU"/>
        </w:rPr>
        <w:fldChar w:fldCharType="separate"/>
      </w:r>
      <w:r w:rsidR="00672CA8" w:rsidRPr="005A283A">
        <w:rPr>
          <w:lang w:val="en-AU"/>
        </w:rPr>
        <w:t>(</w:t>
      </w:r>
      <w:r w:rsidR="00E71073" w:rsidRPr="005A283A">
        <w:rPr>
          <w:lang w:val="en-AU"/>
          <w:rPrChange w:id="76" w:author="Rachael Maree Woods" w:date="2016-03-01T12:40:00Z">
            <w:rPr/>
          </w:rPrChange>
        </w:rPr>
        <w:fldChar w:fldCharType="begin"/>
      </w:r>
      <w:r w:rsidR="00E71073" w:rsidRPr="005A283A">
        <w:rPr>
          <w:lang w:val="en-AU"/>
          <w:rPrChange w:id="77" w:author="Rachael Maree Woods" w:date="2016-03-01T12:40:00Z">
            <w:rPr/>
          </w:rPrChange>
        </w:rPr>
        <w:instrText xml:space="preserve"> HYPERLINK \l "_ENREF_20" \o "Erwin, 2010 #32" </w:instrText>
      </w:r>
      <w:r w:rsidR="00E71073" w:rsidRPr="005A283A">
        <w:rPr>
          <w:lang w:val="en-AU"/>
        </w:rPr>
        <w:fldChar w:fldCharType="separate"/>
      </w:r>
      <w:r w:rsidR="00196F2F" w:rsidRPr="005A283A">
        <w:rPr>
          <w:lang w:val="en-AU"/>
        </w:rPr>
        <w:t>Erwin and Szmant 2010</w:t>
      </w:r>
      <w:r w:rsidR="00E71073" w:rsidRPr="005A283A">
        <w:rPr>
          <w:lang w:val="en-AU"/>
        </w:rPr>
        <w:fldChar w:fldCharType="end"/>
      </w:r>
      <w:r w:rsidR="00672CA8" w:rsidRPr="005A283A">
        <w:rPr>
          <w:lang w:val="en-AU"/>
        </w:rPr>
        <w:t>)</w:t>
      </w:r>
      <w:r w:rsidR="006B2A4C" w:rsidRPr="005A283A">
        <w:rPr>
          <w:lang w:val="en-AU"/>
        </w:rPr>
        <w:fldChar w:fldCharType="end"/>
      </w:r>
      <w:r w:rsidR="00672CA8" w:rsidRPr="005A283A">
        <w:rPr>
          <w:lang w:val="en-AU"/>
        </w:rPr>
        <w:t>.</w:t>
      </w:r>
      <w:r w:rsidR="00392996" w:rsidRPr="005A283A">
        <w:rPr>
          <w:lang w:val="en-AU"/>
        </w:rPr>
        <w:t xml:space="preserve"> </w:t>
      </w:r>
      <w:r w:rsidR="00B5290F" w:rsidRPr="005A283A">
        <w:rPr>
          <w:lang w:val="en-AU"/>
        </w:rPr>
        <w:t>Approximately</w:t>
      </w:r>
      <w:r w:rsidR="00134457" w:rsidRPr="005A283A">
        <w:rPr>
          <w:lang w:val="en-AU"/>
        </w:rPr>
        <w:t xml:space="preserve"> </w:t>
      </w:r>
      <w:r w:rsidR="00392996" w:rsidRPr="005A283A">
        <w:rPr>
          <w:lang w:val="en-AU"/>
        </w:rPr>
        <w:t>85% of scleractinian coral</w:t>
      </w:r>
      <w:r w:rsidR="009604BC" w:rsidRPr="005A283A">
        <w:rPr>
          <w:lang w:val="en-AU"/>
        </w:rPr>
        <w:t xml:space="preserve"> species </w:t>
      </w:r>
      <w:r w:rsidR="00B5290F" w:rsidRPr="005A283A">
        <w:rPr>
          <w:lang w:val="en-AU"/>
        </w:rPr>
        <w:t>broadcast spawn gametes</w:t>
      </w:r>
      <w:r w:rsidR="00672CA8" w:rsidRPr="005A283A">
        <w:rPr>
          <w:lang w:val="en-AU"/>
        </w:rPr>
        <w:t xml:space="preserve"> </w:t>
      </w:r>
      <w:r w:rsidR="00B5290F" w:rsidRPr="005A283A">
        <w:rPr>
          <w:lang w:val="en-AU"/>
        </w:rPr>
        <w:t>that</w:t>
      </w:r>
      <w:r w:rsidR="008B17FC" w:rsidRPr="005A283A">
        <w:rPr>
          <w:lang w:val="en-AU"/>
        </w:rPr>
        <w:t xml:space="preserve"> rise to the surface waters where fertilisation </w:t>
      </w:r>
      <w:r w:rsidR="00C01331" w:rsidRPr="005A283A">
        <w:rPr>
          <w:lang w:val="en-AU"/>
        </w:rPr>
        <w:t>occurs</w:t>
      </w:r>
      <w:r w:rsidR="00561C2B" w:rsidRPr="005A283A">
        <w:rPr>
          <w:lang w:val="en-AU"/>
        </w:rPr>
        <w:t xml:space="preserve"> (Baird et al. 2009)</w:t>
      </w:r>
      <w:r w:rsidR="009604BC" w:rsidRPr="005A283A">
        <w:rPr>
          <w:lang w:val="en-AU"/>
        </w:rPr>
        <w:t xml:space="preserve">. </w:t>
      </w:r>
      <w:r w:rsidR="002939D2" w:rsidRPr="005A283A">
        <w:rPr>
          <w:lang w:val="en-AU"/>
        </w:rPr>
        <w:t xml:space="preserve">Following </w:t>
      </w:r>
      <w:r w:rsidR="001F5820" w:rsidRPr="005A283A">
        <w:rPr>
          <w:lang w:val="en-AU"/>
        </w:rPr>
        <w:t>fertilisation</w:t>
      </w:r>
      <w:r w:rsidR="002939D2" w:rsidRPr="005A283A">
        <w:rPr>
          <w:lang w:val="en-AU"/>
        </w:rPr>
        <w:t xml:space="preserve">, </w:t>
      </w:r>
      <w:r w:rsidR="009604BC" w:rsidRPr="005A283A">
        <w:rPr>
          <w:lang w:val="en-AU"/>
        </w:rPr>
        <w:t xml:space="preserve">larvae </w:t>
      </w:r>
      <w:r w:rsidR="00BA56E9" w:rsidRPr="005A283A">
        <w:rPr>
          <w:lang w:val="en-AU"/>
        </w:rPr>
        <w:t xml:space="preserve">of some species </w:t>
      </w:r>
      <w:r w:rsidR="002939D2" w:rsidRPr="005A283A">
        <w:rPr>
          <w:lang w:val="en-AU"/>
        </w:rPr>
        <w:t xml:space="preserve">can </w:t>
      </w:r>
      <w:r w:rsidR="009604BC" w:rsidRPr="005A283A">
        <w:rPr>
          <w:lang w:val="en-AU"/>
        </w:rPr>
        <w:t xml:space="preserve">survive for up to several </w:t>
      </w:r>
      <w:r w:rsidR="00BA56E9" w:rsidRPr="005A283A">
        <w:rPr>
          <w:lang w:val="en-AU"/>
        </w:rPr>
        <w:t xml:space="preserve">months </w:t>
      </w:r>
      <w:r w:rsidR="009604BC" w:rsidRPr="005A283A">
        <w:rPr>
          <w:lang w:val="en-AU"/>
        </w:rPr>
        <w:t>in the plankton</w:t>
      </w:r>
      <w:r w:rsidR="008764EC" w:rsidRPr="005A283A">
        <w:rPr>
          <w:lang w:val="en-AU"/>
        </w:rPr>
        <w:t xml:space="preserve"> (Graham et al. 200</w:t>
      </w:r>
      <w:r w:rsidR="00787E59" w:rsidRPr="005A283A">
        <w:rPr>
          <w:lang w:val="en-AU"/>
        </w:rPr>
        <w:t>8</w:t>
      </w:r>
      <w:r w:rsidR="00BA56E9" w:rsidRPr="005A283A">
        <w:rPr>
          <w:lang w:val="en-AU"/>
        </w:rPr>
        <w:t>)</w:t>
      </w:r>
      <w:r w:rsidR="008B17FC" w:rsidRPr="005A283A">
        <w:rPr>
          <w:lang w:val="en-AU"/>
        </w:rPr>
        <w:t xml:space="preserve">, however most are competent to settle onto the reef after </w:t>
      </w:r>
      <w:r w:rsidR="007600C2" w:rsidRPr="005A283A">
        <w:rPr>
          <w:lang w:val="en-AU"/>
        </w:rPr>
        <w:t>approximately four</w:t>
      </w:r>
      <w:r w:rsidR="008B17FC" w:rsidRPr="005A283A">
        <w:rPr>
          <w:lang w:val="en-AU"/>
        </w:rPr>
        <w:t xml:space="preserve"> days</w:t>
      </w:r>
      <w:r w:rsidR="00BA56E9" w:rsidRPr="005A283A">
        <w:rPr>
          <w:lang w:val="en-AU"/>
        </w:rPr>
        <w:t xml:space="preserve"> (Connolly &amp; Baird 2010; Figueiredo et al 2013)</w:t>
      </w:r>
      <w:r w:rsidR="00281E24" w:rsidRPr="005A283A">
        <w:rPr>
          <w:lang w:val="en-AU"/>
        </w:rPr>
        <w:t>.</w:t>
      </w:r>
      <w:r w:rsidR="00672CA8" w:rsidRPr="005A283A">
        <w:rPr>
          <w:lang w:val="en-AU"/>
        </w:rPr>
        <w:t xml:space="preserve"> </w:t>
      </w:r>
      <w:r w:rsidR="002B799F" w:rsidRPr="005A283A">
        <w:rPr>
          <w:lang w:val="en-AU"/>
        </w:rPr>
        <w:t xml:space="preserve">Subtle changes in nutrient </w:t>
      </w:r>
      <w:del w:id="78" w:author="Rachael Maree Woods" w:date="2016-02-17T09:23:00Z">
        <w:r w:rsidR="002B799F" w:rsidRPr="005A283A" w:rsidDel="00863F3E">
          <w:rPr>
            <w:lang w:val="en-AU"/>
          </w:rPr>
          <w:delText>load</w:delText>
        </w:r>
      </w:del>
      <w:ins w:id="79" w:author="Rachael Maree Woods" w:date="2016-02-17T09:23:00Z">
        <w:r w:rsidR="00863F3E" w:rsidRPr="005A283A">
          <w:rPr>
            <w:lang w:val="en-AU"/>
          </w:rPr>
          <w:t>concentrations</w:t>
        </w:r>
      </w:ins>
      <w:r w:rsidR="002B799F" w:rsidRPr="005A283A">
        <w:rPr>
          <w:lang w:val="en-AU"/>
        </w:rPr>
        <w:t xml:space="preserve">, heavy metal toxicity and ocean chemistry severely reduce fertilisation success </w:t>
      </w:r>
      <w:r w:rsidR="002B799F" w:rsidRPr="005A283A">
        <w:rPr>
          <w:lang w:val="en-AU"/>
        </w:rPr>
        <w:fldChar w:fldCharType="begin"/>
      </w:r>
      <w:r w:rsidR="002B799F" w:rsidRPr="005A283A">
        <w:rPr>
          <w:lang w:val="en-AU"/>
        </w:rPr>
        <w:instrText xml:space="preserve"> ADDIN EN.CITE &lt;EndNote&gt;&lt;Cite&gt;&lt;Author&gt;Humphrey&lt;/Author&gt;&lt;Year&gt;2008&lt;/Year&gt;&lt;RecNum&gt;46&lt;/RecNum&gt;&lt;DisplayText&gt;(Victor and Richmond 2005; Humphrey et al. 2008)&lt;/DisplayText&gt;&lt;record&gt;&lt;rec-number&gt;46&lt;/rec-number&gt;&lt;foreign-keys&gt;&lt;key app="EN" db-id="9zsaz59z9pv50vefd24xzs5rdpstsrsesvrw" timestamp="1411964594"&gt;46&lt;/key&gt;&lt;/foreign-keys&gt;&lt;ref-type name="Journal Article"&gt;17&lt;/ref-type&gt;&lt;contributors&gt;&lt;authors&gt;&lt;author&gt;Humphrey, C&lt;/author&gt;&lt;author&gt;Weber, M&lt;/author&gt;&lt;author&gt;Lott, C&lt;/author&gt;&lt;author&gt;Cooper, T&lt;/author&gt;&lt;author&gt;Fabricius, K&lt;/author&gt;&lt;/authors&gt;&lt;/contributors&gt;&lt;titles&gt;&lt;title&gt;Effects of suspended sediments, dissolved inorganic nutrients and salinity on fertilisation and embryo development in the coral Acropora millepora (Ehrenberg, 1834)&lt;/title&gt;&lt;secondary-title&gt;Coral Reefs&lt;/secondary-title&gt;&lt;/titles&gt;&lt;periodical&gt;&lt;full-title&gt;Coral reefs&lt;/full-title&gt;&lt;/periodical&gt;&lt;pages&gt;837-850&lt;/pages&gt;&lt;volume&gt;27&lt;/volume&gt;&lt;number&gt;4&lt;/number&gt;&lt;dates&gt;&lt;year&gt;2008&lt;/year&gt;&lt;/dates&gt;&lt;isbn&gt;0722-4028&lt;/isbn&gt;&lt;urls&gt;&lt;/urls&gt;&lt;/record&gt;&lt;/Cite&gt;&lt;Cite&gt;&lt;Author&gt;Victor&lt;/Author&gt;&lt;Year&gt;2005&lt;/Year&gt;&lt;RecNum&gt;60&lt;/RecNum&gt;&lt;record&gt;&lt;rec-number&gt;60&lt;/rec-number&gt;&lt;foreign-keys&gt;&lt;key app="EN" db-id="9zsaz59z9pv50vefd24xzs5rdpstsrsesvrw" timestamp="1411965510"&gt;60&lt;/key&gt;&lt;/foreign-keys&gt;&lt;ref-type name="Journal Article"&gt;17&lt;/ref-type&gt;&lt;contributors&gt;&lt;authors&gt;&lt;author&gt;Victor, Steven&lt;/author&gt;&lt;author&gt;Richmond, Robert H&lt;/author&gt;&lt;/authors&gt;&lt;/contributors&gt;&lt;titles&gt;&lt;title&gt;Effect of copper on fertilization success in the reef coral&amp;lt; i&amp;gt; Acropora surculosa&amp;lt;/i&amp;gt;&lt;/title&gt;&lt;secondary-title&gt;Marine pollution bulletin&lt;/secondary-title&gt;&lt;/titles&gt;&lt;periodical&gt;&lt;full-title&gt;Marine Pollution Bulletin&lt;/full-title&gt;&lt;/periodical&gt;&lt;pages&gt;1448-1451&lt;/pages&gt;&lt;volume&gt;50&lt;/volume&gt;&lt;number&gt;11&lt;/number&gt;&lt;dates&gt;&lt;year&gt;2005&lt;/year&gt;&lt;/dates&gt;&lt;isbn&gt;0025-326X&lt;/isbn&gt;&lt;urls&gt;&lt;/urls&gt;&lt;/record&gt;&lt;/Cite&gt;&lt;/EndNote&gt;</w:instrText>
      </w:r>
      <w:r w:rsidR="002B799F" w:rsidRPr="005A283A">
        <w:rPr>
          <w:lang w:val="en-AU"/>
        </w:rPr>
        <w:fldChar w:fldCharType="separate"/>
      </w:r>
      <w:r w:rsidR="002B799F" w:rsidRPr="005A283A">
        <w:rPr>
          <w:lang w:val="en-AU"/>
        </w:rPr>
        <w:t>(</w:t>
      </w:r>
      <w:r w:rsidR="00E71073" w:rsidRPr="005A283A">
        <w:rPr>
          <w:lang w:val="en-AU"/>
          <w:rPrChange w:id="80" w:author="Rachael Maree Woods" w:date="2016-03-01T12:40:00Z">
            <w:rPr/>
          </w:rPrChange>
        </w:rPr>
        <w:fldChar w:fldCharType="begin"/>
      </w:r>
      <w:r w:rsidR="00E71073" w:rsidRPr="005A283A">
        <w:rPr>
          <w:lang w:val="en-AU"/>
          <w:rPrChange w:id="81" w:author="Rachael Maree Woods" w:date="2016-03-01T12:40:00Z">
            <w:rPr/>
          </w:rPrChange>
        </w:rPr>
        <w:instrText xml:space="preserve"> HYPERLINK \l "_ENREF_65" \o "Victor, 2005 #60" </w:instrText>
      </w:r>
      <w:r w:rsidR="00E71073" w:rsidRPr="005A283A">
        <w:rPr>
          <w:lang w:val="en-AU"/>
        </w:rPr>
        <w:fldChar w:fldCharType="separate"/>
      </w:r>
      <w:r w:rsidR="00196F2F" w:rsidRPr="005A283A">
        <w:rPr>
          <w:lang w:val="en-AU"/>
        </w:rPr>
        <w:t>Victor and Richmond 2005</w:t>
      </w:r>
      <w:r w:rsidR="00E71073" w:rsidRPr="005A283A">
        <w:rPr>
          <w:lang w:val="en-AU"/>
        </w:rPr>
        <w:fldChar w:fldCharType="end"/>
      </w:r>
      <w:r w:rsidR="002B799F" w:rsidRPr="005A283A">
        <w:rPr>
          <w:lang w:val="en-AU"/>
        </w:rPr>
        <w:t xml:space="preserve">; </w:t>
      </w:r>
      <w:r w:rsidR="00E71073" w:rsidRPr="005A283A">
        <w:rPr>
          <w:lang w:val="en-AU"/>
          <w:rPrChange w:id="82" w:author="Rachael Maree Woods" w:date="2016-03-01T12:40:00Z">
            <w:rPr/>
          </w:rPrChange>
        </w:rPr>
        <w:fldChar w:fldCharType="begin"/>
      </w:r>
      <w:r w:rsidR="00E71073" w:rsidRPr="005A283A">
        <w:rPr>
          <w:lang w:val="en-AU"/>
          <w:rPrChange w:id="83" w:author="Rachael Maree Woods" w:date="2016-03-01T12:40:00Z">
            <w:rPr/>
          </w:rPrChange>
        </w:rPr>
        <w:instrText xml:space="preserve"> HYPERLINK \l "_ENREF_35" \o "Humphrey, 2008 #46" </w:instrText>
      </w:r>
      <w:r w:rsidR="00E71073" w:rsidRPr="005A283A">
        <w:rPr>
          <w:lang w:val="en-AU"/>
        </w:rPr>
        <w:fldChar w:fldCharType="separate"/>
      </w:r>
      <w:r w:rsidR="00196F2F" w:rsidRPr="005A283A">
        <w:rPr>
          <w:lang w:val="en-AU"/>
        </w:rPr>
        <w:t>Humphrey et al. 2008</w:t>
      </w:r>
      <w:r w:rsidR="00E71073" w:rsidRPr="005A283A">
        <w:rPr>
          <w:lang w:val="en-AU"/>
        </w:rPr>
        <w:fldChar w:fldCharType="end"/>
      </w:r>
      <w:r w:rsidR="002B799F" w:rsidRPr="005A283A">
        <w:rPr>
          <w:lang w:val="en-AU"/>
        </w:rPr>
        <w:t>)</w:t>
      </w:r>
      <w:r w:rsidR="002B799F" w:rsidRPr="005A283A">
        <w:rPr>
          <w:lang w:val="en-AU"/>
        </w:rPr>
        <w:fldChar w:fldCharType="end"/>
      </w:r>
      <w:r w:rsidR="002B799F" w:rsidRPr="005A283A">
        <w:rPr>
          <w:lang w:val="en-AU"/>
        </w:rPr>
        <w:t>.</w:t>
      </w:r>
      <w:r w:rsidR="00561C2B" w:rsidRPr="005A283A">
        <w:rPr>
          <w:lang w:val="en-AU"/>
        </w:rPr>
        <w:t xml:space="preserve"> </w:t>
      </w:r>
      <w:r w:rsidR="00254DBA" w:rsidRPr="005A283A">
        <w:rPr>
          <w:lang w:val="en-AU"/>
        </w:rPr>
        <w:t xml:space="preserve">Heavy metals including copper and lead </w:t>
      </w:r>
      <w:ins w:id="84" w:author="Rachael Maree Woods" w:date="2016-03-02T09:48:00Z">
        <w:r w:rsidR="00506AAF">
          <w:rPr>
            <w:lang w:val="en-AU"/>
          </w:rPr>
          <w:t>which are naturally found with</w:t>
        </w:r>
      </w:ins>
      <w:ins w:id="85" w:author="Rachael Maree Woods" w:date="2016-03-02T09:49:00Z">
        <w:r w:rsidR="00506AAF">
          <w:rPr>
            <w:lang w:val="en-AU"/>
          </w:rPr>
          <w:t xml:space="preserve">in the oceans have increased in concentrations </w:t>
        </w:r>
      </w:ins>
      <w:del w:id="86" w:author="Rachael Maree Woods" w:date="2016-03-02T09:49:00Z">
        <w:r w:rsidR="00254DBA" w:rsidRPr="005A283A" w:rsidDel="00506AAF">
          <w:rPr>
            <w:lang w:val="en-AU"/>
          </w:rPr>
          <w:delText xml:space="preserve">have been found within the ocean as a </w:delText>
        </w:r>
      </w:del>
      <w:commentRangeStart w:id="87"/>
      <w:r w:rsidR="00254DBA" w:rsidRPr="005A283A">
        <w:rPr>
          <w:lang w:val="en-AU"/>
        </w:rPr>
        <w:t>result of the mining and manufacturing sectors</w:t>
      </w:r>
      <w:r w:rsidR="00782115" w:rsidRPr="005A283A">
        <w:rPr>
          <w:lang w:val="en-AU"/>
        </w:rPr>
        <w:t xml:space="preserve"> </w:t>
      </w:r>
      <w:commentRangeEnd w:id="87"/>
      <w:r w:rsidR="00863F3E" w:rsidRPr="005A283A">
        <w:rPr>
          <w:rStyle w:val="CommentReference"/>
          <w:lang w:val="en-AU"/>
          <w:rPrChange w:id="88" w:author="Rachael Maree Woods" w:date="2016-03-01T12:40:00Z">
            <w:rPr>
              <w:rStyle w:val="CommentReference"/>
            </w:rPr>
          </w:rPrChange>
        </w:rPr>
        <w:commentReference w:id="87"/>
      </w:r>
      <w:r w:rsidR="00782115" w:rsidRPr="005A283A">
        <w:rPr>
          <w:lang w:val="en-AU"/>
        </w:rPr>
        <w:t>(</w:t>
      </w:r>
      <w:r w:rsidR="00E71073" w:rsidRPr="005A283A">
        <w:rPr>
          <w:lang w:val="en-AU"/>
          <w:rPrChange w:id="89" w:author="Rachael Maree Woods" w:date="2016-03-01T12:40:00Z">
            <w:rPr/>
          </w:rPrChange>
        </w:rPr>
        <w:fldChar w:fldCharType="begin"/>
      </w:r>
      <w:r w:rsidR="00E71073" w:rsidRPr="005A283A">
        <w:rPr>
          <w:lang w:val="en-AU"/>
          <w:rPrChange w:id="90" w:author="Rachael Maree Woods" w:date="2016-03-01T12:40:00Z">
            <w:rPr/>
          </w:rPrChange>
        </w:rPr>
        <w:instrText xml:space="preserve"> HYPERLINK \l "_ENREF_39" \o "Howarth, 2006 #45" </w:instrText>
      </w:r>
      <w:r w:rsidR="00E71073" w:rsidRPr="005A283A">
        <w:rPr>
          <w:lang w:val="en-AU"/>
        </w:rPr>
        <w:fldChar w:fldCharType="separate"/>
      </w:r>
      <w:r w:rsidR="00782115" w:rsidRPr="005A283A">
        <w:rPr>
          <w:lang w:val="en-AU"/>
        </w:rPr>
        <w:t>Howarth and Marino 2006</w:t>
      </w:r>
      <w:r w:rsidR="00E71073" w:rsidRPr="005A283A">
        <w:rPr>
          <w:lang w:val="en-AU"/>
        </w:rPr>
        <w:fldChar w:fldCharType="end"/>
      </w:r>
      <w:r w:rsidR="00782115" w:rsidRPr="005A283A">
        <w:rPr>
          <w:lang w:val="en-AU"/>
        </w:rPr>
        <w:t xml:space="preserve">; </w:t>
      </w:r>
      <w:r w:rsidR="00E71073" w:rsidRPr="005A283A">
        <w:rPr>
          <w:lang w:val="en-AU"/>
          <w:rPrChange w:id="91" w:author="Rachael Maree Woods" w:date="2016-03-01T12:40:00Z">
            <w:rPr/>
          </w:rPrChange>
        </w:rPr>
        <w:fldChar w:fldCharType="begin"/>
      </w:r>
      <w:r w:rsidR="00E71073" w:rsidRPr="005A283A">
        <w:rPr>
          <w:lang w:val="en-AU"/>
          <w:rPrChange w:id="92" w:author="Rachael Maree Woods" w:date="2016-03-01T12:40:00Z">
            <w:rPr/>
          </w:rPrChange>
        </w:rPr>
        <w:instrText xml:space="preserve"> HYPERLINK \l "_ENREF_16" \o "Copat, 2012 #28" </w:instrText>
      </w:r>
      <w:r w:rsidR="00E71073" w:rsidRPr="005A283A">
        <w:rPr>
          <w:lang w:val="en-AU"/>
        </w:rPr>
        <w:fldChar w:fldCharType="separate"/>
      </w:r>
      <w:r w:rsidR="00782115" w:rsidRPr="005A283A">
        <w:rPr>
          <w:lang w:val="en-AU"/>
        </w:rPr>
        <w:t>Copat et al. 2012</w:t>
      </w:r>
      <w:r w:rsidR="00E71073" w:rsidRPr="005A283A">
        <w:rPr>
          <w:lang w:val="en-AU"/>
        </w:rPr>
        <w:fldChar w:fldCharType="end"/>
      </w:r>
      <w:r w:rsidR="00782115" w:rsidRPr="005A283A">
        <w:rPr>
          <w:lang w:val="en-AU"/>
        </w:rPr>
        <w:t>)</w:t>
      </w:r>
      <w:r w:rsidR="00254DBA" w:rsidRPr="005A283A">
        <w:rPr>
          <w:lang w:val="en-AU"/>
        </w:rPr>
        <w:t xml:space="preserve">. </w:t>
      </w:r>
      <w:commentRangeStart w:id="93"/>
      <w:r w:rsidR="00641A37" w:rsidRPr="005A283A">
        <w:rPr>
          <w:lang w:val="en-AU"/>
        </w:rPr>
        <w:t>Pollutants in the form of increase</w:t>
      </w:r>
      <w:r w:rsidR="00254DBA" w:rsidRPr="005A283A">
        <w:rPr>
          <w:lang w:val="en-AU"/>
        </w:rPr>
        <w:t>d</w:t>
      </w:r>
      <w:r w:rsidR="00641A37" w:rsidRPr="005A283A">
        <w:rPr>
          <w:lang w:val="en-AU"/>
        </w:rPr>
        <w:t xml:space="preserve"> nutrients including </w:t>
      </w:r>
      <w:r w:rsidR="00D06518" w:rsidRPr="005A283A">
        <w:rPr>
          <w:lang w:val="en-AU"/>
        </w:rPr>
        <w:t>ammonium</w:t>
      </w:r>
      <w:r w:rsidR="00521ACB" w:rsidRPr="005A283A">
        <w:rPr>
          <w:lang w:val="en-AU"/>
        </w:rPr>
        <w:t xml:space="preserve">, </w:t>
      </w:r>
      <w:ins w:id="94" w:author="Rachael Maree Woods" w:date="2016-02-17T10:12:00Z">
        <w:r w:rsidR="00DE3BDE" w:rsidRPr="005A283A">
          <w:rPr>
            <w:lang w:val="en-AU"/>
          </w:rPr>
          <w:t xml:space="preserve">phosphate </w:t>
        </w:r>
      </w:ins>
      <w:del w:id="95" w:author="Rachael Maree Woods" w:date="2016-02-17T10:12:00Z">
        <w:r w:rsidR="00521ACB" w:rsidRPr="005A283A" w:rsidDel="00DE3BDE">
          <w:rPr>
            <w:lang w:val="en-AU"/>
          </w:rPr>
          <w:delText>phosphor</w:delText>
        </w:r>
        <w:r w:rsidR="00641A37" w:rsidRPr="005A283A" w:rsidDel="00DE3BDE">
          <w:rPr>
            <w:lang w:val="en-AU"/>
          </w:rPr>
          <w:delText xml:space="preserve">us </w:delText>
        </w:r>
      </w:del>
      <w:r w:rsidR="00641A37" w:rsidRPr="005A283A">
        <w:rPr>
          <w:lang w:val="en-AU"/>
        </w:rPr>
        <w:t xml:space="preserve">and nitrates </w:t>
      </w:r>
      <w:r w:rsidR="00254DBA" w:rsidRPr="005A283A">
        <w:rPr>
          <w:lang w:val="en-AU"/>
        </w:rPr>
        <w:t xml:space="preserve">enter waterways and the ocean as run-off from agriculture, </w:t>
      </w:r>
      <w:del w:id="96" w:author="Rachael Maree Woods" w:date="2016-03-02T09:50:00Z">
        <w:r w:rsidR="00254DBA" w:rsidRPr="005A283A" w:rsidDel="00506AAF">
          <w:rPr>
            <w:lang w:val="en-AU"/>
          </w:rPr>
          <w:delText>with their use in fertilisers and as a product of untreated organic matter and manure</w:delText>
        </w:r>
        <w:r w:rsidR="00E90AA4" w:rsidRPr="005A283A" w:rsidDel="00506AAF">
          <w:rPr>
            <w:lang w:val="en-AU"/>
          </w:rPr>
          <w:delText xml:space="preserve"> </w:delText>
        </w:r>
      </w:del>
      <w:commentRangeEnd w:id="93"/>
      <w:r w:rsidR="00863F3E" w:rsidRPr="005A283A">
        <w:rPr>
          <w:rStyle w:val="CommentReference"/>
          <w:lang w:val="en-AU"/>
          <w:rPrChange w:id="97" w:author="Rachael Maree Woods" w:date="2016-03-01T12:40:00Z">
            <w:rPr>
              <w:rStyle w:val="CommentReference"/>
            </w:rPr>
          </w:rPrChange>
        </w:rPr>
        <w:commentReference w:id="93"/>
      </w:r>
      <w:r w:rsidR="00E90AA4" w:rsidRPr="005A283A">
        <w:rPr>
          <w:lang w:val="en-AU"/>
        </w:rPr>
        <w:fldChar w:fldCharType="begin"/>
      </w:r>
      <w:r w:rsidR="00E90AA4" w:rsidRPr="005A283A">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E90AA4" w:rsidRPr="005A283A">
        <w:rPr>
          <w:lang w:val="en-AU"/>
        </w:rPr>
        <w:fldChar w:fldCharType="separate"/>
      </w:r>
      <w:r w:rsidR="00E90AA4" w:rsidRPr="005A283A">
        <w:rPr>
          <w:lang w:val="en-AU"/>
        </w:rPr>
        <w:t>(</w:t>
      </w:r>
      <w:r w:rsidR="00E71073" w:rsidRPr="005A283A">
        <w:rPr>
          <w:lang w:val="en-AU"/>
          <w:rPrChange w:id="98" w:author="Rachael Maree Woods" w:date="2016-03-01T12:40:00Z">
            <w:rPr/>
          </w:rPrChange>
        </w:rPr>
        <w:fldChar w:fldCharType="begin"/>
      </w:r>
      <w:r w:rsidR="00E71073" w:rsidRPr="005A283A">
        <w:rPr>
          <w:lang w:val="en-AU"/>
          <w:rPrChange w:id="99" w:author="Rachael Maree Woods" w:date="2016-03-01T12:40:00Z">
            <w:rPr/>
          </w:rPrChange>
        </w:rPr>
        <w:instrText xml:space="preserve"> HYPERLINK \l "_ENREF_17" \o "De-Bashan, 2004 #16" </w:instrText>
      </w:r>
      <w:r w:rsidR="00E71073" w:rsidRPr="005A283A">
        <w:rPr>
          <w:lang w:val="en-AU"/>
        </w:rPr>
        <w:fldChar w:fldCharType="separate"/>
      </w:r>
      <w:r w:rsidR="00196F2F" w:rsidRPr="005A283A">
        <w:rPr>
          <w:lang w:val="en-AU"/>
        </w:rPr>
        <w:t>De-Bashan and Bashan 2004</w:t>
      </w:r>
      <w:r w:rsidR="00E71073" w:rsidRPr="005A283A">
        <w:rPr>
          <w:lang w:val="en-AU"/>
        </w:rPr>
        <w:fldChar w:fldCharType="end"/>
      </w:r>
      <w:r w:rsidR="00E90AA4" w:rsidRPr="005A283A">
        <w:rPr>
          <w:lang w:val="en-AU"/>
        </w:rPr>
        <w:t>)</w:t>
      </w:r>
      <w:r w:rsidR="00E90AA4" w:rsidRPr="005A283A">
        <w:rPr>
          <w:lang w:val="en-AU"/>
        </w:rPr>
        <w:fldChar w:fldCharType="end"/>
      </w:r>
      <w:r w:rsidR="00F551AD" w:rsidRPr="005A283A">
        <w:rPr>
          <w:lang w:val="en-AU"/>
        </w:rPr>
        <w:t xml:space="preserve">. </w:t>
      </w:r>
      <w:r w:rsidR="00254DBA" w:rsidRPr="005A283A">
        <w:rPr>
          <w:lang w:val="en-AU"/>
        </w:rPr>
        <w:t xml:space="preserve"> Increased run-off </w:t>
      </w:r>
      <w:r w:rsidR="00561C2B" w:rsidRPr="005A283A">
        <w:rPr>
          <w:lang w:val="en-AU"/>
        </w:rPr>
        <w:t xml:space="preserve">has </w:t>
      </w:r>
      <w:r w:rsidR="00254DBA" w:rsidRPr="005A283A">
        <w:rPr>
          <w:lang w:val="en-AU"/>
        </w:rPr>
        <w:t xml:space="preserve">also </w:t>
      </w:r>
      <w:r w:rsidR="00561C2B" w:rsidRPr="005A283A">
        <w:rPr>
          <w:lang w:val="en-AU"/>
        </w:rPr>
        <w:t>been linked to</w:t>
      </w:r>
      <w:r w:rsidR="00254DBA" w:rsidRPr="005A283A">
        <w:rPr>
          <w:lang w:val="en-AU"/>
        </w:rPr>
        <w:t xml:space="preserve"> </w:t>
      </w:r>
      <w:r w:rsidR="00561C2B" w:rsidRPr="005A283A">
        <w:rPr>
          <w:lang w:val="en-AU"/>
        </w:rPr>
        <w:t>human-</w:t>
      </w:r>
      <w:r w:rsidR="00254DBA" w:rsidRPr="005A283A">
        <w:rPr>
          <w:lang w:val="en-AU"/>
        </w:rPr>
        <w:t>induced climate change</w:t>
      </w:r>
      <w:r w:rsidR="00561C2B" w:rsidRPr="005A283A">
        <w:rPr>
          <w:lang w:val="en-AU"/>
        </w:rPr>
        <w:t>,</w:t>
      </w:r>
      <w:r w:rsidR="00254DBA" w:rsidRPr="005A283A">
        <w:rPr>
          <w:lang w:val="en-AU"/>
        </w:rPr>
        <w:t xml:space="preserve"> where an increase in the occurrence of storm</w:t>
      </w:r>
      <w:r w:rsidR="00EE7DD0" w:rsidRPr="005A283A">
        <w:rPr>
          <w:lang w:val="en-AU"/>
        </w:rPr>
        <w:t>s</w:t>
      </w:r>
      <w:r w:rsidR="00254DBA" w:rsidRPr="005A283A">
        <w:rPr>
          <w:lang w:val="en-AU"/>
        </w:rPr>
        <w:t xml:space="preserve"> has resulted in </w:t>
      </w:r>
      <w:ins w:id="100" w:author="Rachael Maree Woods" w:date="2016-03-02T09:51:00Z">
        <w:r w:rsidR="00506AAF">
          <w:rPr>
            <w:lang w:val="en-AU"/>
          </w:rPr>
          <w:t xml:space="preserve">greater </w:t>
        </w:r>
      </w:ins>
      <w:commentRangeStart w:id="101"/>
      <w:r w:rsidR="00D05699" w:rsidRPr="005A283A">
        <w:rPr>
          <w:lang w:val="en-AU"/>
        </w:rPr>
        <w:t xml:space="preserve">freshwater </w:t>
      </w:r>
      <w:del w:id="102" w:author="Rachael Maree Woods" w:date="2016-03-02T09:51:00Z">
        <w:r w:rsidR="00D05699" w:rsidRPr="005A283A" w:rsidDel="00506AAF">
          <w:rPr>
            <w:lang w:val="en-AU"/>
          </w:rPr>
          <w:delText>influxes</w:delText>
        </w:r>
      </w:del>
      <w:commentRangeEnd w:id="101"/>
      <w:ins w:id="103" w:author="Rachael Maree Woods" w:date="2016-03-02T09:51:00Z">
        <w:r w:rsidR="00506AAF">
          <w:rPr>
            <w:lang w:val="en-AU"/>
          </w:rPr>
          <w:t>flows</w:t>
        </w:r>
      </w:ins>
      <w:r w:rsidR="00863F3E" w:rsidRPr="005A283A">
        <w:rPr>
          <w:rStyle w:val="CommentReference"/>
          <w:lang w:val="en-AU"/>
          <w:rPrChange w:id="104" w:author="Rachael Maree Woods" w:date="2016-03-01T12:40:00Z">
            <w:rPr>
              <w:rStyle w:val="CommentReference"/>
            </w:rPr>
          </w:rPrChange>
        </w:rPr>
        <w:commentReference w:id="101"/>
      </w:r>
      <w:r w:rsidR="00D05699" w:rsidRPr="005A283A">
        <w:rPr>
          <w:lang w:val="en-AU"/>
        </w:rPr>
        <w:t xml:space="preserve"> from </w:t>
      </w:r>
      <w:r w:rsidR="00D05699" w:rsidRPr="005A283A">
        <w:rPr>
          <w:lang w:val="en-AU"/>
        </w:rPr>
        <w:lastRenderedPageBreak/>
        <w:t>the land</w:t>
      </w:r>
      <w:r w:rsidR="001F37B4" w:rsidRPr="005A283A">
        <w:rPr>
          <w:lang w:val="en-AU"/>
        </w:rPr>
        <w:t>,</w:t>
      </w:r>
      <w:r w:rsidR="00D05699" w:rsidRPr="005A283A">
        <w:rPr>
          <w:lang w:val="en-AU"/>
        </w:rPr>
        <w:t xml:space="preserve"> not only carrying pollutants</w:t>
      </w:r>
      <w:r w:rsidR="00561C2B" w:rsidRPr="005A283A">
        <w:rPr>
          <w:lang w:val="en-AU"/>
        </w:rPr>
        <w:t>,</w:t>
      </w:r>
      <w:r w:rsidR="00D05699" w:rsidRPr="005A283A">
        <w:rPr>
          <w:lang w:val="en-AU"/>
        </w:rPr>
        <w:t xml:space="preserve"> but also altering ocean salinity</w:t>
      </w:r>
      <w:r w:rsidR="00E90AA4" w:rsidRPr="005A283A">
        <w:rPr>
          <w:lang w:val="en-AU"/>
        </w:rPr>
        <w:t xml:space="preserve"> (</w:t>
      </w:r>
      <w:r w:rsidR="00C04EBF" w:rsidRPr="005A283A">
        <w:rPr>
          <w:lang w:val="en-AU"/>
        </w:rPr>
        <w:t>Solomon</w:t>
      </w:r>
      <w:r w:rsidR="00E90AA4" w:rsidRPr="005A283A">
        <w:rPr>
          <w:lang w:val="en-AU"/>
        </w:rPr>
        <w:t xml:space="preserve"> 2007)</w:t>
      </w:r>
      <w:r w:rsidR="00D05699" w:rsidRPr="005A283A">
        <w:rPr>
          <w:lang w:val="en-AU"/>
        </w:rPr>
        <w:t>. Other factors associated</w:t>
      </w:r>
      <w:r w:rsidR="00254DBA" w:rsidRPr="005A283A">
        <w:rPr>
          <w:lang w:val="en-AU"/>
        </w:rPr>
        <w:t xml:space="preserve"> with climate change </w:t>
      </w:r>
      <w:r w:rsidR="00D05699" w:rsidRPr="005A283A">
        <w:rPr>
          <w:lang w:val="en-AU"/>
        </w:rPr>
        <w:t>include</w:t>
      </w:r>
      <w:r w:rsidR="00254DBA" w:rsidRPr="005A283A">
        <w:rPr>
          <w:lang w:val="en-AU"/>
        </w:rPr>
        <w:t xml:space="preserve"> changes in sea surface temperature and pH, as a result of increased atmospheric carbon dioxide </w:t>
      </w:r>
      <w:r w:rsidR="00A03D21" w:rsidRPr="005A283A">
        <w:rPr>
          <w:lang w:val="en-AU"/>
        </w:rPr>
        <w:t>(Solomon, 2007)</w:t>
      </w:r>
      <w:r w:rsidR="00254DBA" w:rsidRPr="005A283A">
        <w:rPr>
          <w:lang w:val="en-AU"/>
        </w:rPr>
        <w:t xml:space="preserve">. </w:t>
      </w:r>
      <w:r w:rsidR="00561C2B" w:rsidRPr="005A283A">
        <w:rPr>
          <w:lang w:val="en-AU"/>
        </w:rPr>
        <w:t>These environmental factors</w:t>
      </w:r>
      <w:r w:rsidR="00254DBA" w:rsidRPr="005A283A">
        <w:rPr>
          <w:lang w:val="en-AU"/>
        </w:rPr>
        <w:t xml:space="preserve"> </w:t>
      </w:r>
      <w:r w:rsidR="00561C2B" w:rsidRPr="005A283A">
        <w:rPr>
          <w:lang w:val="en-AU"/>
        </w:rPr>
        <w:t xml:space="preserve">generally </w:t>
      </w:r>
      <w:r w:rsidR="00254DBA" w:rsidRPr="005A283A">
        <w:rPr>
          <w:lang w:val="en-AU"/>
        </w:rPr>
        <w:t xml:space="preserve">affect the </w:t>
      </w:r>
      <w:r w:rsidR="00561C2B" w:rsidRPr="005A283A">
        <w:rPr>
          <w:lang w:val="en-AU"/>
        </w:rPr>
        <w:t xml:space="preserve">growth and </w:t>
      </w:r>
      <w:r w:rsidR="00254DBA" w:rsidRPr="005A283A">
        <w:rPr>
          <w:lang w:val="en-AU"/>
        </w:rPr>
        <w:t>survival of marine organisms</w:t>
      </w:r>
      <w:r w:rsidR="00561C2B" w:rsidRPr="005A283A">
        <w:rPr>
          <w:lang w:val="en-AU"/>
        </w:rPr>
        <w:t>,</w:t>
      </w:r>
      <w:r w:rsidR="00254DBA" w:rsidRPr="005A283A">
        <w:rPr>
          <w:lang w:val="en-AU"/>
        </w:rPr>
        <w:t xml:space="preserve"> </w:t>
      </w:r>
      <w:r w:rsidR="00561C2B" w:rsidRPr="005A283A">
        <w:rPr>
          <w:lang w:val="en-AU"/>
        </w:rPr>
        <w:t>but have</w:t>
      </w:r>
      <w:r w:rsidR="00C65F62" w:rsidRPr="005A283A">
        <w:rPr>
          <w:lang w:val="en-AU"/>
        </w:rPr>
        <w:t xml:space="preserve"> </w:t>
      </w:r>
      <w:r w:rsidR="00254DBA" w:rsidRPr="005A283A">
        <w:rPr>
          <w:lang w:val="en-AU"/>
        </w:rPr>
        <w:t xml:space="preserve">been </w:t>
      </w:r>
      <w:r w:rsidR="00561C2B" w:rsidRPr="005A283A">
        <w:rPr>
          <w:lang w:val="en-AU"/>
        </w:rPr>
        <w:t xml:space="preserve">specifically </w:t>
      </w:r>
      <w:r w:rsidR="00254DBA" w:rsidRPr="005A283A">
        <w:rPr>
          <w:lang w:val="en-AU"/>
        </w:rPr>
        <w:t>shown to negatively affect early life history stages</w:t>
      </w:r>
      <w:r w:rsidR="00561C2B" w:rsidRPr="005A283A">
        <w:rPr>
          <w:lang w:val="en-AU"/>
        </w:rPr>
        <w:t xml:space="preserve">. Examples </w:t>
      </w:r>
      <w:r w:rsidR="00E32052" w:rsidRPr="005A283A">
        <w:rPr>
          <w:lang w:val="en-AU"/>
        </w:rPr>
        <w:t>include</w:t>
      </w:r>
      <w:r w:rsidR="00196F2F" w:rsidRPr="005A283A">
        <w:rPr>
          <w:lang w:val="en-AU"/>
        </w:rPr>
        <w:t xml:space="preserve"> polychaete worm</w:t>
      </w:r>
      <w:r w:rsidR="00E32052" w:rsidRPr="005A283A">
        <w:rPr>
          <w:lang w:val="en-AU"/>
        </w:rPr>
        <w:t>s (</w:t>
      </w:r>
      <w:r w:rsidR="00E71073" w:rsidRPr="005A283A">
        <w:rPr>
          <w:lang w:val="en-AU"/>
          <w:rPrChange w:id="105" w:author="Rachael Maree Woods" w:date="2016-03-01T12:40:00Z">
            <w:rPr/>
          </w:rPrChange>
        </w:rPr>
        <w:fldChar w:fldCharType="begin"/>
      </w:r>
      <w:r w:rsidR="00E71073" w:rsidRPr="005A283A">
        <w:rPr>
          <w:lang w:val="en-AU"/>
          <w:rPrChange w:id="106" w:author="Rachael Maree Woods" w:date="2016-03-01T12:40:00Z">
            <w:rPr/>
          </w:rPrChange>
        </w:rPr>
        <w:instrText xml:space="preserve"> HYPERLINK \l "_ENREF_25" \o "Gopalakrishnan, 2008 #36" </w:instrText>
      </w:r>
      <w:r w:rsidR="00E71073" w:rsidRPr="005A283A">
        <w:rPr>
          <w:lang w:val="en-AU"/>
        </w:rPr>
        <w:fldChar w:fldCharType="separate"/>
      </w:r>
      <w:r w:rsidR="00085260" w:rsidRPr="005A283A">
        <w:rPr>
          <w:lang w:val="en-AU"/>
        </w:rPr>
        <w:t>Gopalakrishnan et al. 2008</w:t>
      </w:r>
      <w:r w:rsidR="00E71073" w:rsidRPr="005A283A">
        <w:rPr>
          <w:lang w:val="en-AU"/>
        </w:rPr>
        <w:fldChar w:fldCharType="end"/>
      </w:r>
      <w:r w:rsidR="00E32052" w:rsidRPr="005A283A">
        <w:rPr>
          <w:lang w:val="en-AU"/>
        </w:rPr>
        <w:t>)</w:t>
      </w:r>
      <w:r w:rsidR="00196F2F" w:rsidRPr="005A283A">
        <w:rPr>
          <w:lang w:val="en-AU"/>
        </w:rPr>
        <w:t>, echinoderm</w:t>
      </w:r>
      <w:r w:rsidR="00E32052" w:rsidRPr="005A283A">
        <w:rPr>
          <w:lang w:val="en-AU"/>
        </w:rPr>
        <w:t>s (</w:t>
      </w:r>
      <w:r w:rsidR="00E71073" w:rsidRPr="005A283A">
        <w:rPr>
          <w:lang w:val="en-AU"/>
          <w:rPrChange w:id="107" w:author="Rachael Maree Woods" w:date="2016-03-01T12:40:00Z">
            <w:rPr/>
          </w:rPrChange>
        </w:rPr>
        <w:fldChar w:fldCharType="begin"/>
      </w:r>
      <w:r w:rsidR="00E71073" w:rsidRPr="005A283A">
        <w:rPr>
          <w:lang w:val="en-AU"/>
          <w:rPrChange w:id="108" w:author="Rachael Maree Woods" w:date="2016-03-01T12:40:00Z">
            <w:rPr/>
          </w:rPrChange>
        </w:rPr>
        <w:instrText xml:space="preserve"> HYPERLINK \l "_ENREF_33" \o "Heslinga, 1976 #44" </w:instrText>
      </w:r>
      <w:r w:rsidR="00E71073" w:rsidRPr="005A283A">
        <w:rPr>
          <w:lang w:val="en-AU"/>
        </w:rPr>
        <w:fldChar w:fldCharType="separate"/>
      </w:r>
      <w:r w:rsidR="00085260" w:rsidRPr="005A283A">
        <w:rPr>
          <w:lang w:val="en-AU"/>
        </w:rPr>
        <w:t>Heslinga 1976</w:t>
      </w:r>
      <w:r w:rsidR="00E71073" w:rsidRPr="005A283A">
        <w:rPr>
          <w:lang w:val="en-AU"/>
        </w:rPr>
        <w:fldChar w:fldCharType="end"/>
      </w:r>
      <w:r w:rsidR="00085260" w:rsidRPr="005A283A">
        <w:rPr>
          <w:lang w:val="en-AU"/>
        </w:rPr>
        <w:t xml:space="preserve">; </w:t>
      </w:r>
      <w:r w:rsidR="00E71073" w:rsidRPr="005A283A">
        <w:rPr>
          <w:lang w:val="en-AU"/>
          <w:rPrChange w:id="109" w:author="Rachael Maree Woods" w:date="2016-03-01T12:40:00Z">
            <w:rPr/>
          </w:rPrChange>
        </w:rPr>
        <w:fldChar w:fldCharType="begin"/>
      </w:r>
      <w:r w:rsidR="00E71073" w:rsidRPr="005A283A">
        <w:rPr>
          <w:lang w:val="en-AU"/>
          <w:rPrChange w:id="110" w:author="Rachael Maree Woods" w:date="2016-03-01T12:40:00Z">
            <w:rPr/>
          </w:rPrChange>
        </w:rPr>
        <w:instrText xml:space="preserve"> HYPERLINK \l "_ENREF_57" \o "Schlegel, 2012 #78" </w:instrText>
      </w:r>
      <w:r w:rsidR="00E71073" w:rsidRPr="005A283A">
        <w:rPr>
          <w:lang w:val="en-AU"/>
        </w:rPr>
        <w:fldChar w:fldCharType="separate"/>
      </w:r>
      <w:r w:rsidR="00085260" w:rsidRPr="005A283A">
        <w:rPr>
          <w:lang w:val="en-AU"/>
        </w:rPr>
        <w:t>Schlegel et al. 2012</w:t>
      </w:r>
      <w:r w:rsidR="00E71073" w:rsidRPr="005A283A">
        <w:rPr>
          <w:lang w:val="en-AU"/>
        </w:rPr>
        <w:fldChar w:fldCharType="end"/>
      </w:r>
      <w:r w:rsidR="00E32052" w:rsidRPr="005A283A">
        <w:rPr>
          <w:lang w:val="en-AU"/>
        </w:rPr>
        <w:t>)</w:t>
      </w:r>
      <w:r w:rsidR="00085260" w:rsidRPr="005A283A">
        <w:rPr>
          <w:lang w:val="en-AU"/>
        </w:rPr>
        <w:t xml:space="preserve"> and </w:t>
      </w:r>
      <w:r w:rsidR="00196F2F" w:rsidRPr="005A283A">
        <w:rPr>
          <w:lang w:val="en-AU"/>
        </w:rPr>
        <w:t>bivalve</w:t>
      </w:r>
      <w:r w:rsidR="00E32052" w:rsidRPr="005A283A">
        <w:rPr>
          <w:lang w:val="en-AU"/>
        </w:rPr>
        <w:t>s (</w:t>
      </w:r>
      <w:r w:rsidR="00E71073" w:rsidRPr="005A283A">
        <w:rPr>
          <w:lang w:val="en-AU"/>
          <w:rPrChange w:id="111" w:author="Rachael Maree Woods" w:date="2016-03-01T12:40:00Z">
            <w:rPr/>
          </w:rPrChange>
        </w:rPr>
        <w:fldChar w:fldCharType="begin"/>
      </w:r>
      <w:r w:rsidR="00E71073" w:rsidRPr="005A283A">
        <w:rPr>
          <w:lang w:val="en-AU"/>
          <w:rPrChange w:id="112" w:author="Rachael Maree Woods" w:date="2016-03-01T12:40:00Z">
            <w:rPr/>
          </w:rPrChange>
        </w:rPr>
        <w:instrText xml:space="preserve"> HYPERLINK \l "_ENREF_11" \o "Calabrese, 1977 #9" </w:instrText>
      </w:r>
      <w:r w:rsidR="00E71073" w:rsidRPr="005A283A">
        <w:rPr>
          <w:lang w:val="en-AU"/>
        </w:rPr>
        <w:fldChar w:fldCharType="separate"/>
      </w:r>
      <w:r w:rsidR="00085260" w:rsidRPr="005A283A">
        <w:rPr>
          <w:lang w:val="en-AU"/>
        </w:rPr>
        <w:t>Calabrese et al. 1977</w:t>
      </w:r>
      <w:r w:rsidR="00E71073" w:rsidRPr="005A283A">
        <w:rPr>
          <w:lang w:val="en-AU"/>
        </w:rPr>
        <w:fldChar w:fldCharType="end"/>
      </w:r>
      <w:r w:rsidR="00085260" w:rsidRPr="005A283A">
        <w:rPr>
          <w:lang w:val="en-AU"/>
        </w:rPr>
        <w:t xml:space="preserve">; </w:t>
      </w:r>
      <w:r w:rsidR="00E71073" w:rsidRPr="005A283A">
        <w:rPr>
          <w:lang w:val="en-AU"/>
          <w:rPrChange w:id="113" w:author="Rachael Maree Woods" w:date="2016-03-01T12:40:00Z">
            <w:rPr/>
          </w:rPrChange>
        </w:rPr>
        <w:fldChar w:fldCharType="begin"/>
      </w:r>
      <w:r w:rsidR="00E71073" w:rsidRPr="005A283A">
        <w:rPr>
          <w:lang w:val="en-AU"/>
          <w:rPrChange w:id="114" w:author="Rachael Maree Woods" w:date="2016-03-01T12:40:00Z">
            <w:rPr/>
          </w:rPrChange>
        </w:rPr>
        <w:instrText xml:space="preserve"> HYPERLINK \l "_ENREF_38" \o "Kurihara, 2008 #12" </w:instrText>
      </w:r>
      <w:r w:rsidR="00E71073" w:rsidRPr="005A283A">
        <w:rPr>
          <w:lang w:val="en-AU"/>
        </w:rPr>
        <w:fldChar w:fldCharType="separate"/>
      </w:r>
      <w:r w:rsidR="00085260" w:rsidRPr="005A283A">
        <w:rPr>
          <w:lang w:val="en-AU"/>
        </w:rPr>
        <w:t>Kurihara 2008</w:t>
      </w:r>
      <w:r w:rsidR="00E71073" w:rsidRPr="005A283A">
        <w:rPr>
          <w:lang w:val="en-AU"/>
        </w:rPr>
        <w:fldChar w:fldCharType="end"/>
      </w:r>
      <w:r w:rsidR="00E32052" w:rsidRPr="005A283A">
        <w:rPr>
          <w:lang w:val="en-AU"/>
        </w:rPr>
        <w:t>)</w:t>
      </w:r>
      <w:r w:rsidR="00085260" w:rsidRPr="005A283A">
        <w:rPr>
          <w:lang w:val="en-AU"/>
        </w:rPr>
        <w:t xml:space="preserve">. </w:t>
      </w:r>
      <w:r w:rsidR="008A672B" w:rsidRPr="005A283A">
        <w:rPr>
          <w:lang w:val="en-AU"/>
        </w:rPr>
        <w:t>Negative effects</w:t>
      </w:r>
      <w:r w:rsidR="00481466" w:rsidRPr="005A283A">
        <w:rPr>
          <w:lang w:val="en-AU"/>
        </w:rPr>
        <w:t xml:space="preserve"> </w:t>
      </w:r>
      <w:r w:rsidR="001F37B4" w:rsidRPr="005A283A">
        <w:rPr>
          <w:lang w:val="en-AU"/>
        </w:rPr>
        <w:t>on</w:t>
      </w:r>
      <w:r w:rsidR="00481466" w:rsidRPr="005A283A">
        <w:rPr>
          <w:lang w:val="en-AU"/>
        </w:rPr>
        <w:t xml:space="preserve"> survival ha</w:t>
      </w:r>
      <w:r w:rsidR="008A672B" w:rsidRPr="005A283A">
        <w:rPr>
          <w:lang w:val="en-AU"/>
        </w:rPr>
        <w:t>ve</w:t>
      </w:r>
      <w:r w:rsidR="00481466" w:rsidRPr="005A283A">
        <w:rPr>
          <w:lang w:val="en-AU"/>
        </w:rPr>
        <w:t xml:space="preserve"> also been observed </w:t>
      </w:r>
      <w:r w:rsidR="008A672B" w:rsidRPr="005A283A">
        <w:rPr>
          <w:lang w:val="en-AU"/>
        </w:rPr>
        <w:t>broadly for</w:t>
      </w:r>
      <w:r w:rsidR="00481466" w:rsidRPr="005A283A">
        <w:rPr>
          <w:lang w:val="en-AU"/>
        </w:rPr>
        <w:t xml:space="preserve"> scleractinian coral species </w:t>
      </w:r>
      <w:r w:rsidR="006B2A4C" w:rsidRPr="005A283A">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5A283A">
        <w:rPr>
          <w:lang w:val="en-AU"/>
        </w:rPr>
        <w:instrText xml:space="preserve"> ADDIN EN.CITE </w:instrText>
      </w:r>
      <w:r w:rsidR="006B2A4C" w:rsidRPr="005A283A">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5A283A">
        <w:rPr>
          <w:lang w:val="en-AU"/>
        </w:rPr>
        <w:instrText xml:space="preserve"> ADDIN EN.CITE.DATA </w:instrText>
      </w:r>
      <w:r w:rsidR="006B2A4C" w:rsidRPr="005A283A">
        <w:rPr>
          <w:lang w:val="en-AU"/>
        </w:rPr>
      </w:r>
      <w:r w:rsidR="006B2A4C" w:rsidRPr="005A283A">
        <w:rPr>
          <w:lang w:val="en-AU"/>
        </w:rPr>
        <w:fldChar w:fldCharType="end"/>
      </w:r>
      <w:r w:rsidR="006B2A4C" w:rsidRPr="005A283A">
        <w:rPr>
          <w:lang w:val="en-AU"/>
        </w:rPr>
      </w:r>
      <w:r w:rsidR="006B2A4C" w:rsidRPr="005A283A">
        <w:rPr>
          <w:lang w:val="en-AU"/>
        </w:rPr>
        <w:fldChar w:fldCharType="separate"/>
      </w:r>
      <w:r w:rsidR="00672CA8" w:rsidRPr="005A283A">
        <w:rPr>
          <w:lang w:val="en-AU"/>
        </w:rPr>
        <w:t>(</w:t>
      </w:r>
      <w:r w:rsidR="00E71073" w:rsidRPr="005A283A">
        <w:rPr>
          <w:lang w:val="en-AU"/>
          <w:rPrChange w:id="115" w:author="Rachael Maree Woods" w:date="2016-03-01T12:40:00Z">
            <w:rPr/>
          </w:rPrChange>
        </w:rPr>
        <w:fldChar w:fldCharType="begin"/>
      </w:r>
      <w:r w:rsidR="00E71073" w:rsidRPr="005A283A">
        <w:rPr>
          <w:lang w:val="en-AU"/>
          <w:rPrChange w:id="116" w:author="Rachael Maree Woods" w:date="2016-03-01T12:40:00Z">
            <w:rPr/>
          </w:rPrChange>
        </w:rPr>
        <w:instrText xml:space="preserve"> HYPERLINK \l "_ENREF_52" \o "Reichelt-Brushett, 2005 #56" </w:instrText>
      </w:r>
      <w:r w:rsidR="00E71073" w:rsidRPr="005A283A">
        <w:rPr>
          <w:lang w:val="en-AU"/>
        </w:rPr>
        <w:fldChar w:fldCharType="separate"/>
      </w:r>
      <w:r w:rsidR="00196F2F" w:rsidRPr="005A283A">
        <w:rPr>
          <w:lang w:val="en-AU"/>
        </w:rPr>
        <w:t>Reichelt-Brushett and Harrison 2005</w:t>
      </w:r>
      <w:r w:rsidR="00E71073" w:rsidRPr="005A283A">
        <w:rPr>
          <w:lang w:val="en-AU"/>
        </w:rPr>
        <w:fldChar w:fldCharType="end"/>
      </w:r>
      <w:r w:rsidR="00AE1B9A" w:rsidRPr="005A283A">
        <w:rPr>
          <w:lang w:val="en-AU"/>
        </w:rPr>
        <w:t xml:space="preserve">; </w:t>
      </w:r>
      <w:r w:rsidR="00E71073" w:rsidRPr="005A283A">
        <w:rPr>
          <w:lang w:val="en-AU"/>
          <w:rPrChange w:id="117" w:author="Rachael Maree Woods" w:date="2016-03-01T12:40:00Z">
            <w:rPr/>
          </w:rPrChange>
        </w:rPr>
        <w:fldChar w:fldCharType="begin"/>
      </w:r>
      <w:r w:rsidR="00E71073" w:rsidRPr="005A283A">
        <w:rPr>
          <w:lang w:val="en-AU"/>
          <w:rPrChange w:id="118" w:author="Rachael Maree Woods" w:date="2016-03-01T12:40:00Z">
            <w:rPr/>
          </w:rPrChange>
        </w:rPr>
        <w:instrText xml:space="preserve"> HYPERLINK \l "_ENREF_65" \o "Victor, 2005 #60" </w:instrText>
      </w:r>
      <w:r w:rsidR="00E71073" w:rsidRPr="005A283A">
        <w:rPr>
          <w:lang w:val="en-AU"/>
        </w:rPr>
        <w:fldChar w:fldCharType="separate"/>
      </w:r>
      <w:r w:rsidR="00196F2F" w:rsidRPr="005A283A">
        <w:rPr>
          <w:lang w:val="en-AU"/>
        </w:rPr>
        <w:t>Victor and Richmond 2005</w:t>
      </w:r>
      <w:r w:rsidR="00E71073" w:rsidRPr="005A283A">
        <w:rPr>
          <w:lang w:val="en-AU"/>
        </w:rPr>
        <w:fldChar w:fldCharType="end"/>
      </w:r>
      <w:r w:rsidR="00AE1B9A" w:rsidRPr="005A283A">
        <w:rPr>
          <w:lang w:val="en-AU"/>
        </w:rPr>
        <w:t xml:space="preserve">; </w:t>
      </w:r>
      <w:r w:rsidR="00E71073" w:rsidRPr="005A283A">
        <w:rPr>
          <w:lang w:val="en-AU"/>
          <w:rPrChange w:id="119" w:author="Rachael Maree Woods" w:date="2016-03-01T12:40:00Z">
            <w:rPr/>
          </w:rPrChange>
        </w:rPr>
        <w:fldChar w:fldCharType="begin"/>
      </w:r>
      <w:r w:rsidR="00E71073" w:rsidRPr="005A283A">
        <w:rPr>
          <w:lang w:val="en-AU"/>
          <w:rPrChange w:id="120" w:author="Rachael Maree Woods" w:date="2016-03-01T12:40:00Z">
            <w:rPr/>
          </w:rPrChange>
        </w:rPr>
        <w:instrText xml:space="preserve"> HYPERLINK \l "_ENREF_48" \o "Randall, 2009 #82" </w:instrText>
      </w:r>
      <w:r w:rsidR="00E71073" w:rsidRPr="005A283A">
        <w:rPr>
          <w:lang w:val="en-AU"/>
        </w:rPr>
        <w:fldChar w:fldCharType="separate"/>
      </w:r>
      <w:r w:rsidR="00196F2F" w:rsidRPr="005A283A">
        <w:rPr>
          <w:lang w:val="en-AU"/>
        </w:rPr>
        <w:t>Randall and Szmant 2009</w:t>
      </w:r>
      <w:r w:rsidR="00E71073" w:rsidRPr="005A283A">
        <w:rPr>
          <w:lang w:val="en-AU"/>
        </w:rPr>
        <w:fldChar w:fldCharType="end"/>
      </w:r>
      <w:r w:rsidR="00672CA8" w:rsidRPr="005A283A">
        <w:rPr>
          <w:lang w:val="en-AU"/>
        </w:rPr>
        <w:t>)</w:t>
      </w:r>
      <w:r w:rsidR="006B2A4C" w:rsidRPr="005A283A">
        <w:rPr>
          <w:lang w:val="en-AU"/>
        </w:rPr>
        <w:fldChar w:fldCharType="end"/>
      </w:r>
      <w:r w:rsidR="00481466" w:rsidRPr="005A283A">
        <w:rPr>
          <w:lang w:val="en-AU"/>
        </w:rPr>
        <w:t xml:space="preserve">. </w:t>
      </w:r>
    </w:p>
    <w:p w14:paraId="20685092" w14:textId="77777777" w:rsidR="00506AAF" w:rsidRDefault="00506AAF" w:rsidP="009219E1">
      <w:pPr>
        <w:spacing w:line="480" w:lineRule="auto"/>
        <w:rPr>
          <w:ins w:id="121" w:author="Rachael Maree Woods" w:date="2016-03-02T09:52:00Z"/>
          <w:lang w:val="en-AU"/>
        </w:rPr>
      </w:pPr>
    </w:p>
    <w:p w14:paraId="357941AF" w14:textId="756B9755" w:rsidR="005A3EDE" w:rsidRPr="005A283A" w:rsidRDefault="00506AAF" w:rsidP="009219E1">
      <w:pPr>
        <w:spacing w:line="480" w:lineRule="auto"/>
        <w:rPr>
          <w:lang w:val="en-AU"/>
        </w:rPr>
      </w:pPr>
      <w:ins w:id="122" w:author="Rachael Maree Woods" w:date="2016-03-02T09:52:00Z">
        <w:r>
          <w:rPr>
            <w:lang w:val="en-AU"/>
          </w:rPr>
          <w:t xml:space="preserve">A broad range of factors including heavy metals, </w:t>
        </w:r>
      </w:ins>
      <w:ins w:id="123" w:author="Rachael Maree Woods" w:date="2016-03-02T09:53:00Z">
        <w:r>
          <w:rPr>
            <w:lang w:val="en-AU"/>
          </w:rPr>
          <w:t xml:space="preserve">nutrients and changes in ocean chemistry are known to affect early life stages in corals, however mitigating these factors is </w:t>
        </w:r>
      </w:ins>
      <w:ins w:id="124" w:author="Rachael Maree Woods" w:date="2016-03-02T10:33:00Z">
        <w:r w:rsidR="00123AA4">
          <w:rPr>
            <w:lang w:val="en-AU"/>
          </w:rPr>
          <w:t>difficult</w:t>
        </w:r>
      </w:ins>
      <w:ins w:id="125" w:author="Rachael Maree Woods" w:date="2016-03-02T09:53:00Z">
        <w:r>
          <w:rPr>
            <w:lang w:val="en-AU"/>
          </w:rPr>
          <w:t xml:space="preserve"> </w:t>
        </w:r>
      </w:ins>
      <w:ins w:id="126" w:author="Rachael Maree Woods" w:date="2016-03-02T09:54:00Z">
        <w:r>
          <w:rPr>
            <w:lang w:val="en-AU"/>
          </w:rPr>
          <w:t xml:space="preserve">as they are diverse in </w:t>
        </w:r>
      </w:ins>
      <w:ins w:id="127" w:author="Rachael Maree Woods" w:date="2016-03-02T10:33:00Z">
        <w:r w:rsidR="00123AA4">
          <w:rPr>
            <w:lang w:val="en-AU"/>
          </w:rPr>
          <w:t>origin</w:t>
        </w:r>
      </w:ins>
      <w:ins w:id="128" w:author="Rachael Maree Woods" w:date="2016-03-02T09:54:00Z">
        <w:r>
          <w:rPr>
            <w:lang w:val="en-AU"/>
          </w:rPr>
          <w:t xml:space="preserve">. </w:t>
        </w:r>
      </w:ins>
      <w:ins w:id="129" w:author="Rachael Maree Woods" w:date="2016-03-02T11:10:00Z">
        <w:r w:rsidR="00E161EA">
          <w:rPr>
            <w:lang w:val="en-AU"/>
          </w:rPr>
          <w:t xml:space="preserve">In recent years the use of </w:t>
        </w:r>
        <w:r w:rsidR="00EE7EA7">
          <w:rPr>
            <w:lang w:val="en-AU"/>
          </w:rPr>
          <w:t>meta-analysis techniques has become increasing common to review the current state of a field</w:t>
        </w:r>
      </w:ins>
      <w:ins w:id="130" w:author="Rachael Maree Woods" w:date="2016-03-02T11:11:00Z">
        <w:r w:rsidR="00EE7EA7">
          <w:rPr>
            <w:lang w:val="en-AU"/>
          </w:rPr>
          <w:t xml:space="preserve"> and incorporate data from multiple published papers. These techniques including the use of a generalised linear mixed effect model</w:t>
        </w:r>
      </w:ins>
      <w:ins w:id="131" w:author="Rachael Maree Woods" w:date="2016-03-02T14:03:00Z">
        <w:r w:rsidR="00873D80">
          <w:rPr>
            <w:lang w:val="en-AU"/>
          </w:rPr>
          <w:t>,</w:t>
        </w:r>
      </w:ins>
      <w:ins w:id="132" w:author="Rachael Maree Woods" w:date="2016-03-02T11:11:00Z">
        <w:r w:rsidR="00EE7EA7">
          <w:rPr>
            <w:lang w:val="en-AU"/>
          </w:rPr>
          <w:t xml:space="preserve"> allow </w:t>
        </w:r>
      </w:ins>
      <w:ins w:id="133" w:author="Rachael Maree Woods" w:date="2016-03-02T11:12:00Z">
        <w:r w:rsidR="00EE7EA7">
          <w:rPr>
            <w:lang w:val="en-AU"/>
          </w:rPr>
          <w:t xml:space="preserve">for the use of response variables </w:t>
        </w:r>
      </w:ins>
      <w:ins w:id="134" w:author="Rachael Maree Woods" w:date="2016-03-02T14:03:00Z">
        <w:r w:rsidR="00873D80">
          <w:rPr>
            <w:lang w:val="en-AU"/>
          </w:rPr>
          <w:t>with</w:t>
        </w:r>
      </w:ins>
      <w:ins w:id="135" w:author="Rachael Maree Woods" w:date="2016-03-02T11:12:00Z">
        <w:r w:rsidR="00EE7EA7">
          <w:rPr>
            <w:lang w:val="en-AU"/>
          </w:rPr>
          <w:t xml:space="preserve"> different distributions </w:t>
        </w:r>
      </w:ins>
      <w:ins w:id="136" w:author="Rachael Maree Woods" w:date="2016-03-02T11:13:00Z">
        <w:r w:rsidR="00EE7EA7">
          <w:rPr>
            <w:lang w:val="en-AU"/>
          </w:rPr>
          <w:t>(</w:t>
        </w:r>
        <w:r w:rsidR="00FB5B92">
          <w:rPr>
            <w:lang w:val="en-AU"/>
          </w:rPr>
          <w:t>Stram, 1996</w:t>
        </w:r>
        <w:r w:rsidR="00EE7EA7">
          <w:rPr>
            <w:lang w:val="en-AU"/>
          </w:rPr>
          <w:t>)</w:t>
        </w:r>
      </w:ins>
      <w:ins w:id="137" w:author="Rachael Maree Woods" w:date="2016-03-02T11:12:00Z">
        <w:r w:rsidR="00EE7EA7">
          <w:rPr>
            <w:lang w:val="en-AU"/>
          </w:rPr>
          <w:t xml:space="preserve">. </w:t>
        </w:r>
      </w:ins>
      <w:ins w:id="138" w:author="Rachael Maree Woods" w:date="2016-03-02T11:28:00Z">
        <w:r w:rsidR="00FB3D5B">
          <w:rPr>
            <w:lang w:val="en-AU"/>
          </w:rPr>
          <w:t>Within ecology</w:t>
        </w:r>
      </w:ins>
      <w:ins w:id="139" w:author="Rachael Maree Woods" w:date="2016-03-02T11:30:00Z">
        <w:r w:rsidR="00FB3D5B">
          <w:rPr>
            <w:lang w:val="en-AU"/>
          </w:rPr>
          <w:t xml:space="preserve"> and the marine fields</w:t>
        </w:r>
      </w:ins>
      <w:ins w:id="140" w:author="Rachael Maree Woods" w:date="2016-03-02T11:28:00Z">
        <w:r w:rsidR="00FB3D5B">
          <w:rPr>
            <w:lang w:val="en-AU"/>
          </w:rPr>
          <w:t xml:space="preserve"> these techniq</w:t>
        </w:r>
      </w:ins>
      <w:ins w:id="141" w:author="Rachael Maree Woods" w:date="2016-03-02T11:29:00Z">
        <w:r w:rsidR="00FB3D5B">
          <w:rPr>
            <w:lang w:val="en-AU"/>
          </w:rPr>
          <w:t>ues are often used to understand large topics and answer broad scale questions (</w:t>
        </w:r>
      </w:ins>
      <w:ins w:id="142" w:author="Rachael Maree Woods" w:date="2016-03-02T11:30:00Z">
        <w:r w:rsidR="00FB3D5B">
          <w:rPr>
            <w:lang w:val="en-AU"/>
          </w:rPr>
          <w:t>Collie et al., 2000;</w:t>
        </w:r>
      </w:ins>
      <w:ins w:id="143" w:author="Rachael Maree Woods" w:date="2016-03-02T11:31:00Z">
        <w:r w:rsidR="00FB3D5B">
          <w:rPr>
            <w:lang w:val="en-AU"/>
          </w:rPr>
          <w:t xml:space="preserve"> Claudet et al, 2008). </w:t>
        </w:r>
      </w:ins>
    </w:p>
    <w:p w14:paraId="78126B4F" w14:textId="77777777" w:rsidR="009604BC" w:rsidRPr="005A283A" w:rsidRDefault="009604BC" w:rsidP="009219E1">
      <w:pPr>
        <w:spacing w:line="480" w:lineRule="auto"/>
        <w:rPr>
          <w:lang w:val="en-AU"/>
        </w:rPr>
      </w:pPr>
    </w:p>
    <w:p w14:paraId="75ABAB42" w14:textId="6A600FA5" w:rsidR="009604BC" w:rsidRPr="005A283A" w:rsidRDefault="007600C2" w:rsidP="009219E1">
      <w:pPr>
        <w:spacing w:line="480" w:lineRule="auto"/>
        <w:rPr>
          <w:lang w:val="en-AU"/>
        </w:rPr>
      </w:pPr>
      <w:r w:rsidRPr="005A283A">
        <w:rPr>
          <w:lang w:val="en-AU"/>
        </w:rPr>
        <w:t>In this study</w:t>
      </w:r>
      <w:r w:rsidR="009604BC" w:rsidRPr="005A283A">
        <w:rPr>
          <w:lang w:val="en-AU"/>
        </w:rPr>
        <w:t xml:space="preserve">, </w:t>
      </w:r>
      <w:r w:rsidR="00C65F62" w:rsidRPr="005A283A">
        <w:rPr>
          <w:lang w:val="en-AU"/>
        </w:rPr>
        <w:t>we</w:t>
      </w:r>
      <w:r w:rsidR="009604BC" w:rsidRPr="005A283A">
        <w:rPr>
          <w:lang w:val="en-AU"/>
        </w:rPr>
        <w:t xml:space="preserve"> </w:t>
      </w:r>
      <w:r w:rsidRPr="005A283A">
        <w:rPr>
          <w:lang w:val="en-AU"/>
        </w:rPr>
        <w:t>quantif</w:t>
      </w:r>
      <w:r w:rsidR="00C65F62" w:rsidRPr="005A283A">
        <w:rPr>
          <w:lang w:val="en-AU"/>
        </w:rPr>
        <w:t>y</w:t>
      </w:r>
      <w:r w:rsidRPr="005A283A">
        <w:rPr>
          <w:lang w:val="en-AU"/>
        </w:rPr>
        <w:t xml:space="preserve"> </w:t>
      </w:r>
      <w:r w:rsidR="009604BC" w:rsidRPr="005A283A">
        <w:rPr>
          <w:lang w:val="en-AU"/>
        </w:rPr>
        <w:t xml:space="preserve">the relative importance of </w:t>
      </w:r>
      <w:r w:rsidR="00C65F62" w:rsidRPr="005A283A">
        <w:rPr>
          <w:lang w:val="en-AU"/>
        </w:rPr>
        <w:t>a number of factors known to affect the</w:t>
      </w:r>
      <w:r w:rsidR="00121E38" w:rsidRPr="005A283A">
        <w:rPr>
          <w:lang w:val="en-AU"/>
        </w:rPr>
        <w:t xml:space="preserve"> early life</w:t>
      </w:r>
      <w:r w:rsidR="009604BC" w:rsidRPr="005A283A">
        <w:rPr>
          <w:lang w:val="en-AU"/>
        </w:rPr>
        <w:t xml:space="preserve"> stages of reef building corals</w:t>
      </w:r>
      <w:ins w:id="144" w:author="Rachael Maree Woods" w:date="2016-03-02T10:34:00Z">
        <w:r w:rsidR="005A3EDE">
          <w:rPr>
            <w:lang w:val="en-AU"/>
          </w:rPr>
          <w:t xml:space="preserve"> using a generalised linear mixed effects model</w:t>
        </w:r>
      </w:ins>
      <w:r w:rsidR="009604BC" w:rsidRPr="005A283A">
        <w:rPr>
          <w:lang w:val="en-AU"/>
        </w:rPr>
        <w:t xml:space="preserve">.  To do so, </w:t>
      </w:r>
      <w:r w:rsidR="00C65F62" w:rsidRPr="005A283A">
        <w:rPr>
          <w:lang w:val="en-AU"/>
        </w:rPr>
        <w:t xml:space="preserve">we </w:t>
      </w:r>
      <w:r w:rsidR="009604BC" w:rsidRPr="005A283A">
        <w:rPr>
          <w:lang w:val="en-AU"/>
        </w:rPr>
        <w:t xml:space="preserve">compiled data from the literature </w:t>
      </w:r>
      <w:r w:rsidR="00121E38" w:rsidRPr="005A283A">
        <w:rPr>
          <w:lang w:val="en-AU"/>
        </w:rPr>
        <w:t xml:space="preserve">from </w:t>
      </w:r>
      <w:r w:rsidR="009604BC" w:rsidRPr="005A283A">
        <w:rPr>
          <w:lang w:val="en-AU"/>
        </w:rPr>
        <w:t xml:space="preserve">coral fertilisation and larval survival experiments, and then used multiple regression </w:t>
      </w:r>
      <w:r w:rsidR="009604BC" w:rsidRPr="005A283A">
        <w:rPr>
          <w:lang w:val="en-AU"/>
        </w:rPr>
        <w:lastRenderedPageBreak/>
        <w:t xml:space="preserve">and model selection to determine the </w:t>
      </w:r>
      <w:r w:rsidR="00687CEB" w:rsidRPr="005A283A">
        <w:rPr>
          <w:lang w:val="en-AU"/>
        </w:rPr>
        <w:t>relative importance of nutrients, heavy metals and water chemistry</w:t>
      </w:r>
      <w:r w:rsidR="009604BC" w:rsidRPr="005A283A">
        <w:rPr>
          <w:lang w:val="en-AU"/>
        </w:rPr>
        <w:t xml:space="preserve"> </w:t>
      </w:r>
      <w:r w:rsidR="00687CEB" w:rsidRPr="005A283A">
        <w:rPr>
          <w:lang w:val="en-AU"/>
        </w:rPr>
        <w:t>in</w:t>
      </w:r>
      <w:r w:rsidR="009604BC" w:rsidRPr="005A283A">
        <w:rPr>
          <w:lang w:val="en-AU"/>
        </w:rPr>
        <w:t xml:space="preserve"> surviving to settlement competency</w:t>
      </w:r>
      <w:r w:rsidR="001A3DAF" w:rsidRPr="005A283A">
        <w:rPr>
          <w:lang w:val="en-AU"/>
        </w:rPr>
        <w:t>.</w:t>
      </w:r>
      <w:r w:rsidR="005A3EDE">
        <w:rPr>
          <w:lang w:val="en-AU"/>
        </w:rPr>
        <w:t xml:space="preserve"> </w:t>
      </w:r>
    </w:p>
    <w:p w14:paraId="55D60307" w14:textId="77777777" w:rsidR="00B21654" w:rsidRPr="005A283A" w:rsidRDefault="00B21654" w:rsidP="009219E1">
      <w:pPr>
        <w:spacing w:line="480" w:lineRule="auto"/>
        <w:rPr>
          <w:lang w:val="en-AU"/>
        </w:rPr>
      </w:pPr>
    </w:p>
    <w:p w14:paraId="0E3F0DB8" w14:textId="77777777" w:rsidR="00B21654" w:rsidRPr="005A283A" w:rsidRDefault="00B21654" w:rsidP="009219E1">
      <w:pPr>
        <w:pStyle w:val="heading10"/>
        <w:spacing w:line="480" w:lineRule="auto"/>
        <w:rPr>
          <w:rFonts w:ascii="Times New Roman" w:hAnsi="Times New Roman"/>
          <w:lang w:val="en-AU"/>
        </w:rPr>
      </w:pPr>
      <w:r w:rsidRPr="005A283A">
        <w:rPr>
          <w:rFonts w:ascii="Times New Roman" w:hAnsi="Times New Roman"/>
          <w:lang w:val="en-AU"/>
        </w:rPr>
        <w:t>Materials and Methods</w:t>
      </w:r>
    </w:p>
    <w:p w14:paraId="23FE0E15" w14:textId="77777777" w:rsidR="00B21654" w:rsidRPr="005A283A" w:rsidRDefault="00B21654" w:rsidP="009219E1">
      <w:pPr>
        <w:pStyle w:val="heading20"/>
        <w:spacing w:line="480" w:lineRule="auto"/>
        <w:rPr>
          <w:rFonts w:ascii="Times New Roman" w:hAnsi="Times New Roman"/>
          <w:lang w:val="en-AU"/>
        </w:rPr>
      </w:pPr>
      <w:r w:rsidRPr="005A283A">
        <w:rPr>
          <w:rFonts w:ascii="Times New Roman" w:hAnsi="Times New Roman"/>
          <w:lang w:val="en-AU"/>
        </w:rPr>
        <w:t>Data collection</w:t>
      </w:r>
    </w:p>
    <w:p w14:paraId="6DA2DA0A" w14:textId="2CC30326" w:rsidR="00CF1776" w:rsidRPr="005A283A" w:rsidRDefault="00B21654" w:rsidP="009219E1">
      <w:pPr>
        <w:spacing w:line="480" w:lineRule="auto"/>
        <w:rPr>
          <w:lang w:val="en-AU"/>
        </w:rPr>
      </w:pPr>
      <w:r w:rsidRPr="005A283A">
        <w:rPr>
          <w:lang w:val="en-AU"/>
        </w:rPr>
        <w:t xml:space="preserve">Data were collected from experimental studies that observed the </w:t>
      </w:r>
      <w:r w:rsidR="00C65F62" w:rsidRPr="005A283A">
        <w:rPr>
          <w:lang w:val="en-AU"/>
        </w:rPr>
        <w:t xml:space="preserve">effect </w:t>
      </w:r>
      <w:r w:rsidRPr="005A283A">
        <w:rPr>
          <w:lang w:val="en-AU"/>
        </w:rPr>
        <w:t>of seawater properties on the probability of fertilisation or larval survivorship</w:t>
      </w:r>
      <w:r w:rsidR="00B45384" w:rsidRPr="005A283A">
        <w:rPr>
          <w:lang w:val="en-AU"/>
        </w:rPr>
        <w:t xml:space="preserve"> </w:t>
      </w:r>
      <w:r w:rsidR="00F62661" w:rsidRPr="005A283A">
        <w:rPr>
          <w:lang w:val="en-AU"/>
        </w:rPr>
        <w:t xml:space="preserve">for </w:t>
      </w:r>
      <w:r w:rsidR="00B45384" w:rsidRPr="005A283A">
        <w:rPr>
          <w:lang w:val="en-AU"/>
        </w:rPr>
        <w:t>scleractinian corals</w:t>
      </w:r>
      <w:r w:rsidR="00763756" w:rsidRPr="005A283A">
        <w:rPr>
          <w:lang w:val="en-AU"/>
        </w:rPr>
        <w:t xml:space="preserve">. </w:t>
      </w:r>
      <w:r w:rsidR="00F62661" w:rsidRPr="005A283A">
        <w:rPr>
          <w:lang w:val="en-AU"/>
        </w:rPr>
        <w:t xml:space="preserve">Literature searches </w:t>
      </w:r>
      <w:r w:rsidR="00861C80" w:rsidRPr="005A283A">
        <w:rPr>
          <w:lang w:val="en-AU"/>
        </w:rPr>
        <w:t xml:space="preserve">for published articles using search terms </w:t>
      </w:r>
      <w:r w:rsidR="00365B3A" w:rsidRPr="005A283A">
        <w:rPr>
          <w:lang w:val="en-AU"/>
        </w:rPr>
        <w:t xml:space="preserve">“coral larvae”, “fertilisation”, “survivorship”, “success”, “water chemistry” and “nutrients and heavy metals” </w:t>
      </w:r>
      <w:r w:rsidRPr="005A283A">
        <w:rPr>
          <w:lang w:val="en-AU"/>
        </w:rPr>
        <w:t>were conducted</w:t>
      </w:r>
      <w:r w:rsidR="00365B3A" w:rsidRPr="005A283A">
        <w:rPr>
          <w:lang w:val="en-AU"/>
        </w:rPr>
        <w:t xml:space="preserve"> up until the 1st of July 2014. </w:t>
      </w:r>
      <w:r w:rsidR="001C16DA" w:rsidRPr="005A283A">
        <w:rPr>
          <w:lang w:val="en-AU"/>
        </w:rPr>
        <w:t>For fertilisation success</w:t>
      </w:r>
      <w:r w:rsidR="00861C80" w:rsidRPr="005A283A">
        <w:rPr>
          <w:lang w:val="en-AU"/>
        </w:rPr>
        <w:t>,</w:t>
      </w:r>
      <w:r w:rsidR="001C16DA" w:rsidRPr="005A283A">
        <w:rPr>
          <w:lang w:val="en-AU"/>
        </w:rPr>
        <w:t xml:space="preserve"> </w:t>
      </w:r>
      <w:r w:rsidR="008E7616" w:rsidRPr="005A283A">
        <w:rPr>
          <w:lang w:val="en-AU"/>
        </w:rPr>
        <w:t>we selected studies</w:t>
      </w:r>
      <w:r w:rsidR="001C16DA" w:rsidRPr="005A283A">
        <w:rPr>
          <w:lang w:val="en-AU"/>
        </w:rPr>
        <w:t xml:space="preserve"> </w:t>
      </w:r>
      <w:r w:rsidR="008E7616" w:rsidRPr="005A283A">
        <w:rPr>
          <w:lang w:val="en-AU"/>
        </w:rPr>
        <w:t>that</w:t>
      </w:r>
      <w:r w:rsidR="00F62661" w:rsidRPr="005A283A">
        <w:rPr>
          <w:lang w:val="en-AU"/>
        </w:rPr>
        <w:t xml:space="preserve"> </w:t>
      </w:r>
      <w:r w:rsidR="001C16DA" w:rsidRPr="005A283A">
        <w:rPr>
          <w:lang w:val="en-AU"/>
        </w:rPr>
        <w:t>re</w:t>
      </w:r>
      <w:r w:rsidRPr="005A283A">
        <w:rPr>
          <w:lang w:val="en-AU"/>
        </w:rPr>
        <w:t>ported the proportion of eggs fertilised within a 1 to 36 hour period in seawater</w:t>
      </w:r>
      <w:r w:rsidR="008E7616" w:rsidRPr="005A283A">
        <w:rPr>
          <w:lang w:val="en-AU"/>
        </w:rPr>
        <w:t>. In these studies, l</w:t>
      </w:r>
      <w:r w:rsidR="00521ACB" w:rsidRPr="005A283A">
        <w:rPr>
          <w:lang w:val="en-AU"/>
        </w:rPr>
        <w:t>evels of ammonium, phosph</w:t>
      </w:r>
      <w:ins w:id="145" w:author="Rachael Maree Woods" w:date="2016-02-17T10:10:00Z">
        <w:r w:rsidR="00DE3BDE" w:rsidRPr="005A283A">
          <w:rPr>
            <w:lang w:val="en-AU"/>
          </w:rPr>
          <w:t>ate</w:t>
        </w:r>
      </w:ins>
      <w:del w:id="146" w:author="Rachael Maree Woods" w:date="2016-02-17T10:10:00Z">
        <w:r w:rsidR="00521ACB" w:rsidRPr="005A283A" w:rsidDel="00DE3BDE">
          <w:rPr>
            <w:lang w:val="en-AU"/>
          </w:rPr>
          <w:delText>or</w:delText>
        </w:r>
        <w:r w:rsidRPr="005A283A" w:rsidDel="00DE3BDE">
          <w:rPr>
            <w:lang w:val="en-AU"/>
          </w:rPr>
          <w:delText>us</w:delText>
        </w:r>
      </w:del>
      <w:r w:rsidRPr="005A283A">
        <w:rPr>
          <w:lang w:val="en-AU"/>
        </w:rPr>
        <w:t>, nit</w:t>
      </w:r>
      <w:r w:rsidR="00F15DF1" w:rsidRPr="005A283A">
        <w:rPr>
          <w:lang w:val="en-AU"/>
        </w:rPr>
        <w:t>rate, copper, zinc, cadmium, tri</w:t>
      </w:r>
      <w:r w:rsidRPr="005A283A">
        <w:rPr>
          <w:lang w:val="en-AU"/>
        </w:rPr>
        <w:t xml:space="preserve">butyltin, suspended sediment, salinity, </w:t>
      </w:r>
      <w:del w:id="147" w:author="Rachael Maree Woods" w:date="2016-02-17T10:41:00Z">
        <w:r w:rsidRPr="005A283A" w:rsidDel="00705141">
          <w:rPr>
            <w:lang w:val="en-AU"/>
          </w:rPr>
          <w:delText xml:space="preserve">acidification </w:delText>
        </w:r>
      </w:del>
      <w:ins w:id="148" w:author="Rachael Maree Woods" w:date="2016-02-17T10:41:00Z">
        <w:r w:rsidR="00705141" w:rsidRPr="005A283A">
          <w:rPr>
            <w:lang w:val="en-AU"/>
          </w:rPr>
          <w:t xml:space="preserve">pH </w:t>
        </w:r>
      </w:ins>
      <w:r w:rsidRPr="005A283A">
        <w:rPr>
          <w:lang w:val="en-AU"/>
        </w:rPr>
        <w:t xml:space="preserve">or temperature had been experimentally manipulated (Table S1). </w:t>
      </w:r>
      <w:r w:rsidR="00FC7EAD" w:rsidRPr="005A283A">
        <w:rPr>
          <w:lang w:val="en-AU"/>
        </w:rPr>
        <w:t xml:space="preserve">For </w:t>
      </w:r>
      <w:r w:rsidR="00DC2579" w:rsidRPr="005A283A">
        <w:rPr>
          <w:lang w:val="en-AU"/>
        </w:rPr>
        <w:t>l</w:t>
      </w:r>
      <w:r w:rsidR="00FC7EAD" w:rsidRPr="005A283A">
        <w:rPr>
          <w:lang w:val="en-AU"/>
        </w:rPr>
        <w:t xml:space="preserve">arval survivorship, </w:t>
      </w:r>
      <w:r w:rsidR="008E7616" w:rsidRPr="005A283A">
        <w:rPr>
          <w:lang w:val="en-AU"/>
        </w:rPr>
        <w:t xml:space="preserve">we selected </w:t>
      </w:r>
      <w:r w:rsidR="00FC7EAD" w:rsidRPr="005A283A">
        <w:rPr>
          <w:lang w:val="en-AU"/>
        </w:rPr>
        <w:t>s</w:t>
      </w:r>
      <w:r w:rsidR="00EE75AF" w:rsidRPr="005A283A">
        <w:rPr>
          <w:lang w:val="en-AU"/>
        </w:rPr>
        <w:t>tudies</w:t>
      </w:r>
      <w:r w:rsidRPr="005A283A">
        <w:rPr>
          <w:lang w:val="en-AU"/>
        </w:rPr>
        <w:t xml:space="preserve"> </w:t>
      </w:r>
      <w:r w:rsidR="008E7616" w:rsidRPr="005A283A">
        <w:rPr>
          <w:lang w:val="en-AU"/>
        </w:rPr>
        <w:t xml:space="preserve">that </w:t>
      </w:r>
      <w:r w:rsidRPr="005A283A">
        <w:rPr>
          <w:lang w:val="en-AU"/>
        </w:rPr>
        <w:t>reported the proportion of larvae that survived for 4 to 14 days in seawater</w:t>
      </w:r>
      <w:r w:rsidR="008E7616" w:rsidRPr="005A283A">
        <w:rPr>
          <w:lang w:val="en-AU"/>
        </w:rPr>
        <w:t xml:space="preserve">. In these studies, </w:t>
      </w:r>
      <w:r w:rsidRPr="005A283A">
        <w:rPr>
          <w:lang w:val="en-AU"/>
        </w:rPr>
        <w:t xml:space="preserve">levels of ammonium, copper, mercury, lead, salinity, </w:t>
      </w:r>
      <w:del w:id="149" w:author="Rachael Maree Woods" w:date="2016-03-02T14:04:00Z">
        <w:r w:rsidRPr="005A283A" w:rsidDel="00C90DD5">
          <w:rPr>
            <w:lang w:val="en-AU"/>
          </w:rPr>
          <w:delText xml:space="preserve">acidification </w:delText>
        </w:r>
      </w:del>
      <w:ins w:id="150" w:author="Rachael Maree Woods" w:date="2016-03-02T14:04:00Z">
        <w:r w:rsidR="00C90DD5">
          <w:rPr>
            <w:lang w:val="en-AU"/>
          </w:rPr>
          <w:t>p</w:t>
        </w:r>
      </w:ins>
      <w:ins w:id="151" w:author="Rachael Maree Woods" w:date="2016-03-02T14:06:00Z">
        <w:r w:rsidR="00C90DD5">
          <w:rPr>
            <w:lang w:val="en-AU"/>
          </w:rPr>
          <w:t>H</w:t>
        </w:r>
      </w:ins>
      <w:ins w:id="152" w:author="Rachael Maree Woods" w:date="2016-03-02T14:04:00Z">
        <w:r w:rsidR="00C90DD5" w:rsidRPr="005A283A">
          <w:rPr>
            <w:lang w:val="en-AU"/>
          </w:rPr>
          <w:t xml:space="preserve"> </w:t>
        </w:r>
      </w:ins>
      <w:r w:rsidRPr="005A283A">
        <w:rPr>
          <w:lang w:val="en-AU"/>
        </w:rPr>
        <w:t>or temperature had been manipulated</w:t>
      </w:r>
      <w:r w:rsidR="008E7616" w:rsidRPr="005A283A">
        <w:rPr>
          <w:lang w:val="en-AU"/>
        </w:rPr>
        <w:t xml:space="preserve"> (Table S1)</w:t>
      </w:r>
      <w:r w:rsidRPr="005A283A">
        <w:rPr>
          <w:lang w:val="en-AU"/>
        </w:rPr>
        <w:t xml:space="preserve">.  </w:t>
      </w:r>
      <w:r w:rsidR="002A3B31" w:rsidRPr="005A283A">
        <w:rPr>
          <w:lang w:val="en-AU"/>
        </w:rPr>
        <w:t xml:space="preserve">Studies that did not report the number of eggs or larvae used </w:t>
      </w:r>
      <w:r w:rsidR="00575A35" w:rsidRPr="005A283A">
        <w:rPr>
          <w:lang w:val="en-AU"/>
        </w:rPr>
        <w:t>to calculate proportions</w:t>
      </w:r>
      <w:r w:rsidR="002A3B31" w:rsidRPr="005A283A">
        <w:rPr>
          <w:lang w:val="en-AU"/>
        </w:rPr>
        <w:t xml:space="preserve"> were excluded, as they could not be converted </w:t>
      </w:r>
      <w:r w:rsidR="00575A35" w:rsidRPr="005A283A">
        <w:rPr>
          <w:lang w:val="en-AU"/>
        </w:rPr>
        <w:t>in</w:t>
      </w:r>
      <w:r w:rsidR="002A3B31" w:rsidRPr="005A283A">
        <w:rPr>
          <w:lang w:val="en-AU"/>
        </w:rPr>
        <w:t xml:space="preserve">to </w:t>
      </w:r>
      <w:r w:rsidR="008E7616" w:rsidRPr="005A283A">
        <w:rPr>
          <w:lang w:val="en-AU"/>
        </w:rPr>
        <w:t>binomial trials</w:t>
      </w:r>
      <w:r w:rsidR="002A3B31" w:rsidRPr="005A283A">
        <w:rPr>
          <w:lang w:val="en-AU"/>
        </w:rPr>
        <w:t>. Studies that reported the effect of factors associated with petroleum pollution were also excluded, because they are not commonly found within the marine environment</w:t>
      </w:r>
      <w:r w:rsidR="00F952EA" w:rsidRPr="005A283A">
        <w:rPr>
          <w:lang w:val="en-AU"/>
        </w:rPr>
        <w:t xml:space="preserve"> and tended to kill gametes and larvae outright</w:t>
      </w:r>
      <w:r w:rsidR="002A3B31" w:rsidRPr="005A283A">
        <w:rPr>
          <w:lang w:val="en-AU"/>
        </w:rPr>
        <w:t>.</w:t>
      </w:r>
      <w:r w:rsidR="00ED1DC3" w:rsidRPr="005A283A">
        <w:rPr>
          <w:lang w:val="en-AU"/>
        </w:rPr>
        <w:t xml:space="preserve"> </w:t>
      </w:r>
      <w:r w:rsidR="00931B69" w:rsidRPr="005A283A">
        <w:rPr>
          <w:lang w:val="en-AU"/>
        </w:rPr>
        <w:t>For salinity</w:t>
      </w:r>
      <w:r w:rsidR="003D6B4D" w:rsidRPr="005A283A">
        <w:rPr>
          <w:lang w:val="en-AU"/>
        </w:rPr>
        <w:t>,</w:t>
      </w:r>
      <w:r w:rsidR="00931B69" w:rsidRPr="005A283A">
        <w:rPr>
          <w:lang w:val="en-AU"/>
        </w:rPr>
        <w:t xml:space="preserve"> the practical salinity unit (psu) was used instead of ppt</w:t>
      </w:r>
      <w:r w:rsidR="003D6B4D" w:rsidRPr="005A283A">
        <w:rPr>
          <w:lang w:val="en-AU"/>
        </w:rPr>
        <w:t>,</w:t>
      </w:r>
      <w:r w:rsidR="009E2CF9" w:rsidRPr="005A283A">
        <w:rPr>
          <w:lang w:val="en-AU"/>
        </w:rPr>
        <w:t xml:space="preserve"> </w:t>
      </w:r>
      <w:r w:rsidR="00931B69" w:rsidRPr="005A283A">
        <w:rPr>
          <w:lang w:val="en-AU"/>
        </w:rPr>
        <w:t>as psu is the most modern usage</w:t>
      </w:r>
      <w:r w:rsidR="002A3B31" w:rsidRPr="005A283A">
        <w:rPr>
          <w:lang w:val="en-AU"/>
        </w:rPr>
        <w:t xml:space="preserve"> and </w:t>
      </w:r>
      <w:r w:rsidR="004814E6" w:rsidRPr="005A283A">
        <w:rPr>
          <w:lang w:val="en-AU"/>
        </w:rPr>
        <w:t xml:space="preserve">both </w:t>
      </w:r>
      <w:r w:rsidR="009E2CF9" w:rsidRPr="005A283A">
        <w:rPr>
          <w:lang w:val="en-AU"/>
        </w:rPr>
        <w:t xml:space="preserve">were </w:t>
      </w:r>
      <w:r w:rsidR="002A3B31" w:rsidRPr="005A283A">
        <w:rPr>
          <w:lang w:val="en-AU"/>
        </w:rPr>
        <w:t>assumed to be equal</w:t>
      </w:r>
      <w:r w:rsidR="00931B69" w:rsidRPr="005A283A">
        <w:rPr>
          <w:lang w:val="en-AU"/>
        </w:rPr>
        <w:t xml:space="preserve">. </w:t>
      </w:r>
    </w:p>
    <w:p w14:paraId="0B035D1D" w14:textId="77777777" w:rsidR="00CF1776" w:rsidRPr="005A283A" w:rsidRDefault="00CF1776" w:rsidP="009219E1">
      <w:pPr>
        <w:spacing w:line="480" w:lineRule="auto"/>
        <w:rPr>
          <w:lang w:val="en-AU"/>
        </w:rPr>
      </w:pPr>
    </w:p>
    <w:p w14:paraId="5DDCCCAF" w14:textId="48E04A93" w:rsidR="00EB4628" w:rsidRPr="00506AAF" w:rsidRDefault="006659A6">
      <w:pPr>
        <w:spacing w:line="480" w:lineRule="auto"/>
        <w:rPr>
          <w:ins w:id="153" w:author="Rachael Maree Woods" w:date="2016-03-01T12:37:00Z"/>
        </w:rPr>
        <w:pPrChange w:id="154" w:author="Rachael Maree Woods" w:date="2016-03-01T12:37:00Z">
          <w:pPr>
            <w:pStyle w:val="NoSpacing"/>
            <w:numPr>
              <w:numId w:val="5"/>
            </w:numPr>
            <w:ind w:left="720" w:hanging="360"/>
          </w:pPr>
        </w:pPrChange>
      </w:pPr>
      <w:r w:rsidRPr="005A283A">
        <w:rPr>
          <w:lang w:val="en-AU"/>
          <w:rPrChange w:id="155" w:author="Rachael Maree Woods" w:date="2016-03-01T12:40:00Z">
            <w:rPr/>
          </w:rPrChange>
        </w:rPr>
        <w:t xml:space="preserve">Because studies focusing on a given </w:t>
      </w:r>
      <w:r w:rsidR="00007A13" w:rsidRPr="005A283A">
        <w:rPr>
          <w:lang w:val="en-AU"/>
          <w:rPrChange w:id="156" w:author="Rachael Maree Woods" w:date="2016-03-01T12:40:00Z">
            <w:rPr/>
          </w:rPrChange>
        </w:rPr>
        <w:t>environmental factor did not report all other factors, we assume</w:t>
      </w:r>
      <w:r w:rsidR="00287738" w:rsidRPr="005A283A">
        <w:rPr>
          <w:lang w:val="en-AU"/>
          <w:rPrChange w:id="157" w:author="Rachael Maree Woods" w:date="2016-03-01T12:40:00Z">
            <w:rPr/>
          </w:rPrChange>
        </w:rPr>
        <w:t>d</w:t>
      </w:r>
      <w:r w:rsidR="00007A13" w:rsidRPr="005A283A">
        <w:rPr>
          <w:lang w:val="en-AU"/>
          <w:rPrChange w:id="158" w:author="Rachael Maree Woods" w:date="2016-03-01T12:40:00Z">
            <w:rPr/>
          </w:rPrChange>
        </w:rPr>
        <w:t xml:space="preserve"> they w</w:t>
      </w:r>
      <w:r w:rsidR="005346CA" w:rsidRPr="005A283A">
        <w:rPr>
          <w:lang w:val="en-AU"/>
          <w:rPrChange w:id="159" w:author="Rachael Maree Woods" w:date="2016-03-01T12:40:00Z">
            <w:rPr/>
          </w:rPrChange>
        </w:rPr>
        <w:t xml:space="preserve">ere at levels </w:t>
      </w:r>
      <w:r w:rsidR="00175F4E" w:rsidRPr="005A283A">
        <w:rPr>
          <w:lang w:val="en-AU"/>
          <w:rPrChange w:id="160" w:author="Rachael Maree Woods" w:date="2016-03-01T12:40:00Z">
            <w:rPr/>
          </w:rPrChange>
        </w:rPr>
        <w:t>characteristic</w:t>
      </w:r>
      <w:r w:rsidR="005346CA" w:rsidRPr="005A283A">
        <w:rPr>
          <w:lang w:val="en-AU"/>
          <w:rPrChange w:id="161" w:author="Rachael Maree Woods" w:date="2016-03-01T12:40:00Z">
            <w:rPr/>
          </w:rPrChange>
        </w:rPr>
        <w:t xml:space="preserve"> of typical seawater (Table 1)</w:t>
      </w:r>
      <w:r w:rsidR="00E24402" w:rsidRPr="005A283A">
        <w:rPr>
          <w:lang w:val="en-AU"/>
          <w:rPrChange w:id="162" w:author="Rachael Maree Woods" w:date="2016-03-01T12:40:00Z">
            <w:rPr/>
          </w:rPrChange>
        </w:rPr>
        <w:t xml:space="preserve">. </w:t>
      </w:r>
      <w:commentRangeStart w:id="163"/>
      <w:r w:rsidR="0099663D" w:rsidRPr="005A283A">
        <w:rPr>
          <w:lang w:val="en-AU"/>
          <w:rPrChange w:id="164" w:author="Rachael Maree Woods" w:date="2016-03-01T12:40:00Z">
            <w:rPr/>
          </w:rPrChange>
        </w:rPr>
        <w:t>As</w:t>
      </w:r>
      <w:r w:rsidR="00E24402" w:rsidRPr="005A283A">
        <w:rPr>
          <w:lang w:val="en-AU"/>
          <w:rPrChange w:id="165" w:author="Rachael Maree Woods" w:date="2016-03-01T12:40:00Z">
            <w:rPr/>
          </w:rPrChange>
        </w:rPr>
        <w:t xml:space="preserve"> experimental treatments tended to be large for a given factor</w:t>
      </w:r>
      <w:commentRangeEnd w:id="163"/>
      <w:ins w:id="166" w:author="Rachael Maree Woods" w:date="2016-03-02T14:07:00Z">
        <w:r w:rsidR="00F73C87">
          <w:rPr>
            <w:lang w:val="en-AU"/>
          </w:rPr>
          <w:t xml:space="preserve"> (</w:t>
        </w:r>
      </w:ins>
      <w:ins w:id="167" w:author="Rachael Maree Woods" w:date="2016-03-02T14:09:00Z">
        <w:r w:rsidR="00F73C87" w:rsidRPr="005A283A">
          <w:rPr>
            <w:lang w:val="en-AU"/>
          </w:rPr>
          <w:t xml:space="preserve">e.g., </w:t>
        </w:r>
      </w:ins>
      <w:ins w:id="168" w:author="Rachael Maree Woods" w:date="2016-03-02T14:11:00Z">
        <w:r w:rsidR="00F73C87">
          <w:rPr>
            <w:lang w:val="en-AU"/>
          </w:rPr>
          <w:t>cadmium ranged from 0 to 1000 µg/L)</w:t>
        </w:r>
      </w:ins>
      <w:r w:rsidR="00995061" w:rsidRPr="005A283A">
        <w:rPr>
          <w:rStyle w:val="CommentReference"/>
          <w:lang w:val="en-AU"/>
          <w:rPrChange w:id="169" w:author="Rachael Maree Woods" w:date="2016-03-01T12:40:00Z">
            <w:rPr>
              <w:rStyle w:val="CommentReference"/>
            </w:rPr>
          </w:rPrChange>
        </w:rPr>
        <w:commentReference w:id="163"/>
      </w:r>
      <w:r w:rsidR="005346CA" w:rsidRPr="005A283A">
        <w:rPr>
          <w:lang w:val="en-AU"/>
          <w:rPrChange w:id="170" w:author="Rachael Maree Woods" w:date="2016-03-01T12:40:00Z">
            <w:rPr/>
          </w:rPrChange>
        </w:rPr>
        <w:t xml:space="preserve">, </w:t>
      </w:r>
      <w:r w:rsidR="00E24402" w:rsidRPr="005A283A">
        <w:rPr>
          <w:lang w:val="en-AU"/>
          <w:rPrChange w:id="171" w:author="Rachael Maree Woods" w:date="2016-03-01T12:40:00Z">
            <w:rPr/>
          </w:rPrChange>
        </w:rPr>
        <w:t>variation in typical water properties tended to have</w:t>
      </w:r>
      <w:r w:rsidR="00134457" w:rsidRPr="005A283A">
        <w:rPr>
          <w:lang w:val="en-AU"/>
          <w:rPrChange w:id="172" w:author="Rachael Maree Woods" w:date="2016-03-01T12:40:00Z">
            <w:rPr/>
          </w:rPrChange>
        </w:rPr>
        <w:t xml:space="preserve"> negligible effects on the final model</w:t>
      </w:r>
      <w:r w:rsidR="00E24402" w:rsidRPr="005A283A">
        <w:rPr>
          <w:lang w:val="en-AU"/>
          <w:rPrChange w:id="173" w:author="Rachael Maree Woods" w:date="2016-03-01T12:40:00Z">
            <w:rPr/>
          </w:rPrChange>
        </w:rPr>
        <w:t xml:space="preserve">, with the exception of </w:t>
      </w:r>
      <w:r w:rsidR="00A865C0" w:rsidRPr="005A283A">
        <w:rPr>
          <w:lang w:val="en-AU"/>
          <w:rPrChange w:id="174" w:author="Rachael Maree Woods" w:date="2016-03-01T12:40:00Z">
            <w:rPr/>
          </w:rPrChange>
        </w:rPr>
        <w:t>factors expected to cause hump-shaped responses</w:t>
      </w:r>
      <w:r w:rsidR="002C1E95" w:rsidRPr="005A283A">
        <w:rPr>
          <w:lang w:val="en-AU"/>
          <w:rPrChange w:id="175" w:author="Rachael Maree Woods" w:date="2016-03-01T12:40:00Z">
            <w:rPr/>
          </w:rPrChange>
        </w:rPr>
        <w:t xml:space="preserve"> in fertilisation and larvae survivorship</w:t>
      </w:r>
      <w:r w:rsidR="00A865C0" w:rsidRPr="005A283A">
        <w:rPr>
          <w:lang w:val="en-AU"/>
          <w:rPrChange w:id="176" w:author="Rachael Maree Woods" w:date="2016-03-01T12:40:00Z">
            <w:rPr/>
          </w:rPrChange>
        </w:rPr>
        <w:t xml:space="preserve"> (i.e., </w:t>
      </w:r>
      <w:r w:rsidR="00E24402" w:rsidRPr="005A283A">
        <w:rPr>
          <w:lang w:val="en-AU"/>
          <w:rPrChange w:id="177" w:author="Rachael Maree Woods" w:date="2016-03-01T12:40:00Z">
            <w:rPr/>
          </w:rPrChange>
        </w:rPr>
        <w:t>temperature</w:t>
      </w:r>
      <w:r w:rsidR="00A865C0" w:rsidRPr="005A283A">
        <w:rPr>
          <w:lang w:val="en-AU"/>
          <w:rPrChange w:id="178" w:author="Rachael Maree Woods" w:date="2016-03-01T12:40:00Z">
            <w:rPr/>
          </w:rPrChange>
        </w:rPr>
        <w:t>, pH</w:t>
      </w:r>
      <w:r w:rsidR="00E24402" w:rsidRPr="005A283A">
        <w:rPr>
          <w:lang w:val="en-AU"/>
          <w:rPrChange w:id="179" w:author="Rachael Maree Woods" w:date="2016-03-01T12:40:00Z">
            <w:rPr/>
          </w:rPrChange>
        </w:rPr>
        <w:t xml:space="preserve"> and salinity</w:t>
      </w:r>
      <w:r w:rsidR="0099663D" w:rsidRPr="005A283A">
        <w:rPr>
          <w:lang w:val="en-AU"/>
          <w:rPrChange w:id="180" w:author="Rachael Maree Woods" w:date="2016-03-01T12:40:00Z">
            <w:rPr/>
          </w:rPrChange>
        </w:rPr>
        <w:t>)</w:t>
      </w:r>
      <w:r w:rsidR="00134457" w:rsidRPr="005A283A">
        <w:rPr>
          <w:lang w:val="en-AU"/>
          <w:rPrChange w:id="181" w:author="Rachael Maree Woods" w:date="2016-03-01T12:40:00Z">
            <w:rPr/>
          </w:rPrChange>
        </w:rPr>
        <w:t xml:space="preserve">. </w:t>
      </w:r>
      <w:r w:rsidR="009E2CF9" w:rsidRPr="005A283A">
        <w:rPr>
          <w:lang w:val="en-AU"/>
          <w:rPrChange w:id="182" w:author="Rachael Maree Woods" w:date="2016-03-01T12:40:00Z">
            <w:rPr/>
          </w:rPrChange>
        </w:rPr>
        <w:t>Typically</w:t>
      </w:r>
      <w:r w:rsidR="005924A2" w:rsidRPr="005A283A">
        <w:rPr>
          <w:lang w:val="en-AU"/>
          <w:rPrChange w:id="183" w:author="Rachael Maree Woods" w:date="2016-03-01T12:40:00Z">
            <w:rPr/>
          </w:rPrChange>
        </w:rPr>
        <w:t xml:space="preserve"> s</w:t>
      </w:r>
      <w:r w:rsidR="00134457" w:rsidRPr="005A283A">
        <w:rPr>
          <w:lang w:val="en-AU"/>
          <w:rPrChange w:id="184" w:author="Rachael Maree Woods" w:date="2016-03-01T12:40:00Z">
            <w:rPr/>
          </w:rPrChange>
        </w:rPr>
        <w:t xml:space="preserve">alinity, temperature and pH </w:t>
      </w:r>
      <w:r w:rsidR="005924A2" w:rsidRPr="005A283A">
        <w:rPr>
          <w:lang w:val="en-AU"/>
          <w:rPrChange w:id="185" w:author="Rachael Maree Woods" w:date="2016-03-01T12:40:00Z">
            <w:rPr/>
          </w:rPrChange>
        </w:rPr>
        <w:t xml:space="preserve">levels for tropical seawater </w:t>
      </w:r>
      <w:r w:rsidR="00134457" w:rsidRPr="005A283A">
        <w:rPr>
          <w:lang w:val="en-AU"/>
          <w:rPrChange w:id="186" w:author="Rachael Maree Woods" w:date="2016-03-01T12:40:00Z">
            <w:rPr/>
          </w:rPrChange>
        </w:rPr>
        <w:t xml:space="preserve">were </w:t>
      </w:r>
      <w:r w:rsidR="005924A2" w:rsidRPr="005A283A">
        <w:rPr>
          <w:lang w:val="en-AU"/>
          <w:rPrChange w:id="187" w:author="Rachael Maree Woods" w:date="2016-03-01T12:40:00Z">
            <w:rPr/>
          </w:rPrChange>
        </w:rPr>
        <w:t>th</w:t>
      </w:r>
      <w:r w:rsidR="00E96667" w:rsidRPr="005A283A">
        <w:rPr>
          <w:lang w:val="en-AU"/>
          <w:rPrChange w:id="188" w:author="Rachael Maree Woods" w:date="2016-03-01T12:40:00Z">
            <w:rPr/>
          </w:rPrChange>
        </w:rPr>
        <w:t xml:space="preserve">erefore </w:t>
      </w:r>
      <w:r w:rsidR="00134457" w:rsidRPr="005A283A">
        <w:rPr>
          <w:lang w:val="en-AU"/>
          <w:rPrChange w:id="189" w:author="Rachael Maree Woods" w:date="2016-03-01T12:40:00Z">
            <w:rPr/>
          </w:rPrChange>
        </w:rPr>
        <w:t>source</w:t>
      </w:r>
      <w:r w:rsidR="00763756" w:rsidRPr="005A283A">
        <w:rPr>
          <w:lang w:val="en-AU"/>
          <w:rPrChange w:id="190" w:author="Rachael Maree Woods" w:date="2016-03-01T12:40:00Z">
            <w:rPr/>
          </w:rPrChange>
        </w:rPr>
        <w:t>d</w:t>
      </w:r>
      <w:r w:rsidR="00134457" w:rsidRPr="005A283A">
        <w:rPr>
          <w:lang w:val="en-AU"/>
          <w:rPrChange w:id="191" w:author="Rachael Maree Woods" w:date="2016-03-01T12:40:00Z">
            <w:rPr/>
          </w:rPrChange>
        </w:rPr>
        <w:t xml:space="preserve"> from peer-reviewed articles </w:t>
      </w:r>
      <w:r w:rsidR="006B2A4C" w:rsidRPr="005A283A">
        <w:rPr>
          <w:lang w:val="en-AU"/>
          <w:rPrChange w:id="192" w:author="Rachael Maree Woods" w:date="2016-03-01T12:40:00Z">
            <w:rPr/>
          </w:rPrChange>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5A283A">
        <w:rPr>
          <w:lang w:val="en-AU"/>
          <w:rPrChange w:id="193" w:author="Rachael Maree Woods" w:date="2016-03-01T12:40:00Z">
            <w:rPr/>
          </w:rPrChange>
        </w:rPr>
        <w:instrText xml:space="preserve"> ADDIN EN.CITE </w:instrText>
      </w:r>
      <w:r w:rsidR="006B2A4C" w:rsidRPr="005A283A">
        <w:rPr>
          <w:lang w:val="en-AU"/>
          <w:rPrChange w:id="194" w:author="Rachael Maree Woods" w:date="2016-03-01T12:40:00Z">
            <w:rPr/>
          </w:rPrChange>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5A283A">
        <w:rPr>
          <w:lang w:val="en-AU"/>
          <w:rPrChange w:id="195" w:author="Rachael Maree Woods" w:date="2016-03-01T12:40:00Z">
            <w:rPr/>
          </w:rPrChange>
        </w:rPr>
        <w:instrText xml:space="preserve"> ADDIN EN.CITE.DATA </w:instrText>
      </w:r>
      <w:r w:rsidR="006B2A4C" w:rsidRPr="00AB1F3E">
        <w:rPr>
          <w:lang w:val="en-AU"/>
        </w:rPr>
      </w:r>
      <w:r w:rsidR="006B2A4C" w:rsidRPr="005A283A">
        <w:rPr>
          <w:lang w:val="en-AU"/>
          <w:rPrChange w:id="196" w:author="Rachael Maree Woods" w:date="2016-03-01T12:40:00Z">
            <w:rPr/>
          </w:rPrChange>
        </w:rPr>
        <w:fldChar w:fldCharType="end"/>
      </w:r>
      <w:r w:rsidR="006B2A4C" w:rsidRPr="00AB1F3E">
        <w:rPr>
          <w:lang w:val="en-AU"/>
        </w:rPr>
      </w:r>
      <w:r w:rsidR="006B2A4C" w:rsidRPr="005A283A">
        <w:rPr>
          <w:lang w:val="en-AU"/>
          <w:rPrChange w:id="197" w:author="Rachael Maree Woods" w:date="2016-03-01T12:40:00Z">
            <w:rPr/>
          </w:rPrChange>
        </w:rPr>
        <w:fldChar w:fldCharType="separate"/>
      </w:r>
      <w:r w:rsidR="00A14437" w:rsidRPr="005A283A">
        <w:rPr>
          <w:lang w:val="en-AU"/>
          <w:rPrChange w:id="198" w:author="Rachael Maree Woods" w:date="2016-03-01T12:40:00Z">
            <w:rPr/>
          </w:rPrChange>
        </w:rPr>
        <w:t>(</w:t>
      </w:r>
      <w:r w:rsidR="00E71073" w:rsidRPr="005A283A">
        <w:rPr>
          <w:lang w:val="en-AU"/>
          <w:rPrChange w:id="199" w:author="Rachael Maree Woods" w:date="2016-03-01T12:40:00Z">
            <w:rPr/>
          </w:rPrChange>
        </w:rPr>
        <w:fldChar w:fldCharType="begin"/>
      </w:r>
      <w:r w:rsidR="00E71073" w:rsidRPr="005A283A">
        <w:rPr>
          <w:lang w:val="en-AU"/>
          <w:rPrChange w:id="200" w:author="Rachael Maree Woods" w:date="2016-03-01T12:40:00Z">
            <w:rPr/>
          </w:rPrChange>
        </w:rPr>
        <w:instrText xml:space="preserve"> HYPERLINK \l "_ENREF_26" \o "Graham, 1987 #91" </w:instrText>
      </w:r>
      <w:r w:rsidR="00E71073" w:rsidRPr="005A283A">
        <w:rPr>
          <w:lang w:val="en-AU"/>
          <w:rPrChange w:id="201" w:author="Rachael Maree Woods" w:date="2016-03-01T12:40:00Z">
            <w:rPr/>
          </w:rPrChange>
        </w:rPr>
        <w:fldChar w:fldCharType="separate"/>
      </w:r>
      <w:r w:rsidR="00196F2F" w:rsidRPr="005A283A">
        <w:rPr>
          <w:lang w:val="en-AU"/>
          <w:rPrChange w:id="202" w:author="Rachael Maree Woods" w:date="2016-03-01T12:40:00Z">
            <w:rPr/>
          </w:rPrChange>
        </w:rPr>
        <w:t>Graham and Barnett 1987</w:t>
      </w:r>
      <w:r w:rsidR="00E71073" w:rsidRPr="005A283A">
        <w:rPr>
          <w:lang w:val="en-AU"/>
          <w:rPrChange w:id="203" w:author="Rachael Maree Woods" w:date="2016-03-01T12:40:00Z">
            <w:rPr/>
          </w:rPrChange>
        </w:rPr>
        <w:fldChar w:fldCharType="end"/>
      </w:r>
      <w:r w:rsidR="00A14437" w:rsidRPr="005A283A">
        <w:rPr>
          <w:lang w:val="en-AU"/>
          <w:rPrChange w:id="204" w:author="Rachael Maree Woods" w:date="2016-03-01T12:40:00Z">
            <w:rPr/>
          </w:rPrChange>
        </w:rPr>
        <w:t xml:space="preserve">; </w:t>
      </w:r>
      <w:r w:rsidR="00E71073" w:rsidRPr="005A283A">
        <w:rPr>
          <w:lang w:val="en-AU"/>
          <w:rPrChange w:id="205" w:author="Rachael Maree Woods" w:date="2016-03-01T12:40:00Z">
            <w:rPr/>
          </w:rPrChange>
        </w:rPr>
        <w:fldChar w:fldCharType="begin"/>
      </w:r>
      <w:r w:rsidR="00E71073" w:rsidRPr="005A283A">
        <w:rPr>
          <w:lang w:val="en-AU"/>
          <w:rPrChange w:id="206" w:author="Rachael Maree Woods" w:date="2016-03-01T12:40:00Z">
            <w:rPr/>
          </w:rPrChange>
        </w:rPr>
        <w:instrText xml:space="preserve"> HYPERLINK \l "_ENREF_44" \o "Orr, 2005 #90" </w:instrText>
      </w:r>
      <w:r w:rsidR="00E71073" w:rsidRPr="005A283A">
        <w:rPr>
          <w:lang w:val="en-AU"/>
          <w:rPrChange w:id="207" w:author="Rachael Maree Woods" w:date="2016-03-01T12:40:00Z">
            <w:rPr/>
          </w:rPrChange>
        </w:rPr>
        <w:fldChar w:fldCharType="separate"/>
      </w:r>
      <w:r w:rsidR="00196F2F" w:rsidRPr="005A283A">
        <w:rPr>
          <w:lang w:val="en-AU"/>
          <w:rPrChange w:id="208" w:author="Rachael Maree Woods" w:date="2016-03-01T12:40:00Z">
            <w:rPr/>
          </w:rPrChange>
        </w:rPr>
        <w:t>Orr et al. 2005</w:t>
      </w:r>
      <w:r w:rsidR="00E71073" w:rsidRPr="005A283A">
        <w:rPr>
          <w:lang w:val="en-AU"/>
          <w:rPrChange w:id="209" w:author="Rachael Maree Woods" w:date="2016-03-01T12:40:00Z">
            <w:rPr/>
          </w:rPrChange>
        </w:rPr>
        <w:fldChar w:fldCharType="end"/>
      </w:r>
      <w:r w:rsidR="00A14437" w:rsidRPr="005A283A">
        <w:rPr>
          <w:lang w:val="en-AU"/>
          <w:rPrChange w:id="210" w:author="Rachael Maree Woods" w:date="2016-03-01T12:40:00Z">
            <w:rPr/>
          </w:rPrChange>
        </w:rPr>
        <w:t xml:space="preserve">; </w:t>
      </w:r>
      <w:r w:rsidR="00E71073" w:rsidRPr="005A283A">
        <w:rPr>
          <w:lang w:val="en-AU"/>
          <w:rPrChange w:id="211" w:author="Rachael Maree Woods" w:date="2016-03-01T12:40:00Z">
            <w:rPr/>
          </w:rPrChange>
        </w:rPr>
        <w:fldChar w:fldCharType="begin"/>
      </w:r>
      <w:r w:rsidR="00E71073" w:rsidRPr="005A283A">
        <w:rPr>
          <w:lang w:val="en-AU"/>
          <w:rPrChange w:id="212" w:author="Rachael Maree Woods" w:date="2016-03-01T12:40:00Z">
            <w:rPr/>
          </w:rPrChange>
        </w:rPr>
        <w:instrText xml:space="preserve"> HYPERLINK \l "_ENREF_39" \o "Lee, 2006 #92" </w:instrText>
      </w:r>
      <w:r w:rsidR="00E71073" w:rsidRPr="005A283A">
        <w:rPr>
          <w:lang w:val="en-AU"/>
          <w:rPrChange w:id="213" w:author="Rachael Maree Woods" w:date="2016-03-01T12:40:00Z">
            <w:rPr/>
          </w:rPrChange>
        </w:rPr>
        <w:fldChar w:fldCharType="separate"/>
      </w:r>
      <w:r w:rsidR="00196F2F" w:rsidRPr="005A283A">
        <w:rPr>
          <w:lang w:val="en-AU"/>
          <w:rPrChange w:id="214" w:author="Rachael Maree Woods" w:date="2016-03-01T12:40:00Z">
            <w:rPr/>
          </w:rPrChange>
        </w:rPr>
        <w:t>Lee et al. 2006</w:t>
      </w:r>
      <w:r w:rsidR="00E71073" w:rsidRPr="005A283A">
        <w:rPr>
          <w:lang w:val="en-AU"/>
          <w:rPrChange w:id="215" w:author="Rachael Maree Woods" w:date="2016-03-01T12:40:00Z">
            <w:rPr/>
          </w:rPrChange>
        </w:rPr>
        <w:fldChar w:fldCharType="end"/>
      </w:r>
      <w:r w:rsidR="00A14437" w:rsidRPr="005A283A">
        <w:rPr>
          <w:lang w:val="en-AU"/>
          <w:rPrChange w:id="216" w:author="Rachael Maree Woods" w:date="2016-03-01T12:40:00Z">
            <w:rPr/>
          </w:rPrChange>
        </w:rPr>
        <w:t>)</w:t>
      </w:r>
      <w:r w:rsidR="006B2A4C" w:rsidRPr="005A283A">
        <w:rPr>
          <w:lang w:val="en-AU"/>
          <w:rPrChange w:id="217" w:author="Rachael Maree Woods" w:date="2016-03-01T12:40:00Z">
            <w:rPr/>
          </w:rPrChange>
        </w:rPr>
        <w:fldChar w:fldCharType="end"/>
      </w:r>
      <w:r w:rsidR="00A14437" w:rsidRPr="005A283A">
        <w:rPr>
          <w:lang w:val="en-AU"/>
          <w:rPrChange w:id="218" w:author="Rachael Maree Woods" w:date="2016-03-01T12:40:00Z">
            <w:rPr/>
          </w:rPrChange>
        </w:rPr>
        <w:t>.</w:t>
      </w:r>
      <w:r w:rsidR="00196F2F" w:rsidRPr="005A283A">
        <w:rPr>
          <w:lang w:val="en-AU"/>
          <w:rPrChange w:id="219" w:author="Rachael Maree Woods" w:date="2016-03-01T12:40:00Z">
            <w:rPr/>
          </w:rPrChange>
        </w:rPr>
        <w:t xml:space="preserve">  </w:t>
      </w:r>
      <w:r w:rsidR="005924A2" w:rsidRPr="005A283A">
        <w:rPr>
          <w:lang w:val="en-AU"/>
          <w:rPrChange w:id="220" w:author="Rachael Maree Woods" w:date="2016-03-01T12:40:00Z">
            <w:rPr/>
          </w:rPrChange>
        </w:rPr>
        <w:t xml:space="preserve">For our analysis, salinity </w:t>
      </w:r>
      <w:r w:rsidR="00196F2F" w:rsidRPr="005A283A">
        <w:rPr>
          <w:lang w:val="en-AU"/>
          <w:rPrChange w:id="221" w:author="Rachael Maree Woods" w:date="2016-03-01T12:40:00Z">
            <w:rPr/>
          </w:rPrChange>
        </w:rPr>
        <w:t xml:space="preserve">was </w:t>
      </w:r>
      <w:r w:rsidR="005924A2" w:rsidRPr="005A283A">
        <w:rPr>
          <w:lang w:val="en-AU"/>
          <w:rPrChange w:id="222" w:author="Rachael Maree Woods" w:date="2016-03-01T12:40:00Z">
            <w:rPr/>
          </w:rPrChange>
        </w:rPr>
        <w:t xml:space="preserve">set </w:t>
      </w:r>
      <w:r w:rsidR="00196F2F" w:rsidRPr="005A283A">
        <w:rPr>
          <w:lang w:val="en-AU"/>
          <w:rPrChange w:id="223" w:author="Rachael Maree Woods" w:date="2016-03-01T12:40:00Z">
            <w:rPr/>
          </w:rPrChange>
        </w:rPr>
        <w:t>at 35psu, temperat</w:t>
      </w:r>
      <w:r w:rsidR="005924A2" w:rsidRPr="005A283A">
        <w:rPr>
          <w:lang w:val="en-AU"/>
          <w:rPrChange w:id="224" w:author="Rachael Maree Woods" w:date="2016-03-01T12:40:00Z">
            <w:rPr/>
          </w:rPrChange>
        </w:rPr>
        <w:t>ur</w:t>
      </w:r>
      <w:r w:rsidR="00196F2F" w:rsidRPr="005A283A">
        <w:rPr>
          <w:lang w:val="en-AU"/>
          <w:rPrChange w:id="225" w:author="Rachael Maree Woods" w:date="2016-03-01T12:40:00Z">
            <w:rPr/>
          </w:rPrChange>
        </w:rPr>
        <w:t xml:space="preserve">e </w:t>
      </w:r>
      <w:r w:rsidR="005924A2" w:rsidRPr="005A283A">
        <w:rPr>
          <w:lang w:val="en-AU"/>
          <w:rPrChange w:id="226" w:author="Rachael Maree Woods" w:date="2016-03-01T12:40:00Z">
            <w:rPr/>
          </w:rPrChange>
        </w:rPr>
        <w:t xml:space="preserve">at </w:t>
      </w:r>
      <w:r w:rsidR="00196F2F" w:rsidRPr="005A283A">
        <w:rPr>
          <w:lang w:val="en-AU"/>
          <w:rPrChange w:id="227" w:author="Rachael Maree Woods" w:date="2016-03-01T12:40:00Z">
            <w:rPr/>
          </w:rPrChange>
        </w:rPr>
        <w:t>28</w:t>
      </w:r>
      <w:r w:rsidR="00196F2F" w:rsidRPr="005A283A">
        <w:rPr>
          <w:lang w:val="en-AU"/>
          <w:rPrChange w:id="228" w:author="Rachael Maree Woods" w:date="2016-03-01T12:40:00Z">
            <w:rPr/>
          </w:rPrChange>
        </w:rPr>
        <w:sym w:font="Symbol" w:char="F0B0"/>
      </w:r>
      <w:r w:rsidR="00196F2F" w:rsidRPr="005A283A">
        <w:rPr>
          <w:lang w:val="en-AU"/>
          <w:rPrChange w:id="229" w:author="Rachael Maree Woods" w:date="2016-03-01T12:40:00Z">
            <w:rPr/>
          </w:rPrChange>
        </w:rPr>
        <w:t>C</w:t>
      </w:r>
      <w:r w:rsidR="005924A2" w:rsidRPr="005A283A">
        <w:rPr>
          <w:lang w:val="en-AU"/>
          <w:rPrChange w:id="230" w:author="Rachael Maree Woods" w:date="2016-03-01T12:40:00Z">
            <w:rPr/>
          </w:rPrChange>
        </w:rPr>
        <w:t>,</w:t>
      </w:r>
      <w:r w:rsidR="00196F2F" w:rsidRPr="005A283A">
        <w:rPr>
          <w:lang w:val="en-AU"/>
          <w:rPrChange w:id="231" w:author="Rachael Maree Woods" w:date="2016-03-01T12:40:00Z">
            <w:rPr/>
          </w:rPrChange>
        </w:rPr>
        <w:t xml:space="preserve"> and pH at 8.1.</w:t>
      </w:r>
      <w:r w:rsidR="00A14437" w:rsidRPr="005A283A">
        <w:rPr>
          <w:lang w:val="en-AU"/>
          <w:rPrChange w:id="232" w:author="Rachael Maree Woods" w:date="2016-03-01T12:40:00Z">
            <w:rPr/>
          </w:rPrChange>
        </w:rPr>
        <w:t xml:space="preserve"> </w:t>
      </w:r>
      <w:r w:rsidR="00B21654" w:rsidRPr="005A283A">
        <w:rPr>
          <w:lang w:val="en-AU"/>
          <w:rPrChange w:id="233" w:author="Rachael Maree Woods" w:date="2016-03-01T12:40:00Z">
            <w:rPr/>
          </w:rPrChange>
        </w:rPr>
        <w:t xml:space="preserve">The </w:t>
      </w:r>
      <w:r w:rsidR="007B2485" w:rsidRPr="005A283A">
        <w:rPr>
          <w:lang w:val="en-AU"/>
          <w:rPrChange w:id="234" w:author="Rachael Maree Woods" w:date="2016-03-01T12:40:00Z">
            <w:rPr/>
          </w:rPrChange>
        </w:rPr>
        <w:t xml:space="preserve">final </w:t>
      </w:r>
      <w:r w:rsidR="00B21654" w:rsidRPr="005A283A">
        <w:rPr>
          <w:lang w:val="en-AU"/>
          <w:rPrChange w:id="235" w:author="Rachael Maree Woods" w:date="2016-03-01T12:40:00Z">
            <w:rPr/>
          </w:rPrChange>
        </w:rPr>
        <w:t xml:space="preserve">data </w:t>
      </w:r>
      <w:r w:rsidR="007B2485" w:rsidRPr="005A283A">
        <w:rPr>
          <w:lang w:val="en-AU"/>
          <w:rPrChange w:id="236" w:author="Rachael Maree Woods" w:date="2016-03-01T12:40:00Z">
            <w:rPr/>
          </w:rPrChange>
        </w:rPr>
        <w:t xml:space="preserve">set is </w:t>
      </w:r>
      <w:r w:rsidR="00B21654" w:rsidRPr="005A283A">
        <w:rPr>
          <w:lang w:val="en-AU"/>
          <w:rPrChange w:id="237" w:author="Rachael Maree Woods" w:date="2016-03-01T12:40:00Z">
            <w:rPr/>
          </w:rPrChange>
        </w:rPr>
        <w:t xml:space="preserve">available </w:t>
      </w:r>
      <w:r w:rsidR="007B2485" w:rsidRPr="005A283A">
        <w:rPr>
          <w:lang w:val="en-AU"/>
          <w:rPrChange w:id="238" w:author="Rachael Maree Woods" w:date="2016-03-01T12:40:00Z">
            <w:rPr/>
          </w:rPrChange>
        </w:rPr>
        <w:t xml:space="preserve">in the </w:t>
      </w:r>
      <w:r w:rsidR="00B21654" w:rsidRPr="005A283A">
        <w:rPr>
          <w:lang w:val="en-AU"/>
          <w:rPrChange w:id="239" w:author="Rachael Maree Woods" w:date="2016-03-01T12:40:00Z">
            <w:rPr/>
          </w:rPrChange>
        </w:rPr>
        <w:t>supplementary material (Appendix S1).</w:t>
      </w:r>
      <w:r w:rsidR="00584AD5" w:rsidRPr="005A283A">
        <w:rPr>
          <w:lang w:val="en-AU"/>
          <w:rPrChange w:id="240" w:author="Rachael Maree Woods" w:date="2016-03-01T12:40:00Z">
            <w:rPr/>
          </w:rPrChange>
        </w:rPr>
        <w:t xml:space="preserve"> </w:t>
      </w:r>
    </w:p>
    <w:p w14:paraId="205600B5" w14:textId="77777777" w:rsidR="00EB4628" w:rsidRPr="00506AAF" w:rsidRDefault="00EB4628">
      <w:pPr>
        <w:spacing w:line="480" w:lineRule="auto"/>
        <w:rPr>
          <w:ins w:id="241" w:author="Rachael Maree Woods" w:date="2016-03-01T12:37:00Z"/>
        </w:rPr>
        <w:pPrChange w:id="242" w:author="Rachael Maree Woods" w:date="2016-03-01T12:37:00Z">
          <w:pPr>
            <w:pStyle w:val="NoSpacing"/>
            <w:numPr>
              <w:numId w:val="5"/>
            </w:numPr>
            <w:ind w:left="720" w:hanging="360"/>
          </w:pPr>
        </w:pPrChange>
      </w:pPr>
    </w:p>
    <w:p w14:paraId="495F4EA0" w14:textId="67C0FDC8" w:rsidR="004876D1" w:rsidRPr="005A283A" w:rsidDel="00EB4628" w:rsidRDefault="00EB4628" w:rsidP="009219E1">
      <w:pPr>
        <w:spacing w:line="480" w:lineRule="auto"/>
        <w:rPr>
          <w:del w:id="243" w:author="Rachael Maree Woods" w:date="2016-03-01T12:40:00Z"/>
          <w:lang w:val="en-AU"/>
        </w:rPr>
      </w:pPr>
      <w:ins w:id="244" w:author="Rachael Maree Woods" w:date="2016-03-01T12:37:00Z">
        <w:r w:rsidRPr="005A283A">
          <w:rPr>
            <w:lang w:val="en-AU"/>
            <w:rPrChange w:id="245" w:author="Rachael Maree Woods" w:date="2016-03-01T12:40:00Z">
              <w:rPr/>
            </w:rPrChange>
          </w:rPr>
          <w:t>In order to test the applications of our models</w:t>
        </w:r>
      </w:ins>
      <w:ins w:id="246" w:author="Rachael Maree Woods" w:date="2016-03-02T14:12:00Z">
        <w:r w:rsidR="00176F9C">
          <w:rPr>
            <w:lang w:val="en-AU"/>
          </w:rPr>
          <w:t>,</w:t>
        </w:r>
      </w:ins>
      <w:ins w:id="247" w:author="Rachael Maree Woods" w:date="2016-03-01T12:37:00Z">
        <w:r w:rsidRPr="005A283A">
          <w:rPr>
            <w:lang w:val="en-AU"/>
            <w:rPrChange w:id="248" w:author="Rachael Maree Woods" w:date="2016-03-01T12:40:00Z">
              <w:rPr/>
            </w:rPrChange>
          </w:rPr>
          <w:t xml:space="preserve"> real-world water samples were collect </w:t>
        </w:r>
      </w:ins>
      <w:ins w:id="249" w:author="Rachael Maree Woods" w:date="2016-03-01T12:38:00Z">
        <w:r w:rsidRPr="005A283A">
          <w:rPr>
            <w:lang w:val="en-AU"/>
            <w:rPrChange w:id="250" w:author="Rachael Maree Woods" w:date="2016-03-01T12:40:00Z">
              <w:rPr/>
            </w:rPrChange>
          </w:rPr>
          <w:t>from inside and outside Sydney Harbour (Chowder Bay and Mona Vale, respectively) to highlight the difference between water qualities within the harbour compared to water collected outside the heads</w:t>
        </w:r>
      </w:ins>
      <w:ins w:id="251" w:author="Rachael Maree Woods" w:date="2016-03-01T12:39:00Z">
        <w:r w:rsidRPr="005A283A">
          <w:rPr>
            <w:lang w:val="en-AU"/>
            <w:rPrChange w:id="252" w:author="Rachael Maree Woods" w:date="2016-03-01T12:40:00Z">
              <w:rPr/>
            </w:rPrChange>
          </w:rPr>
          <w:t xml:space="preserve"> as well as from Lizard Island on the Great Barrier Reef</w:t>
        </w:r>
      </w:ins>
      <w:ins w:id="253" w:author="Rachael Maree Woods" w:date="2016-03-01T12:38:00Z">
        <w:r w:rsidRPr="005A283A">
          <w:rPr>
            <w:lang w:val="en-AU"/>
            <w:rPrChange w:id="254" w:author="Rachael Maree Woods" w:date="2016-03-01T12:40:00Z">
              <w:rPr/>
            </w:rPrChange>
          </w:rPr>
          <w:t>.</w:t>
        </w:r>
      </w:ins>
      <w:ins w:id="255" w:author="Rachael Maree Woods" w:date="2016-03-01T12:40:00Z">
        <w:r w:rsidRPr="005A283A">
          <w:rPr>
            <w:lang w:val="en-AU"/>
            <w:rPrChange w:id="256" w:author="Rachael Maree Woods" w:date="2016-03-01T12:40:00Z">
              <w:rPr/>
            </w:rPrChange>
          </w:rPr>
          <w:t xml:space="preserve"> These samples were tested for each of the factors used within both the fertisliation and larval survivorship analyses by an external laboratory, Envirolab Services Sydney.</w:t>
        </w:r>
      </w:ins>
    </w:p>
    <w:p w14:paraId="121F0AB8" w14:textId="7C62BFDF" w:rsidR="00B21654" w:rsidRPr="005A283A" w:rsidDel="00EB4628" w:rsidRDefault="00B21654" w:rsidP="009219E1">
      <w:pPr>
        <w:spacing w:line="480" w:lineRule="auto"/>
        <w:rPr>
          <w:del w:id="257" w:author="Rachael Maree Woods" w:date="2016-03-01T12:40:00Z"/>
          <w:lang w:val="en-AU"/>
        </w:rPr>
      </w:pPr>
    </w:p>
    <w:p w14:paraId="4BEB0025" w14:textId="0DB0913C" w:rsidR="00B21654" w:rsidRPr="005A283A" w:rsidRDefault="00B21654" w:rsidP="00F551AD">
      <w:pPr>
        <w:pStyle w:val="heading20"/>
        <w:tabs>
          <w:tab w:val="left" w:pos="6754"/>
        </w:tabs>
        <w:spacing w:line="480" w:lineRule="auto"/>
        <w:rPr>
          <w:rFonts w:ascii="Times New Roman" w:hAnsi="Times New Roman"/>
          <w:lang w:val="en-AU"/>
        </w:rPr>
      </w:pPr>
      <w:r w:rsidRPr="005A283A">
        <w:rPr>
          <w:rFonts w:ascii="Times New Roman" w:hAnsi="Times New Roman"/>
          <w:lang w:val="en-AU"/>
        </w:rPr>
        <w:t>Data analysis</w:t>
      </w:r>
      <w:r w:rsidR="00F551AD" w:rsidRPr="005A283A">
        <w:rPr>
          <w:rFonts w:ascii="Times New Roman" w:hAnsi="Times New Roman"/>
          <w:lang w:val="en-AU"/>
        </w:rPr>
        <w:tab/>
      </w:r>
    </w:p>
    <w:p w14:paraId="11717A57" w14:textId="1B7108DD" w:rsidR="00AE0409" w:rsidRPr="005A283A" w:rsidRDefault="00AE4A08" w:rsidP="00F551AD">
      <w:pPr>
        <w:pStyle w:val="CommentText"/>
        <w:spacing w:line="480" w:lineRule="auto"/>
        <w:rPr>
          <w:lang w:val="en-AU"/>
        </w:rPr>
      </w:pPr>
      <w:r w:rsidRPr="005A283A">
        <w:rPr>
          <w:szCs w:val="20"/>
          <w:lang w:val="en-AU"/>
        </w:rPr>
        <w:t xml:space="preserve">We utilised </w:t>
      </w:r>
      <w:del w:id="258" w:author="Rachael Maree Woods" w:date="2016-02-25T13:35:00Z">
        <w:r w:rsidRPr="005A283A" w:rsidDel="00E5403F">
          <w:rPr>
            <w:szCs w:val="20"/>
            <w:lang w:val="en-AU"/>
          </w:rPr>
          <w:delText xml:space="preserve">18 </w:delText>
        </w:r>
      </w:del>
      <w:ins w:id="259" w:author="Rachael Maree Woods" w:date="2016-02-25T13:35:00Z">
        <w:r w:rsidR="00E5403F" w:rsidRPr="005A283A">
          <w:rPr>
            <w:szCs w:val="20"/>
            <w:lang w:val="en-AU"/>
          </w:rPr>
          <w:t xml:space="preserve">20 </w:t>
        </w:r>
      </w:ins>
      <w:r w:rsidRPr="005A283A">
        <w:rPr>
          <w:szCs w:val="20"/>
          <w:lang w:val="en-AU"/>
        </w:rPr>
        <w:t>scientific research paper</w:t>
      </w:r>
      <w:r w:rsidR="0099663D" w:rsidRPr="005A283A">
        <w:rPr>
          <w:szCs w:val="20"/>
          <w:lang w:val="en-AU"/>
        </w:rPr>
        <w:t>s</w:t>
      </w:r>
      <w:ins w:id="260" w:author="Rachael Maree Woods" w:date="2016-02-17T11:01:00Z">
        <w:r w:rsidR="00A02EC0" w:rsidRPr="005A283A">
          <w:rPr>
            <w:szCs w:val="20"/>
            <w:lang w:val="en-AU"/>
          </w:rPr>
          <w:t xml:space="preserve"> </w:t>
        </w:r>
      </w:ins>
      <w:ins w:id="261" w:author="Rachael Maree Woods" w:date="2016-03-02T14:12:00Z">
        <w:r w:rsidR="00176F9C">
          <w:rPr>
            <w:szCs w:val="20"/>
            <w:lang w:val="en-AU"/>
          </w:rPr>
          <w:t>Table</w:t>
        </w:r>
      </w:ins>
      <w:ins w:id="262" w:author="Rachael Maree Woods" w:date="2016-02-17T11:01:00Z">
        <w:r w:rsidR="00A02EC0" w:rsidRPr="005A283A">
          <w:rPr>
            <w:szCs w:val="20"/>
            <w:lang w:val="en-AU"/>
          </w:rPr>
          <w:t xml:space="preserve"> ?? (Table with number of papers per par</w:t>
        </w:r>
      </w:ins>
      <w:ins w:id="263" w:author="Rachael Maree Woods" w:date="2016-02-17T11:05:00Z">
        <w:r w:rsidR="00A02EC0" w:rsidRPr="005A283A">
          <w:rPr>
            <w:szCs w:val="20"/>
            <w:lang w:val="en-AU"/>
          </w:rPr>
          <w:t>ameter)</w:t>
        </w:r>
      </w:ins>
      <w:r w:rsidRPr="005A283A">
        <w:rPr>
          <w:szCs w:val="20"/>
          <w:lang w:val="en-AU"/>
        </w:rPr>
        <w:t xml:space="preserve"> that quantified the fertilisation success and larval survival </w:t>
      </w:r>
      <w:r w:rsidRPr="005A283A">
        <w:rPr>
          <w:szCs w:val="20"/>
          <w:lang w:val="en-AU"/>
        </w:rPr>
        <w:lastRenderedPageBreak/>
        <w:t>of scleractinian corals</w:t>
      </w:r>
      <w:r w:rsidR="008B7D9F" w:rsidRPr="005A283A">
        <w:rPr>
          <w:szCs w:val="20"/>
          <w:lang w:val="en-AU"/>
        </w:rPr>
        <w:t>. Within our fertilisation success analysis we had 1103</w:t>
      </w:r>
      <w:ins w:id="264" w:author="Rachael Maree Woods" w:date="2016-02-25T13:40:00Z">
        <w:r w:rsidR="00E5403F" w:rsidRPr="005A283A">
          <w:rPr>
            <w:szCs w:val="20"/>
            <w:lang w:val="en-AU"/>
          </w:rPr>
          <w:t>3</w:t>
        </w:r>
      </w:ins>
      <w:del w:id="265" w:author="Rachael Maree Woods" w:date="2016-02-25T13:40:00Z">
        <w:r w:rsidR="008B7D9F" w:rsidRPr="005A283A" w:rsidDel="00E5403F">
          <w:rPr>
            <w:szCs w:val="20"/>
            <w:lang w:val="en-AU"/>
          </w:rPr>
          <w:delText>0</w:delText>
        </w:r>
      </w:del>
      <w:r w:rsidR="008B7D9F" w:rsidRPr="005A283A">
        <w:rPr>
          <w:szCs w:val="20"/>
          <w:lang w:val="en-AU"/>
        </w:rPr>
        <w:t xml:space="preserve">0 replicates, across 11 factors and nine </w:t>
      </w:r>
      <w:r w:rsidR="0004058D" w:rsidRPr="005A283A">
        <w:rPr>
          <w:szCs w:val="20"/>
          <w:lang w:val="en-AU"/>
        </w:rPr>
        <w:t>studies</w:t>
      </w:r>
      <w:r w:rsidR="008B7D9F" w:rsidRPr="005A283A">
        <w:rPr>
          <w:szCs w:val="20"/>
          <w:lang w:val="en-AU"/>
        </w:rPr>
        <w:t xml:space="preserve"> utilising seven species. For </w:t>
      </w:r>
      <w:r w:rsidR="0004058D" w:rsidRPr="005A283A">
        <w:rPr>
          <w:szCs w:val="20"/>
          <w:lang w:val="en-AU"/>
        </w:rPr>
        <w:t>larval survivorship w</w:t>
      </w:r>
      <w:r w:rsidR="00B96FDD" w:rsidRPr="005A283A">
        <w:rPr>
          <w:szCs w:val="20"/>
          <w:lang w:val="en-AU"/>
        </w:rPr>
        <w:t xml:space="preserve">e had </w:t>
      </w:r>
      <w:del w:id="266" w:author="Rachael Maree Woods" w:date="2016-02-25T13:39:00Z">
        <w:r w:rsidR="00B96FDD" w:rsidRPr="005A283A" w:rsidDel="00E5403F">
          <w:rPr>
            <w:szCs w:val="20"/>
            <w:lang w:val="en-AU"/>
          </w:rPr>
          <w:delText xml:space="preserve">9860 </w:delText>
        </w:r>
      </w:del>
      <w:ins w:id="267" w:author="Rachael Maree Woods" w:date="2016-02-25T13:39:00Z">
        <w:r w:rsidR="00E5403F" w:rsidRPr="005A283A">
          <w:rPr>
            <w:szCs w:val="20"/>
            <w:lang w:val="en-AU"/>
          </w:rPr>
          <w:t xml:space="preserve">11100 </w:t>
        </w:r>
      </w:ins>
      <w:r w:rsidR="00B96FDD" w:rsidRPr="005A283A">
        <w:rPr>
          <w:szCs w:val="20"/>
          <w:lang w:val="en-AU"/>
        </w:rPr>
        <w:t>replicates, across 7</w:t>
      </w:r>
      <w:r w:rsidR="0004058D" w:rsidRPr="005A283A">
        <w:rPr>
          <w:szCs w:val="20"/>
          <w:lang w:val="en-AU"/>
        </w:rPr>
        <w:t xml:space="preserve"> factors and </w:t>
      </w:r>
      <w:del w:id="268" w:author="Rachael Maree Woods" w:date="2016-02-25T13:36:00Z">
        <w:r w:rsidR="0004058D" w:rsidRPr="005A283A" w:rsidDel="00E5403F">
          <w:rPr>
            <w:szCs w:val="20"/>
            <w:lang w:val="en-AU"/>
          </w:rPr>
          <w:delText xml:space="preserve">10 </w:delText>
        </w:r>
      </w:del>
      <w:ins w:id="269" w:author="Rachael Maree Woods" w:date="2016-02-25T13:36:00Z">
        <w:r w:rsidR="00E5403F" w:rsidRPr="005A283A">
          <w:rPr>
            <w:szCs w:val="20"/>
            <w:lang w:val="en-AU"/>
          </w:rPr>
          <w:t xml:space="preserve">12 </w:t>
        </w:r>
      </w:ins>
      <w:r w:rsidR="0004058D" w:rsidRPr="005A283A">
        <w:rPr>
          <w:szCs w:val="20"/>
          <w:lang w:val="en-AU"/>
        </w:rPr>
        <w:t xml:space="preserve">studies utilising </w:t>
      </w:r>
      <w:del w:id="270" w:author="Rachael Maree Woods" w:date="2016-02-25T13:37:00Z">
        <w:r w:rsidR="0004058D" w:rsidRPr="005A283A" w:rsidDel="00E5403F">
          <w:rPr>
            <w:szCs w:val="20"/>
            <w:lang w:val="en-AU"/>
          </w:rPr>
          <w:delText xml:space="preserve">12 </w:delText>
        </w:r>
      </w:del>
      <w:ins w:id="271" w:author="Rachael Maree Woods" w:date="2016-02-25T13:37:00Z">
        <w:r w:rsidR="00E5403F" w:rsidRPr="005A283A">
          <w:rPr>
            <w:szCs w:val="20"/>
            <w:lang w:val="en-AU"/>
          </w:rPr>
          <w:t xml:space="preserve">14 </w:t>
        </w:r>
      </w:ins>
      <w:r w:rsidR="0004058D" w:rsidRPr="005A283A">
        <w:rPr>
          <w:szCs w:val="20"/>
          <w:lang w:val="en-AU"/>
        </w:rPr>
        <w:t xml:space="preserve">species. </w:t>
      </w:r>
      <w:r w:rsidR="007B347A" w:rsidRPr="005A283A">
        <w:rPr>
          <w:lang w:val="en-AU"/>
        </w:rPr>
        <w:t xml:space="preserve">All studies selected reported the number of individual eggs or larvae used in experiments </w:t>
      </w:r>
      <w:r w:rsidR="00B64F83" w:rsidRPr="005A283A">
        <w:rPr>
          <w:lang w:val="en-AU"/>
        </w:rPr>
        <w:t>and these values were converted from proportions into the number of success</w:t>
      </w:r>
      <w:r w:rsidR="00411F7B" w:rsidRPr="005A283A">
        <w:rPr>
          <w:lang w:val="en-AU"/>
        </w:rPr>
        <w:t>es</w:t>
      </w:r>
      <w:r w:rsidR="00B64F83" w:rsidRPr="005A283A">
        <w:rPr>
          <w:lang w:val="en-AU"/>
        </w:rPr>
        <w:t xml:space="preserve"> and failures. </w:t>
      </w:r>
      <w:r w:rsidR="00054F13" w:rsidRPr="005A283A">
        <w:rPr>
          <w:lang w:val="en-AU"/>
        </w:rPr>
        <w:t xml:space="preserve">Because </w:t>
      </w:r>
      <w:r w:rsidR="00327F40" w:rsidRPr="005A283A">
        <w:rPr>
          <w:lang w:val="en-AU"/>
        </w:rPr>
        <w:t>each experiment</w:t>
      </w:r>
      <w:r w:rsidR="007B347A" w:rsidRPr="005A283A">
        <w:rPr>
          <w:lang w:val="en-AU"/>
        </w:rPr>
        <w:t xml:space="preserve"> tended to manipulate one factor at a time</w:t>
      </w:r>
      <w:r w:rsidR="00054F13" w:rsidRPr="005A283A">
        <w:rPr>
          <w:lang w:val="en-AU"/>
        </w:rPr>
        <w:t>,</w:t>
      </w:r>
      <w:r w:rsidR="007B347A" w:rsidRPr="005A283A">
        <w:rPr>
          <w:lang w:val="en-AU"/>
        </w:rPr>
        <w:t xml:space="preserve"> levels of collinearity </w:t>
      </w:r>
      <w:r w:rsidR="00054F13" w:rsidRPr="005A283A">
        <w:rPr>
          <w:lang w:val="en-AU"/>
        </w:rPr>
        <w:t>were low</w:t>
      </w:r>
      <w:r w:rsidR="007B347A" w:rsidRPr="005A283A">
        <w:rPr>
          <w:lang w:val="en-AU"/>
        </w:rPr>
        <w:t>.</w:t>
      </w:r>
      <w:r w:rsidR="00327F40" w:rsidRPr="005A283A">
        <w:rPr>
          <w:lang w:val="en-AU"/>
        </w:rPr>
        <w:t xml:space="preserve"> Fertilisation and larval survivorship </w:t>
      </w:r>
      <w:r w:rsidR="00B21654" w:rsidRPr="005A283A">
        <w:rPr>
          <w:lang w:val="en-AU"/>
        </w:rPr>
        <w:t>were analysed separately using generalised linear mixed-effects model</w:t>
      </w:r>
      <w:r w:rsidR="00960662" w:rsidRPr="005A283A">
        <w:rPr>
          <w:lang w:val="en-AU"/>
        </w:rPr>
        <w:t>s</w:t>
      </w:r>
      <w:r w:rsidR="00B21654" w:rsidRPr="005A283A">
        <w:rPr>
          <w:lang w:val="en-AU"/>
        </w:rPr>
        <w:t xml:space="preserve"> (GLMM)</w:t>
      </w:r>
      <w:r w:rsidR="00845A91" w:rsidRPr="005A283A">
        <w:rPr>
          <w:lang w:val="en-AU"/>
        </w:rPr>
        <w:t xml:space="preserve"> </w:t>
      </w:r>
      <w:r w:rsidR="00723C5F" w:rsidRPr="005A283A">
        <w:rPr>
          <w:lang w:val="en-AU"/>
        </w:rPr>
        <w:t xml:space="preserve">with </w:t>
      </w:r>
      <w:r w:rsidR="00B21654" w:rsidRPr="005A283A">
        <w:rPr>
          <w:lang w:val="en-AU"/>
        </w:rPr>
        <w:t xml:space="preserve">a binomial response and a logit link function </w:t>
      </w:r>
      <w:r w:rsidR="006B2A4C" w:rsidRPr="005A283A">
        <w:rPr>
          <w:lang w:val="en-AU"/>
        </w:rPr>
        <w:fldChar w:fldCharType="begin"/>
      </w:r>
      <w:r w:rsidR="00826BA0" w:rsidRPr="005A283A">
        <w:rPr>
          <w:lang w:val="en-AU"/>
        </w:rPr>
        <w:instrText xml:space="preserve"> ADDIN EN.CITE &lt;EndNote&gt;&lt;Cite&gt;&lt;Author&gt;Zuur&lt;/Author&gt;&lt;Year&gt;2009&lt;/Year&gt;&lt;RecNum&gt;62&lt;/RecNum&gt;&lt;DisplayText&gt;(Zuur et al. 2009)&lt;/DisplayText&gt;&lt;record&gt;&lt;rec-number&gt;62&lt;/rec-number&gt;&lt;foreign-keys&gt;&lt;key app="EN" db-id="9zsaz59z9pv50vefd24xzs5rdpstsrsesvrw" timestamp="1411965595"&gt;62&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lt;/publisher&gt;&lt;isbn&gt;0387874585&lt;/isbn&gt;&lt;urls&gt;&lt;/urls&gt;&lt;/record&gt;&lt;/Cite&gt;&lt;/EndNote&gt;</w:instrText>
      </w:r>
      <w:r w:rsidR="006B2A4C" w:rsidRPr="005A283A">
        <w:rPr>
          <w:lang w:val="en-AU"/>
        </w:rPr>
        <w:fldChar w:fldCharType="separate"/>
      </w:r>
      <w:r w:rsidR="00826BA0" w:rsidRPr="005A283A">
        <w:rPr>
          <w:lang w:val="en-AU"/>
        </w:rPr>
        <w:t>(</w:t>
      </w:r>
      <w:r w:rsidR="00E71073" w:rsidRPr="005A283A">
        <w:rPr>
          <w:lang w:val="en-AU"/>
          <w:rPrChange w:id="272" w:author="Rachael Maree Woods" w:date="2016-03-01T12:40:00Z">
            <w:rPr/>
          </w:rPrChange>
        </w:rPr>
        <w:fldChar w:fldCharType="begin"/>
      </w:r>
      <w:r w:rsidR="00E71073" w:rsidRPr="005A283A">
        <w:rPr>
          <w:lang w:val="en-AU"/>
          <w:rPrChange w:id="273" w:author="Rachael Maree Woods" w:date="2016-03-01T12:40:00Z">
            <w:rPr/>
          </w:rPrChange>
        </w:rPr>
        <w:instrText xml:space="preserve"> HYPERLINK \l "_ENREF_69" \o "Zuur, 2009 #62" </w:instrText>
      </w:r>
      <w:r w:rsidR="00E71073" w:rsidRPr="005A283A">
        <w:rPr>
          <w:lang w:val="en-AU"/>
        </w:rPr>
        <w:fldChar w:fldCharType="separate"/>
      </w:r>
      <w:r w:rsidR="00196F2F" w:rsidRPr="005A283A">
        <w:rPr>
          <w:lang w:val="en-AU"/>
        </w:rPr>
        <w:t>Zuur et al. 2009</w:t>
      </w:r>
      <w:r w:rsidR="00E71073" w:rsidRPr="005A283A">
        <w:rPr>
          <w:lang w:val="en-AU"/>
        </w:rPr>
        <w:fldChar w:fldCharType="end"/>
      </w:r>
      <w:r w:rsidR="00826BA0" w:rsidRPr="005A283A">
        <w:rPr>
          <w:lang w:val="en-AU"/>
        </w:rPr>
        <w:t>)</w:t>
      </w:r>
      <w:r w:rsidR="006B2A4C" w:rsidRPr="005A283A">
        <w:rPr>
          <w:lang w:val="en-AU"/>
        </w:rPr>
        <w:fldChar w:fldCharType="end"/>
      </w:r>
      <w:r w:rsidR="00826BA0" w:rsidRPr="005A283A">
        <w:rPr>
          <w:lang w:val="en-AU"/>
        </w:rPr>
        <w:t xml:space="preserve"> </w:t>
      </w:r>
      <w:r w:rsidR="00B21654" w:rsidRPr="005A283A">
        <w:rPr>
          <w:lang w:val="en-AU"/>
        </w:rPr>
        <w:t xml:space="preserve">to determine the </w:t>
      </w:r>
      <w:r w:rsidR="00723C5F" w:rsidRPr="005A283A">
        <w:rPr>
          <w:lang w:val="en-AU"/>
        </w:rPr>
        <w:t xml:space="preserve">relative </w:t>
      </w:r>
      <w:r w:rsidR="00B21654" w:rsidRPr="005A283A">
        <w:rPr>
          <w:lang w:val="en-AU"/>
        </w:rPr>
        <w:t xml:space="preserve">effect of each seawater property on fertilisation </w:t>
      </w:r>
      <w:r w:rsidR="00156235" w:rsidRPr="005A283A">
        <w:rPr>
          <w:lang w:val="en-AU"/>
        </w:rPr>
        <w:t xml:space="preserve">and </w:t>
      </w:r>
      <w:r w:rsidR="00A42A67" w:rsidRPr="005A283A">
        <w:rPr>
          <w:lang w:val="en-AU"/>
        </w:rPr>
        <w:t xml:space="preserve">larval </w:t>
      </w:r>
      <w:r w:rsidR="00156235" w:rsidRPr="005A283A">
        <w:rPr>
          <w:lang w:val="en-AU"/>
        </w:rPr>
        <w:t xml:space="preserve">survivorship probability. </w:t>
      </w:r>
      <w:ins w:id="274" w:author="Rachael Maree Woods" w:date="2016-02-26T09:16:00Z">
        <w:r w:rsidR="006C3F6E" w:rsidRPr="005A283A">
          <w:rPr>
            <w:lang w:val="en-AU"/>
          </w:rPr>
          <w:t xml:space="preserve">Prior to analysis each </w:t>
        </w:r>
      </w:ins>
      <w:ins w:id="275" w:author="Rachael Maree Woods" w:date="2016-02-26T09:17:00Z">
        <w:r w:rsidR="006C3F6E" w:rsidRPr="005A283A">
          <w:rPr>
            <w:lang w:val="en-AU"/>
          </w:rPr>
          <w:t>factor was checked for normality</w:t>
        </w:r>
      </w:ins>
      <w:ins w:id="276" w:author="Rachael Maree Woods" w:date="2016-02-26T09:18:00Z">
        <w:r w:rsidR="006C3F6E" w:rsidRPr="005A283A">
          <w:rPr>
            <w:lang w:val="en-AU"/>
          </w:rPr>
          <w:t xml:space="preserve">, with all factors </w:t>
        </w:r>
      </w:ins>
      <w:ins w:id="277" w:author="Rachael Maree Woods" w:date="2016-02-26T09:19:00Z">
        <w:r w:rsidR="006C3F6E" w:rsidRPr="005A283A">
          <w:rPr>
            <w:lang w:val="en-AU"/>
          </w:rPr>
          <w:t xml:space="preserve">log transformed to fit basic assumptions </w:t>
        </w:r>
      </w:ins>
      <w:ins w:id="278" w:author="Rachael Maree Woods" w:date="2016-02-26T09:18:00Z">
        <w:r w:rsidR="006C3F6E" w:rsidRPr="005A283A">
          <w:rPr>
            <w:lang w:val="en-AU"/>
          </w:rPr>
          <w:t>accept</w:t>
        </w:r>
      </w:ins>
      <w:ins w:id="279" w:author="Rachael Maree Woods" w:date="2016-02-26T09:17:00Z">
        <w:r w:rsidR="006C3F6E" w:rsidRPr="005A283A">
          <w:rPr>
            <w:lang w:val="en-AU"/>
          </w:rPr>
          <w:t xml:space="preserve"> </w:t>
        </w:r>
      </w:ins>
      <w:ins w:id="280" w:author="Rachael Maree Woods" w:date="2016-02-26T09:19:00Z">
        <w:r w:rsidR="006C3F6E" w:rsidRPr="005A283A">
          <w:rPr>
            <w:lang w:val="en-AU"/>
          </w:rPr>
          <w:t>for salinity, temperature an</w:t>
        </w:r>
      </w:ins>
      <w:ins w:id="281" w:author="Rachael Maree Woods" w:date="2016-02-26T09:20:00Z">
        <w:r w:rsidR="006C3F6E" w:rsidRPr="005A283A">
          <w:rPr>
            <w:lang w:val="en-AU"/>
          </w:rPr>
          <w:t xml:space="preserve">d pH which were normally distributed. </w:t>
        </w:r>
      </w:ins>
      <w:ins w:id="282" w:author="Rachael Maree Woods" w:date="2016-02-26T09:22:00Z">
        <w:r w:rsidR="006C3F6E" w:rsidRPr="005A283A">
          <w:rPr>
            <w:lang w:val="en-AU"/>
          </w:rPr>
          <w:t xml:space="preserve">As each GLMM included a </w:t>
        </w:r>
      </w:ins>
      <w:ins w:id="283" w:author="Rachael Maree Woods" w:date="2016-02-26T09:23:00Z">
        <w:r w:rsidR="006C3F6E" w:rsidRPr="005A283A">
          <w:rPr>
            <w:lang w:val="en-AU"/>
          </w:rPr>
          <w:t xml:space="preserve">large </w:t>
        </w:r>
      </w:ins>
      <w:ins w:id="284" w:author="Rachael Maree Woods" w:date="2016-02-26T09:22:00Z">
        <w:r w:rsidR="006C3F6E" w:rsidRPr="005A283A">
          <w:rPr>
            <w:lang w:val="en-AU"/>
          </w:rPr>
          <w:t xml:space="preserve">number of </w:t>
        </w:r>
      </w:ins>
      <w:ins w:id="285" w:author="Rachael Maree Woods" w:date="2016-02-26T09:23:00Z">
        <w:r w:rsidR="006C3F6E" w:rsidRPr="005A283A">
          <w:rPr>
            <w:lang w:val="en-AU"/>
          </w:rPr>
          <w:t xml:space="preserve">environmental factors individual models were first conducted to determine which factors were significant and should therefore be utilised in the larger model. </w:t>
        </w:r>
      </w:ins>
      <w:ins w:id="286" w:author="Rachael Maree Woods" w:date="2016-02-26T09:27:00Z">
        <w:r w:rsidR="001353FD" w:rsidRPr="005A283A">
          <w:rPr>
            <w:lang w:val="en-AU"/>
          </w:rPr>
          <w:t>Within the final models there were not enough combinations of species</w:t>
        </w:r>
      </w:ins>
      <w:ins w:id="287" w:author="Rachael Maree Woods" w:date="2016-02-26T09:28:00Z">
        <w:r w:rsidR="001353FD" w:rsidRPr="005A283A">
          <w:rPr>
            <w:lang w:val="en-AU"/>
          </w:rPr>
          <w:t xml:space="preserve"> or reproductive mode (spawn or brood) </w:t>
        </w:r>
      </w:ins>
      <w:ins w:id="288" w:author="Rachael Maree Woods" w:date="2016-02-26T09:29:00Z">
        <w:r w:rsidR="001353FD" w:rsidRPr="005A283A">
          <w:rPr>
            <w:lang w:val="en-AU"/>
          </w:rPr>
          <w:t xml:space="preserve">in the treatments to include these factors as predictor variables. </w:t>
        </w:r>
      </w:ins>
      <w:del w:id="289" w:author="Rachael Maree Woods" w:date="2016-02-26T09:29:00Z">
        <w:r w:rsidR="00B21654" w:rsidRPr="005A283A" w:rsidDel="001353FD">
          <w:rPr>
            <w:lang w:val="en-AU"/>
          </w:rPr>
          <w:delText>There were not enough combinations of species and treatments to include species as a predictor variable</w:delText>
        </w:r>
        <w:r w:rsidR="00970587" w:rsidRPr="005A283A" w:rsidDel="001353FD">
          <w:rPr>
            <w:lang w:val="en-AU"/>
          </w:rPr>
          <w:delText xml:space="preserve"> (</w:delText>
        </w:r>
        <w:r w:rsidR="00EA7609" w:rsidRPr="005A283A" w:rsidDel="001353FD">
          <w:rPr>
            <w:lang w:val="en-AU"/>
          </w:rPr>
          <w:delText xml:space="preserve">i.e., some of the </w:delText>
        </w:r>
        <w:r w:rsidR="00A92A15" w:rsidRPr="005A283A" w:rsidDel="001353FD">
          <w:rPr>
            <w:lang w:val="en-AU"/>
          </w:rPr>
          <w:delText>14</w:delText>
        </w:r>
        <w:r w:rsidR="00970587" w:rsidRPr="005A283A" w:rsidDel="001353FD">
          <w:rPr>
            <w:lang w:val="en-AU"/>
          </w:rPr>
          <w:delText xml:space="preserve"> species </w:delText>
        </w:r>
        <w:r w:rsidR="00EA7609" w:rsidRPr="005A283A" w:rsidDel="001353FD">
          <w:rPr>
            <w:lang w:val="en-AU"/>
          </w:rPr>
          <w:delText>were not tested for some seawater properties</w:delText>
        </w:r>
        <w:r w:rsidR="00970587" w:rsidRPr="005A283A" w:rsidDel="001353FD">
          <w:rPr>
            <w:lang w:val="en-AU"/>
          </w:rPr>
          <w:delText>, Table S1)</w:delText>
        </w:r>
        <w:r w:rsidR="00B21654" w:rsidRPr="005A283A" w:rsidDel="001353FD">
          <w:rPr>
            <w:lang w:val="en-AU"/>
          </w:rPr>
          <w:delText xml:space="preserve">. </w:delText>
        </w:r>
      </w:del>
      <w:r w:rsidR="00F27A34" w:rsidRPr="005A283A">
        <w:rPr>
          <w:lang w:val="en-AU"/>
        </w:rPr>
        <w:t>Because studies focused on single species, we</w:t>
      </w:r>
      <w:r w:rsidR="00B21654" w:rsidRPr="005A283A">
        <w:rPr>
          <w:lang w:val="en-AU"/>
        </w:rPr>
        <w:t xml:space="preserve"> included </w:t>
      </w:r>
      <w:r w:rsidR="00F27A34" w:rsidRPr="005A283A">
        <w:rPr>
          <w:lang w:val="en-AU"/>
        </w:rPr>
        <w:t xml:space="preserve">study </w:t>
      </w:r>
      <w:r w:rsidR="00B21654" w:rsidRPr="005A283A">
        <w:rPr>
          <w:lang w:val="en-AU"/>
        </w:rPr>
        <w:t xml:space="preserve">as a random variable to account for </w:t>
      </w:r>
      <w:r w:rsidR="00970587" w:rsidRPr="005A283A">
        <w:rPr>
          <w:lang w:val="en-AU"/>
        </w:rPr>
        <w:t>variation</w:t>
      </w:r>
      <w:r w:rsidR="00B21654" w:rsidRPr="005A283A">
        <w:rPr>
          <w:lang w:val="en-AU"/>
        </w:rPr>
        <w:t xml:space="preserve"> that occurred </w:t>
      </w:r>
      <w:r w:rsidR="00970587" w:rsidRPr="005A283A">
        <w:rPr>
          <w:lang w:val="en-AU"/>
        </w:rPr>
        <w:t xml:space="preserve">among </w:t>
      </w:r>
      <w:r w:rsidR="00B21654" w:rsidRPr="005A283A">
        <w:rPr>
          <w:lang w:val="en-AU"/>
        </w:rPr>
        <w:t xml:space="preserve">experiments, which </w:t>
      </w:r>
      <w:r w:rsidR="00751B2A" w:rsidRPr="005A283A">
        <w:rPr>
          <w:lang w:val="en-AU"/>
        </w:rPr>
        <w:t xml:space="preserve">also </w:t>
      </w:r>
      <w:r w:rsidR="00E12F4A" w:rsidRPr="005A283A">
        <w:rPr>
          <w:lang w:val="en-AU"/>
        </w:rPr>
        <w:t xml:space="preserve">captured </w:t>
      </w:r>
      <w:r w:rsidR="00B21654" w:rsidRPr="005A283A">
        <w:rPr>
          <w:lang w:val="en-AU"/>
        </w:rPr>
        <w:t xml:space="preserve">the effect of species. </w:t>
      </w:r>
      <w:r w:rsidR="00AA1580" w:rsidRPr="005A283A">
        <w:rPr>
          <w:lang w:val="en-AU"/>
        </w:rPr>
        <w:t>H</w:t>
      </w:r>
      <w:r w:rsidR="00343B88" w:rsidRPr="005A283A">
        <w:rPr>
          <w:lang w:val="en-AU"/>
        </w:rPr>
        <w:t xml:space="preserve">ump-shape relationships </w:t>
      </w:r>
      <w:r w:rsidR="00AA1580" w:rsidRPr="005A283A">
        <w:rPr>
          <w:lang w:val="en-AU"/>
        </w:rPr>
        <w:t xml:space="preserve">were expected </w:t>
      </w:r>
      <w:r w:rsidR="00343B88" w:rsidRPr="005A283A">
        <w:rPr>
          <w:lang w:val="en-AU"/>
        </w:rPr>
        <w:t>for temperature</w:t>
      </w:r>
      <w:r w:rsidR="00B21654" w:rsidRPr="005A283A">
        <w:rPr>
          <w:lang w:val="en-AU"/>
        </w:rPr>
        <w:t>, salinity and pH</w:t>
      </w:r>
      <w:r w:rsidR="00AA1580" w:rsidRPr="005A283A">
        <w:rPr>
          <w:lang w:val="en-AU"/>
        </w:rPr>
        <w:t>.</w:t>
      </w:r>
      <w:r w:rsidR="00343B88" w:rsidRPr="005A283A">
        <w:rPr>
          <w:lang w:val="en-AU"/>
        </w:rPr>
        <w:t xml:space="preserve"> </w:t>
      </w:r>
      <w:r w:rsidR="00AA1580" w:rsidRPr="005A283A">
        <w:rPr>
          <w:lang w:val="en-AU"/>
        </w:rPr>
        <w:t>Therefore, both</w:t>
      </w:r>
      <w:r w:rsidR="00B21654" w:rsidRPr="005A283A">
        <w:rPr>
          <w:lang w:val="en-AU"/>
        </w:rPr>
        <w:t xml:space="preserve"> quadratic</w:t>
      </w:r>
      <w:r w:rsidR="00343B88" w:rsidRPr="005A283A">
        <w:rPr>
          <w:lang w:val="en-AU"/>
        </w:rPr>
        <w:t xml:space="preserve"> </w:t>
      </w:r>
      <w:r w:rsidR="00AA1580" w:rsidRPr="005A283A">
        <w:rPr>
          <w:lang w:val="en-AU"/>
        </w:rPr>
        <w:t>and</w:t>
      </w:r>
      <w:r w:rsidR="00B21654" w:rsidRPr="005A283A">
        <w:rPr>
          <w:lang w:val="en-AU"/>
        </w:rPr>
        <w:t xml:space="preserve"> linear </w:t>
      </w:r>
      <w:r w:rsidR="00343B88" w:rsidRPr="005A283A">
        <w:rPr>
          <w:lang w:val="en-AU"/>
        </w:rPr>
        <w:t>term</w:t>
      </w:r>
      <w:r w:rsidR="00AA1580" w:rsidRPr="005A283A">
        <w:rPr>
          <w:lang w:val="en-AU"/>
        </w:rPr>
        <w:t>s were included</w:t>
      </w:r>
      <w:r w:rsidR="00343B88" w:rsidRPr="005A283A">
        <w:rPr>
          <w:lang w:val="en-AU"/>
        </w:rPr>
        <w:t xml:space="preserve"> for these factors</w:t>
      </w:r>
      <w:r w:rsidR="00B21654" w:rsidRPr="005A283A">
        <w:rPr>
          <w:lang w:val="en-AU"/>
        </w:rPr>
        <w:t xml:space="preserve">.  </w:t>
      </w:r>
      <w:r w:rsidR="00AA1580" w:rsidRPr="005A283A">
        <w:rPr>
          <w:lang w:val="en-AU"/>
        </w:rPr>
        <w:t>A</w:t>
      </w:r>
      <w:r w:rsidR="00B21654" w:rsidRPr="005A283A">
        <w:rPr>
          <w:lang w:val="en-AU"/>
        </w:rPr>
        <w:t xml:space="preserve"> drop-analysis was conducted to remove </w:t>
      </w:r>
      <w:r w:rsidR="00156235" w:rsidRPr="005A283A">
        <w:rPr>
          <w:lang w:val="en-AU"/>
        </w:rPr>
        <w:t>non-</w:t>
      </w:r>
      <w:r w:rsidR="00156235" w:rsidRPr="005A283A">
        <w:rPr>
          <w:lang w:val="en-AU"/>
        </w:rPr>
        <w:lastRenderedPageBreak/>
        <w:t xml:space="preserve">significant terms </w:t>
      </w:r>
      <w:r w:rsidR="00B21654" w:rsidRPr="005A283A">
        <w:rPr>
          <w:lang w:val="en-AU"/>
        </w:rPr>
        <w:t xml:space="preserve">using the </w:t>
      </w:r>
      <w:r w:rsidR="00343B88" w:rsidRPr="005A283A">
        <w:rPr>
          <w:lang w:val="en-AU"/>
        </w:rPr>
        <w:t>‘</w:t>
      </w:r>
      <w:r w:rsidR="00B21654" w:rsidRPr="005A283A">
        <w:rPr>
          <w:lang w:val="en-AU"/>
        </w:rPr>
        <w:t>drop1</w:t>
      </w:r>
      <w:r w:rsidR="00343B88" w:rsidRPr="005A283A">
        <w:rPr>
          <w:lang w:val="en-AU"/>
        </w:rPr>
        <w:t>’</w:t>
      </w:r>
      <w:r w:rsidR="00B21654" w:rsidRPr="005A283A">
        <w:rPr>
          <w:lang w:val="en-AU"/>
        </w:rPr>
        <w:t xml:space="preserve"> function in the statistical software </w:t>
      </w:r>
      <w:r w:rsidR="009606BD" w:rsidRPr="005A283A">
        <w:rPr>
          <w:lang w:val="en-AU"/>
        </w:rPr>
        <w:t>package ‘</w:t>
      </w:r>
      <w:r w:rsidR="00B21654" w:rsidRPr="005A283A">
        <w:rPr>
          <w:lang w:val="en-AU"/>
        </w:rPr>
        <w:t>R</w:t>
      </w:r>
      <w:r w:rsidR="009606BD" w:rsidRPr="005A283A">
        <w:rPr>
          <w:lang w:val="en-AU"/>
        </w:rPr>
        <w:t>’</w:t>
      </w:r>
      <w:r w:rsidR="00B21654" w:rsidRPr="005A283A">
        <w:rPr>
          <w:lang w:val="en-AU"/>
        </w:rPr>
        <w:t xml:space="preserve"> (R Development Core Team 2012</w:t>
      </w:r>
      <w:r w:rsidR="00156235" w:rsidRPr="005A283A">
        <w:rPr>
          <w:lang w:val="en-AU"/>
        </w:rPr>
        <w:t>)</w:t>
      </w:r>
      <w:r w:rsidR="00B21654" w:rsidRPr="005A283A">
        <w:rPr>
          <w:lang w:val="en-AU"/>
        </w:rPr>
        <w:t>. GLMMs were conducted using the ‘glmer’ function in the package ‘lme4’</w:t>
      </w:r>
      <w:ins w:id="290" w:author="Rachael Maree Woods" w:date="2016-02-26T09:35:00Z">
        <w:r w:rsidR="001353FD" w:rsidRPr="005A283A">
          <w:rPr>
            <w:lang w:val="en-AU"/>
          </w:rPr>
          <w:t xml:space="preserve"> with the model optimiser ‘bobyqa’</w:t>
        </w:r>
      </w:ins>
      <w:ins w:id="291" w:author="Rachael Maree Woods" w:date="2016-02-26T09:36:00Z">
        <w:r w:rsidR="001353FD" w:rsidRPr="005A283A">
          <w:rPr>
            <w:lang w:val="en-AU"/>
          </w:rPr>
          <w:t xml:space="preserve"> to limit problems of over dispersion and convergence</w:t>
        </w:r>
      </w:ins>
      <w:r w:rsidR="00B21654" w:rsidRPr="005A283A">
        <w:rPr>
          <w:lang w:val="en-AU"/>
        </w:rPr>
        <w:t xml:space="preserve"> </w:t>
      </w:r>
      <w:r w:rsidR="006B2A4C" w:rsidRPr="005A283A">
        <w:rPr>
          <w:lang w:val="en-AU"/>
        </w:rPr>
        <w:fldChar w:fldCharType="begin"/>
      </w:r>
      <w:r w:rsidR="00EC48FA" w:rsidRPr="005A283A">
        <w:rPr>
          <w:lang w:val="en-AU"/>
        </w:rPr>
        <w:instrText xml:space="preserve"> ADDIN EN.CITE &lt;EndNote&gt;&lt;Cite&gt;&lt;Author&gt;Bates&lt;/Author&gt;&lt;Year&gt;2012&lt;/Year&gt;&lt;RecNum&gt;25&lt;/RecNum&gt;&lt;DisplayText&gt;(Bates et al. 2012)&lt;/DisplayText&gt;&lt;record&gt;&lt;rec-number&gt;25&lt;/rec-number&gt;&lt;foreign-keys&gt;&lt;key app="EN" db-id="9zsaz59z9pv50vefd24xzs5rdpstsrsesvrw" timestamp="1411963647"&gt;25&lt;/key&gt;&lt;/foreign-keys&gt;&lt;ref-type name="Journal Article"&gt;17&lt;/ref-type&gt;&lt;contributors&gt;&lt;authors&gt;&lt;author&gt;Bates, Douglas&lt;/author&gt;&lt;author&gt;Maechler, Martin&lt;/author&gt;&lt;author&gt;Bolker, Ben&lt;/author&gt;&lt;/authors&gt;&lt;/contributors&gt;&lt;titles&gt;&lt;title&gt;lme4: Linear mixed-effects models using S4 classes&lt;/title&gt;&lt;/titles&gt;&lt;dates&gt;&lt;year&gt;2012&lt;/year&gt;&lt;/dates&gt;&lt;urls&gt;&lt;/urls&gt;&lt;/record&gt;&lt;/Cite&gt;&lt;/EndNote&gt;</w:instrText>
      </w:r>
      <w:r w:rsidR="006B2A4C" w:rsidRPr="005A283A">
        <w:rPr>
          <w:lang w:val="en-AU"/>
        </w:rPr>
        <w:fldChar w:fldCharType="separate"/>
      </w:r>
      <w:r w:rsidR="00EC48FA" w:rsidRPr="005A283A">
        <w:rPr>
          <w:lang w:val="en-AU"/>
        </w:rPr>
        <w:t>(</w:t>
      </w:r>
      <w:r w:rsidR="00E71073" w:rsidRPr="005A283A">
        <w:rPr>
          <w:lang w:val="en-AU"/>
          <w:rPrChange w:id="292" w:author="Rachael Maree Woods" w:date="2016-03-01T12:40:00Z">
            <w:rPr/>
          </w:rPrChange>
        </w:rPr>
        <w:fldChar w:fldCharType="begin"/>
      </w:r>
      <w:r w:rsidR="00E71073" w:rsidRPr="005A283A">
        <w:rPr>
          <w:lang w:val="en-AU"/>
          <w:rPrChange w:id="293" w:author="Rachael Maree Woods" w:date="2016-03-01T12:40:00Z">
            <w:rPr/>
          </w:rPrChange>
        </w:rPr>
        <w:instrText xml:space="preserve"> HYPERLINK \l "_ENREF_7" \o "Bates, 2012 #25" </w:instrText>
      </w:r>
      <w:r w:rsidR="00E71073" w:rsidRPr="005A283A">
        <w:rPr>
          <w:lang w:val="en-AU"/>
        </w:rPr>
        <w:fldChar w:fldCharType="separate"/>
      </w:r>
      <w:r w:rsidR="00196F2F" w:rsidRPr="005A283A">
        <w:rPr>
          <w:lang w:val="en-AU"/>
        </w:rPr>
        <w:t>Bates et al. 2012</w:t>
      </w:r>
      <w:r w:rsidR="00E71073" w:rsidRPr="005A283A">
        <w:rPr>
          <w:lang w:val="en-AU"/>
        </w:rPr>
        <w:fldChar w:fldCharType="end"/>
      </w:r>
      <w:r w:rsidR="00EC48FA" w:rsidRPr="005A283A">
        <w:rPr>
          <w:lang w:val="en-AU"/>
        </w:rPr>
        <w:t>)</w:t>
      </w:r>
      <w:r w:rsidR="006B2A4C" w:rsidRPr="005A283A">
        <w:rPr>
          <w:lang w:val="en-AU"/>
        </w:rPr>
        <w:fldChar w:fldCharType="end"/>
      </w:r>
      <w:r w:rsidR="00B21654" w:rsidRPr="005A283A">
        <w:rPr>
          <w:lang w:val="en-AU"/>
        </w:rPr>
        <w:t xml:space="preserve">. </w:t>
      </w:r>
    </w:p>
    <w:p w14:paraId="496F087D" w14:textId="77777777" w:rsidR="00AE0409" w:rsidRPr="005A283A" w:rsidRDefault="00AE0409" w:rsidP="009219E1">
      <w:pPr>
        <w:spacing w:line="480" w:lineRule="auto"/>
        <w:rPr>
          <w:lang w:val="en-AU"/>
        </w:rPr>
      </w:pPr>
    </w:p>
    <w:p w14:paraId="43A575AE" w14:textId="53F8467C" w:rsidR="00B21654" w:rsidRPr="005A283A" w:rsidRDefault="00ED64AD" w:rsidP="009219E1">
      <w:pPr>
        <w:spacing w:line="480" w:lineRule="auto"/>
        <w:rPr>
          <w:lang w:val="en-AU"/>
        </w:rPr>
      </w:pPr>
      <w:r w:rsidRPr="005A283A">
        <w:rPr>
          <w:lang w:val="en-AU"/>
        </w:rPr>
        <w:t xml:space="preserve">Following model selection, </w:t>
      </w:r>
      <w:r w:rsidR="002E6FA4" w:rsidRPr="005A283A">
        <w:rPr>
          <w:lang w:val="en-AU"/>
        </w:rPr>
        <w:t>hierarchical partitioning of variance</w:t>
      </w:r>
      <w:r w:rsidR="00975F6A" w:rsidRPr="005A283A">
        <w:rPr>
          <w:lang w:val="en-AU"/>
        </w:rPr>
        <w:t xml:space="preserve"> (the function ‘hier.part’</w:t>
      </w:r>
      <w:r w:rsidR="00C37B4F" w:rsidRPr="005A283A">
        <w:rPr>
          <w:lang w:val="en-AU"/>
        </w:rPr>
        <w:t>)</w:t>
      </w:r>
      <w:r w:rsidR="00A80FD9" w:rsidRPr="005A283A">
        <w:rPr>
          <w:lang w:val="en-AU"/>
        </w:rPr>
        <w:t xml:space="preserve"> </w:t>
      </w:r>
      <w:r w:rsidR="0099663D" w:rsidRPr="005A283A">
        <w:rPr>
          <w:lang w:val="en-AU"/>
        </w:rPr>
        <w:t>(</w:t>
      </w:r>
      <w:r w:rsidR="00A80FD9" w:rsidRPr="005A283A">
        <w:rPr>
          <w:lang w:val="en-AU"/>
        </w:rPr>
        <w:t>Walsh and MacNally 2013</w:t>
      </w:r>
      <w:r w:rsidR="00C37B4F" w:rsidRPr="005A283A">
        <w:rPr>
          <w:lang w:val="en-AU"/>
        </w:rPr>
        <w:t>)</w:t>
      </w:r>
      <w:r w:rsidR="002E6FA4" w:rsidRPr="005A283A">
        <w:rPr>
          <w:lang w:val="en-AU"/>
        </w:rPr>
        <w:t xml:space="preserve"> </w:t>
      </w:r>
      <w:r w:rsidR="001D2A94" w:rsidRPr="005A283A">
        <w:rPr>
          <w:lang w:val="en-AU"/>
        </w:rPr>
        <w:t xml:space="preserve">was </w:t>
      </w:r>
      <w:r w:rsidR="00975F6A" w:rsidRPr="005A283A">
        <w:rPr>
          <w:lang w:val="en-AU"/>
        </w:rPr>
        <w:t>used</w:t>
      </w:r>
      <w:r w:rsidR="001D2A94" w:rsidRPr="005A283A">
        <w:rPr>
          <w:lang w:val="en-AU"/>
        </w:rPr>
        <w:t xml:space="preserve"> to determine the </w:t>
      </w:r>
      <w:r w:rsidRPr="005A283A">
        <w:rPr>
          <w:lang w:val="en-AU"/>
        </w:rPr>
        <w:t xml:space="preserve">relative </w:t>
      </w:r>
      <w:r w:rsidR="00975F6A" w:rsidRPr="005A283A">
        <w:rPr>
          <w:lang w:val="en-AU"/>
        </w:rPr>
        <w:t xml:space="preserve">amount of </w:t>
      </w:r>
      <w:r w:rsidRPr="005A283A">
        <w:rPr>
          <w:lang w:val="en-AU"/>
        </w:rPr>
        <w:t xml:space="preserve">variance explained by the remaining </w:t>
      </w:r>
      <w:r w:rsidR="00B21654" w:rsidRPr="005A283A">
        <w:rPr>
          <w:lang w:val="en-AU"/>
        </w:rPr>
        <w:t>factor</w:t>
      </w:r>
      <w:r w:rsidRPr="005A283A">
        <w:rPr>
          <w:lang w:val="en-AU"/>
        </w:rPr>
        <w:t>s</w:t>
      </w:r>
      <w:r w:rsidR="00B21654" w:rsidRPr="005A283A">
        <w:rPr>
          <w:lang w:val="en-AU"/>
        </w:rPr>
        <w:t xml:space="preserve"> </w:t>
      </w:r>
      <w:r w:rsidR="00975F6A" w:rsidRPr="005A283A">
        <w:rPr>
          <w:lang w:val="en-AU"/>
        </w:rPr>
        <w:t>for each life stage</w:t>
      </w:r>
      <w:r w:rsidR="00AE0409" w:rsidRPr="005A283A">
        <w:rPr>
          <w:lang w:val="en-AU"/>
        </w:rPr>
        <w:t xml:space="preserve">. </w:t>
      </w:r>
      <w:r w:rsidR="006D614A" w:rsidRPr="005A283A">
        <w:rPr>
          <w:lang w:val="en-AU"/>
        </w:rPr>
        <w:t xml:space="preserve"> </w:t>
      </w:r>
    </w:p>
    <w:p w14:paraId="3DA07EFC" w14:textId="6CC74AFB" w:rsidR="00BB499C" w:rsidRPr="005A283A" w:rsidRDefault="00BB499C" w:rsidP="009219E1">
      <w:pPr>
        <w:spacing w:line="480" w:lineRule="auto"/>
        <w:rPr>
          <w:ins w:id="294" w:author="Rachael Maree Woods" w:date="2016-02-26T10:13:00Z"/>
          <w:lang w:val="en-AU"/>
        </w:rPr>
      </w:pPr>
    </w:p>
    <w:p w14:paraId="251F896C" w14:textId="5079954A" w:rsidR="00C44A9C" w:rsidRPr="005A283A" w:rsidRDefault="00C44A9C" w:rsidP="009219E1">
      <w:pPr>
        <w:spacing w:line="480" w:lineRule="auto"/>
        <w:rPr>
          <w:ins w:id="295" w:author="Rachael Maree Woods" w:date="2016-02-26T10:13:00Z"/>
          <w:lang w:val="en-AU"/>
        </w:rPr>
      </w:pPr>
      <w:ins w:id="296" w:author="Rachael Maree Woods" w:date="2016-02-26T10:13:00Z">
        <w:r w:rsidRPr="005A283A">
          <w:rPr>
            <w:lang w:val="en-AU"/>
          </w:rPr>
          <w:t xml:space="preserve">Finally, we utilised real-world </w:t>
        </w:r>
      </w:ins>
      <w:ins w:id="297" w:author="Rachael Maree Woods" w:date="2016-02-26T10:14:00Z">
        <w:r w:rsidRPr="005A283A">
          <w:rPr>
            <w:lang w:val="en-AU"/>
          </w:rPr>
          <w:t xml:space="preserve">water samples to show the applications of our </w:t>
        </w:r>
      </w:ins>
      <w:ins w:id="298" w:author="Rachael Maree Woods" w:date="2016-02-26T10:31:00Z">
        <w:r w:rsidR="009539FE" w:rsidRPr="005A283A">
          <w:rPr>
            <w:lang w:val="en-AU"/>
          </w:rPr>
          <w:t>created models</w:t>
        </w:r>
      </w:ins>
      <w:ins w:id="299" w:author="Rachael Maree Woods" w:date="2016-02-26T10:14:00Z">
        <w:r w:rsidRPr="005A283A">
          <w:rPr>
            <w:lang w:val="en-AU"/>
          </w:rPr>
          <w:t xml:space="preserve"> for both fertilisation and larval </w:t>
        </w:r>
      </w:ins>
      <w:ins w:id="300" w:author="Rachael Maree Woods" w:date="2016-03-01T12:35:00Z">
        <w:r w:rsidR="004876D1" w:rsidRPr="005A283A">
          <w:rPr>
            <w:lang w:val="en-AU"/>
          </w:rPr>
          <w:t>survivorship</w:t>
        </w:r>
      </w:ins>
      <w:ins w:id="301" w:author="Rachael Maree Woods" w:date="2016-02-26T10:14:00Z">
        <w:r w:rsidRPr="005A283A">
          <w:rPr>
            <w:lang w:val="en-AU"/>
          </w:rPr>
          <w:t xml:space="preserve">. </w:t>
        </w:r>
      </w:ins>
      <w:ins w:id="302" w:author="Rachael Maree Woods" w:date="2016-02-26T10:33:00Z">
        <w:r w:rsidR="009539FE" w:rsidRPr="005A283A">
          <w:rPr>
            <w:lang w:val="en-AU"/>
          </w:rPr>
          <w:t xml:space="preserve">For each </w:t>
        </w:r>
      </w:ins>
      <w:ins w:id="303" w:author="Rachael Maree Woods" w:date="2016-02-26T10:34:00Z">
        <w:r w:rsidR="009539FE" w:rsidRPr="005A283A">
          <w:rPr>
            <w:lang w:val="en-AU"/>
          </w:rPr>
          <w:t>life history stage we calculated the percent</w:t>
        </w:r>
      </w:ins>
      <w:ins w:id="304" w:author="Rachael Maree Woods" w:date="2016-02-26T10:35:00Z">
        <w:r w:rsidR="009539FE" w:rsidRPr="005A283A">
          <w:rPr>
            <w:lang w:val="en-AU"/>
          </w:rPr>
          <w:t xml:space="preserve"> likelihood of success for both fertilisation and larval survival </w:t>
        </w:r>
      </w:ins>
      <w:ins w:id="305" w:author="Rachael Maree Woods" w:date="2016-03-01T12:36:00Z">
        <w:r w:rsidR="004876D1" w:rsidRPr="005A283A">
          <w:rPr>
            <w:lang w:val="en-AU"/>
          </w:rPr>
          <w:t xml:space="preserve">individually, </w:t>
        </w:r>
      </w:ins>
      <w:ins w:id="306" w:author="Rachael Maree Woods" w:date="2016-02-26T10:35:00Z">
        <w:r w:rsidR="009539FE" w:rsidRPr="005A283A">
          <w:rPr>
            <w:lang w:val="en-AU"/>
          </w:rPr>
          <w:t>using each water sample</w:t>
        </w:r>
      </w:ins>
      <w:ins w:id="307" w:author="Rachael Maree Woods" w:date="2016-02-26T10:36:00Z">
        <w:r w:rsidR="009539FE" w:rsidRPr="005A283A">
          <w:rPr>
            <w:lang w:val="en-AU"/>
          </w:rPr>
          <w:t xml:space="preserve"> as well as the </w:t>
        </w:r>
      </w:ins>
      <w:ins w:id="308" w:author="Rachael Maree Woods" w:date="2016-02-26T10:37:00Z">
        <w:r w:rsidR="009539FE" w:rsidRPr="005A283A">
          <w:rPr>
            <w:lang w:val="en-AU"/>
          </w:rPr>
          <w:t>standard</w:t>
        </w:r>
      </w:ins>
      <w:ins w:id="309" w:author="Rachael Maree Woods" w:date="2016-02-26T10:36:00Z">
        <w:r w:rsidR="009539FE" w:rsidRPr="005A283A">
          <w:rPr>
            <w:lang w:val="en-AU"/>
          </w:rPr>
          <w:t xml:space="preserve"> error</w:t>
        </w:r>
      </w:ins>
      <w:ins w:id="310" w:author="Rachael Maree Woods" w:date="2016-02-26T10:35:00Z">
        <w:r w:rsidR="009539FE" w:rsidRPr="005A283A">
          <w:rPr>
            <w:lang w:val="en-AU"/>
          </w:rPr>
          <w:t xml:space="preserve">. </w:t>
        </w:r>
      </w:ins>
      <w:ins w:id="311" w:author="Rachael Maree Woods" w:date="2016-02-26T10:36:00Z">
        <w:r w:rsidR="009539FE" w:rsidRPr="005A283A">
          <w:rPr>
            <w:lang w:val="en-AU"/>
          </w:rPr>
          <w:t xml:space="preserve">We were then able to compare the likelihood of success at each location. </w:t>
        </w:r>
      </w:ins>
    </w:p>
    <w:p w14:paraId="7612D438" w14:textId="77777777" w:rsidR="00C44A9C" w:rsidRPr="005A283A" w:rsidRDefault="00C44A9C" w:rsidP="009219E1">
      <w:pPr>
        <w:spacing w:line="480" w:lineRule="auto"/>
        <w:rPr>
          <w:lang w:val="en-AU"/>
        </w:rPr>
      </w:pPr>
    </w:p>
    <w:p w14:paraId="3DFA2DD3" w14:textId="55489436" w:rsidR="009539FE" w:rsidRPr="005A283A" w:rsidRDefault="00AD0265" w:rsidP="009219E1">
      <w:pPr>
        <w:spacing w:line="480" w:lineRule="auto"/>
        <w:rPr>
          <w:ins w:id="312" w:author="Rachael Maree Woods" w:date="2016-02-26T10:37:00Z"/>
          <w:lang w:val="en-AU"/>
        </w:rPr>
      </w:pPr>
      <w:r w:rsidRPr="005A283A">
        <w:rPr>
          <w:lang w:val="en-AU"/>
        </w:rPr>
        <w:t>Finally, we calculated the</w:t>
      </w:r>
      <w:r w:rsidR="00157E06" w:rsidRPr="005A283A">
        <w:rPr>
          <w:lang w:val="en-AU"/>
        </w:rPr>
        <w:t xml:space="preserve"> mean joint probability of progressing through both </w:t>
      </w:r>
      <w:r w:rsidR="001F5820" w:rsidRPr="005A283A">
        <w:rPr>
          <w:lang w:val="en-AU"/>
        </w:rPr>
        <w:t>fertilisation</w:t>
      </w:r>
      <w:r w:rsidR="00157E06" w:rsidRPr="005A283A">
        <w:rPr>
          <w:lang w:val="en-AU"/>
        </w:rPr>
        <w:t xml:space="preserve"> and larval stages for </w:t>
      </w:r>
      <w:del w:id="313" w:author="Rachael Maree Woods" w:date="2016-02-26T10:37:00Z">
        <w:r w:rsidR="00157E06" w:rsidRPr="005A283A" w:rsidDel="009539FE">
          <w:rPr>
            <w:lang w:val="en-AU"/>
          </w:rPr>
          <w:delText>a given set of water properties</w:delText>
        </w:r>
        <w:r w:rsidRPr="005A283A" w:rsidDel="009539FE">
          <w:rPr>
            <w:lang w:val="en-AU"/>
          </w:rPr>
          <w:delText xml:space="preserve"> </w:delText>
        </w:r>
        <w:r w:rsidR="00157E06" w:rsidRPr="005A283A" w:rsidDel="009539FE">
          <w:rPr>
            <w:lang w:val="en-AU"/>
          </w:rPr>
          <w:delText>by multiplying</w:delText>
        </w:r>
      </w:del>
      <w:ins w:id="314" w:author="Rachael Maree Woods" w:date="2016-02-26T10:37:00Z">
        <w:r w:rsidR="009539FE" w:rsidRPr="005A283A">
          <w:rPr>
            <w:lang w:val="en-AU"/>
          </w:rPr>
          <w:t>each given location</w:t>
        </w:r>
      </w:ins>
      <w:ins w:id="315" w:author="Rachael Maree Woods" w:date="2016-03-02T14:15:00Z">
        <w:r w:rsidR="00176F9C">
          <w:rPr>
            <w:lang w:val="en-AU"/>
          </w:rPr>
          <w:t>s</w:t>
        </w:r>
      </w:ins>
      <w:ins w:id="316" w:author="Rachael Maree Woods" w:date="2016-02-26T10:38:00Z">
        <w:r w:rsidR="009539FE" w:rsidRPr="005A283A">
          <w:rPr>
            <w:lang w:val="en-AU"/>
          </w:rPr>
          <w:t xml:space="preserve">. The standard error of each water sample was also calculated to determine the variation for each location. </w:t>
        </w:r>
      </w:ins>
    </w:p>
    <w:p w14:paraId="51345D2B" w14:textId="7269C640" w:rsidR="00BB499C" w:rsidRPr="005A283A" w:rsidDel="009539FE" w:rsidRDefault="00157E06" w:rsidP="009219E1">
      <w:pPr>
        <w:spacing w:line="480" w:lineRule="auto"/>
        <w:rPr>
          <w:del w:id="317" w:author="Rachael Maree Woods" w:date="2016-02-26T10:38:00Z"/>
          <w:lang w:val="en-AU"/>
        </w:rPr>
      </w:pPr>
      <w:del w:id="318" w:author="Rachael Maree Woods" w:date="2016-02-26T10:38:00Z">
        <w:r w:rsidRPr="005A283A" w:rsidDel="009539FE">
          <w:rPr>
            <w:lang w:val="en-AU"/>
          </w:rPr>
          <w:delText xml:space="preserve"> model estimates. </w:delText>
        </w:r>
        <w:r w:rsidR="00D2508E" w:rsidRPr="005A283A" w:rsidDel="009539FE">
          <w:rPr>
            <w:lang w:val="en-AU"/>
          </w:rPr>
          <w:delText>Uncertainty</w:delText>
        </w:r>
        <w:r w:rsidRPr="005A283A" w:rsidDel="009539FE">
          <w:rPr>
            <w:lang w:val="en-AU"/>
          </w:rPr>
          <w:delText xml:space="preserve"> estimates were </w:delText>
        </w:r>
        <w:r w:rsidR="00096B0A" w:rsidRPr="005A283A" w:rsidDel="009539FE">
          <w:rPr>
            <w:lang w:val="en-AU"/>
          </w:rPr>
          <w:delText xml:space="preserve">estimated </w:delText>
        </w:r>
        <w:r w:rsidRPr="005A283A" w:rsidDel="009539FE">
          <w:rPr>
            <w:lang w:val="en-AU"/>
          </w:rPr>
          <w:delText xml:space="preserve">using a Monte Carlo </w:delText>
        </w:r>
        <w:r w:rsidR="006D46AD" w:rsidRPr="005A283A" w:rsidDel="009539FE">
          <w:rPr>
            <w:lang w:val="en-AU"/>
          </w:rPr>
          <w:delText>approach</w:delText>
        </w:r>
        <w:r w:rsidRPr="005A283A" w:rsidDel="009539FE">
          <w:rPr>
            <w:lang w:val="en-AU"/>
          </w:rPr>
          <w:delText xml:space="preserve">, where 10,000 random variates from </w:delText>
        </w:r>
        <w:r w:rsidR="00DE09F3" w:rsidRPr="005A283A" w:rsidDel="009539FE">
          <w:rPr>
            <w:lang w:val="en-AU"/>
          </w:rPr>
          <w:delText>the fixed effects component of the</w:delText>
        </w:r>
        <w:r w:rsidRPr="005A283A" w:rsidDel="009539FE">
          <w:rPr>
            <w:lang w:val="en-AU"/>
          </w:rPr>
          <w:delText xml:space="preserve"> model distribution were multiplied</w:delText>
        </w:r>
        <w:r w:rsidR="00DE09F3" w:rsidRPr="005A283A" w:rsidDel="009539FE">
          <w:rPr>
            <w:lang w:val="en-AU"/>
          </w:rPr>
          <w:delText>.  T</w:delText>
        </w:r>
        <w:r w:rsidRPr="005A283A" w:rsidDel="009539FE">
          <w:rPr>
            <w:lang w:val="en-AU"/>
          </w:rPr>
          <w:delText xml:space="preserve">he 95% confidence intervals from </w:delText>
        </w:r>
        <w:r w:rsidR="001E63A7" w:rsidRPr="005A283A" w:rsidDel="009539FE">
          <w:rPr>
            <w:lang w:val="en-AU"/>
          </w:rPr>
          <w:delText>this</w:delText>
        </w:r>
        <w:r w:rsidRPr="005A283A" w:rsidDel="009539FE">
          <w:rPr>
            <w:lang w:val="en-AU"/>
          </w:rPr>
          <w:delText xml:space="preserve"> </w:delText>
        </w:r>
        <w:r w:rsidR="00DE09F3" w:rsidRPr="005A283A" w:rsidDel="009539FE">
          <w:rPr>
            <w:lang w:val="en-AU"/>
          </w:rPr>
          <w:delText xml:space="preserve">final </w:delText>
        </w:r>
        <w:r w:rsidRPr="005A283A" w:rsidDel="009539FE">
          <w:rPr>
            <w:lang w:val="en-AU"/>
          </w:rPr>
          <w:delText xml:space="preserve">distribution </w:delText>
        </w:r>
        <w:r w:rsidR="001E63A7" w:rsidRPr="005A283A" w:rsidDel="009539FE">
          <w:rPr>
            <w:lang w:val="en-AU"/>
          </w:rPr>
          <w:delText xml:space="preserve">were </w:delText>
        </w:r>
        <w:r w:rsidRPr="005A283A" w:rsidDel="009539FE">
          <w:rPr>
            <w:lang w:val="en-AU"/>
          </w:rPr>
          <w:delText>reported</w:delText>
        </w:r>
        <w:r w:rsidR="001E63A7" w:rsidRPr="005A283A" w:rsidDel="009539FE">
          <w:rPr>
            <w:lang w:val="en-AU"/>
          </w:rPr>
          <w:delText xml:space="preserve"> (i.e., the 250th and 9750th ranked probability)</w:delText>
        </w:r>
        <w:r w:rsidRPr="005A283A" w:rsidDel="009539FE">
          <w:rPr>
            <w:lang w:val="en-AU"/>
          </w:rPr>
          <w:delText>.</w:delText>
        </w:r>
      </w:del>
    </w:p>
    <w:p w14:paraId="56B383B4" w14:textId="77777777" w:rsidR="00763756" w:rsidRPr="005A283A" w:rsidRDefault="00763756" w:rsidP="009219E1">
      <w:pPr>
        <w:pStyle w:val="CommentText"/>
        <w:spacing w:line="480" w:lineRule="auto"/>
        <w:rPr>
          <w:lang w:val="en-AU"/>
        </w:rPr>
      </w:pPr>
    </w:p>
    <w:p w14:paraId="3FD073E5" w14:textId="77777777" w:rsidR="00763756" w:rsidRPr="005A283A" w:rsidRDefault="00B21654" w:rsidP="009219E1">
      <w:pPr>
        <w:pStyle w:val="heading10"/>
        <w:spacing w:line="480" w:lineRule="auto"/>
        <w:rPr>
          <w:rFonts w:ascii="Times New Roman" w:hAnsi="Times New Roman"/>
          <w:lang w:val="en-AU"/>
        </w:rPr>
      </w:pPr>
      <w:r w:rsidRPr="005A283A">
        <w:rPr>
          <w:rFonts w:ascii="Times New Roman" w:hAnsi="Times New Roman"/>
          <w:lang w:val="en-AU"/>
        </w:rPr>
        <w:lastRenderedPageBreak/>
        <w:t>Results</w:t>
      </w:r>
    </w:p>
    <w:p w14:paraId="4965E018" w14:textId="08BD1465" w:rsidR="00B21654" w:rsidRPr="005A283A" w:rsidRDefault="00521ACB" w:rsidP="009219E1">
      <w:pPr>
        <w:spacing w:line="480" w:lineRule="auto"/>
        <w:rPr>
          <w:lang w:val="en-AU"/>
        </w:rPr>
      </w:pPr>
      <w:r w:rsidRPr="005A283A">
        <w:rPr>
          <w:lang w:val="en-AU"/>
        </w:rPr>
        <w:t xml:space="preserve">Copper, </w:t>
      </w:r>
      <w:ins w:id="319" w:author="Rachael Maree Woods" w:date="2016-02-26T10:38:00Z">
        <w:r w:rsidR="00AF6470" w:rsidRPr="005A283A">
          <w:rPr>
            <w:lang w:val="en-AU"/>
          </w:rPr>
          <w:t xml:space="preserve">sediment, </w:t>
        </w:r>
      </w:ins>
      <w:ins w:id="320" w:author="Rachael Maree Woods" w:date="2016-02-26T10:39:00Z">
        <w:r w:rsidR="00AF6470" w:rsidRPr="005A283A">
          <w:rPr>
            <w:lang w:val="en-AU"/>
          </w:rPr>
          <w:t>ammonium</w:t>
        </w:r>
      </w:ins>
      <w:ins w:id="321" w:author="Rachael Maree Woods" w:date="2016-02-26T10:38:00Z">
        <w:r w:rsidR="00AF6470" w:rsidRPr="005A283A">
          <w:rPr>
            <w:lang w:val="en-AU"/>
          </w:rPr>
          <w:t>,</w:t>
        </w:r>
      </w:ins>
      <w:del w:id="322" w:author="Rachael Maree Woods" w:date="2016-02-26T10:38:00Z">
        <w:r w:rsidRPr="005A283A" w:rsidDel="00AF6470">
          <w:rPr>
            <w:lang w:val="en-AU"/>
          </w:rPr>
          <w:delText>salinity</w:delText>
        </w:r>
      </w:del>
      <w:r w:rsidRPr="005A283A">
        <w:rPr>
          <w:lang w:val="en-AU"/>
        </w:rPr>
        <w:t xml:space="preserve">, </w:t>
      </w:r>
      <w:del w:id="323" w:author="Rachael Maree Woods" w:date="2016-02-17T10:10:00Z">
        <w:r w:rsidRPr="005A283A" w:rsidDel="00DE3BDE">
          <w:rPr>
            <w:lang w:val="en-AU"/>
          </w:rPr>
          <w:delText>phosphor</w:delText>
        </w:r>
        <w:r w:rsidR="00B21654" w:rsidRPr="005A283A" w:rsidDel="00DE3BDE">
          <w:rPr>
            <w:lang w:val="en-AU"/>
          </w:rPr>
          <w:delText xml:space="preserve">us </w:delText>
        </w:r>
      </w:del>
      <w:ins w:id="324" w:author="Rachael Maree Woods" w:date="2016-02-17T10:10:00Z">
        <w:r w:rsidR="00DE3BDE" w:rsidRPr="005A283A">
          <w:rPr>
            <w:lang w:val="en-AU"/>
          </w:rPr>
          <w:t xml:space="preserve">phosphate </w:t>
        </w:r>
      </w:ins>
      <w:r w:rsidR="00B21654" w:rsidRPr="005A283A">
        <w:rPr>
          <w:lang w:val="en-AU"/>
        </w:rPr>
        <w:t xml:space="preserve">and </w:t>
      </w:r>
      <w:del w:id="325" w:author="Rachael Maree Woods" w:date="2016-02-26T10:39:00Z">
        <w:r w:rsidR="00B21654" w:rsidRPr="005A283A" w:rsidDel="00AF6470">
          <w:rPr>
            <w:lang w:val="en-AU"/>
          </w:rPr>
          <w:delText xml:space="preserve">sediment </w:delText>
        </w:r>
      </w:del>
      <w:ins w:id="326" w:author="Rachael Maree Woods" w:date="2016-02-26T10:39:00Z">
        <w:r w:rsidR="00AF6470" w:rsidRPr="005A283A">
          <w:rPr>
            <w:lang w:val="en-AU"/>
          </w:rPr>
          <w:t xml:space="preserve">salinity </w:t>
        </w:r>
      </w:ins>
      <w:r w:rsidR="00E573E5" w:rsidRPr="005A283A">
        <w:rPr>
          <w:lang w:val="en-AU"/>
        </w:rPr>
        <w:t xml:space="preserve">were retained in the final best model for </w:t>
      </w:r>
      <w:r w:rsidR="00B21654" w:rsidRPr="005A283A">
        <w:rPr>
          <w:lang w:val="en-AU"/>
        </w:rPr>
        <w:t>fe</w:t>
      </w:r>
      <w:r w:rsidR="00544FFC" w:rsidRPr="005A283A">
        <w:rPr>
          <w:lang w:val="en-AU"/>
        </w:rPr>
        <w:t>rtilisation probability (Table 2</w:t>
      </w:r>
      <w:r w:rsidR="00B21654" w:rsidRPr="005A283A">
        <w:rPr>
          <w:lang w:val="en-AU"/>
        </w:rPr>
        <w:t xml:space="preserve">, </w:t>
      </w:r>
      <w:r w:rsidR="00C65F62" w:rsidRPr="005A283A">
        <w:rPr>
          <w:lang w:val="en-AU"/>
        </w:rPr>
        <w:t xml:space="preserve">Fig. </w:t>
      </w:r>
      <w:r w:rsidR="00B21654" w:rsidRPr="005A283A">
        <w:rPr>
          <w:lang w:val="en-AU"/>
        </w:rPr>
        <w:t xml:space="preserve">1).  </w:t>
      </w:r>
      <w:r w:rsidR="00183C58" w:rsidRPr="005A283A">
        <w:rPr>
          <w:lang w:val="en-AU"/>
        </w:rPr>
        <w:t>S</w:t>
      </w:r>
      <w:r w:rsidR="00B21654" w:rsidRPr="005A283A">
        <w:rPr>
          <w:lang w:val="en-AU"/>
        </w:rPr>
        <w:t xml:space="preserve">alinity had a significant quadratic effect, where fertilisation probability </w:t>
      </w:r>
      <w:r w:rsidR="00C15DDA" w:rsidRPr="005A283A">
        <w:rPr>
          <w:lang w:val="en-AU"/>
        </w:rPr>
        <w:t>peaked</w:t>
      </w:r>
      <w:r w:rsidR="006462C7" w:rsidRPr="005A283A">
        <w:rPr>
          <w:lang w:val="en-AU"/>
        </w:rPr>
        <w:t xml:space="preserve"> at </w:t>
      </w:r>
      <w:r w:rsidR="00E938CC" w:rsidRPr="005A283A">
        <w:rPr>
          <w:lang w:val="en-AU"/>
        </w:rPr>
        <w:t xml:space="preserve">the </w:t>
      </w:r>
      <w:r w:rsidR="00A316B1" w:rsidRPr="005A283A">
        <w:rPr>
          <w:lang w:val="en-AU"/>
        </w:rPr>
        <w:t xml:space="preserve">imposed </w:t>
      </w:r>
      <w:r w:rsidR="00E938CC" w:rsidRPr="005A283A">
        <w:rPr>
          <w:lang w:val="en-AU"/>
        </w:rPr>
        <w:t>salinity of seawater (</w:t>
      </w:r>
      <w:r w:rsidR="006462C7" w:rsidRPr="005A283A">
        <w:rPr>
          <w:lang w:val="en-AU"/>
        </w:rPr>
        <w:t>35</w:t>
      </w:r>
      <w:r w:rsidR="00E938CC" w:rsidRPr="005A283A">
        <w:rPr>
          <w:lang w:val="en-AU"/>
        </w:rPr>
        <w:t xml:space="preserve"> </w:t>
      </w:r>
      <w:r w:rsidR="00B21654" w:rsidRPr="005A283A">
        <w:rPr>
          <w:lang w:val="en-AU"/>
        </w:rPr>
        <w:t>psu</w:t>
      </w:r>
      <w:r w:rsidR="00E938CC" w:rsidRPr="005A283A">
        <w:rPr>
          <w:lang w:val="en-AU"/>
        </w:rPr>
        <w:t>)</w:t>
      </w:r>
      <w:r w:rsidR="00B21654" w:rsidRPr="005A283A">
        <w:rPr>
          <w:lang w:val="en-AU"/>
        </w:rPr>
        <w:t xml:space="preserve"> and declined at higher </w:t>
      </w:r>
      <w:r w:rsidR="00E938CC" w:rsidRPr="005A283A">
        <w:rPr>
          <w:lang w:val="en-AU"/>
        </w:rPr>
        <w:t xml:space="preserve">and </w:t>
      </w:r>
      <w:r w:rsidR="00B21654" w:rsidRPr="005A283A">
        <w:rPr>
          <w:lang w:val="en-AU"/>
        </w:rPr>
        <w:t>lower levels (</w:t>
      </w:r>
      <w:r w:rsidR="00C65F62" w:rsidRPr="005A283A">
        <w:rPr>
          <w:lang w:val="en-AU"/>
        </w:rPr>
        <w:t xml:space="preserve">Fig. </w:t>
      </w:r>
      <w:r w:rsidR="00B21654" w:rsidRPr="005A283A">
        <w:rPr>
          <w:lang w:val="en-AU"/>
        </w:rPr>
        <w:t xml:space="preserve">1b). Nitrate, </w:t>
      </w:r>
      <w:del w:id="327" w:author="Rachael Maree Woods" w:date="2016-02-26T10:40:00Z">
        <w:r w:rsidR="00B21654" w:rsidRPr="005A283A" w:rsidDel="00AC757B">
          <w:rPr>
            <w:lang w:val="en-AU"/>
          </w:rPr>
          <w:delText xml:space="preserve">ammonium, </w:delText>
        </w:r>
      </w:del>
      <w:r w:rsidR="00B21654" w:rsidRPr="005A283A">
        <w:rPr>
          <w:lang w:val="en-AU"/>
        </w:rPr>
        <w:t xml:space="preserve">zinc, cadmium, </w:t>
      </w:r>
      <w:r w:rsidR="00F15DF1" w:rsidRPr="005A283A">
        <w:rPr>
          <w:lang w:val="en-AU"/>
        </w:rPr>
        <w:t>t</w:t>
      </w:r>
      <w:r w:rsidR="00B21654" w:rsidRPr="005A283A">
        <w:rPr>
          <w:lang w:val="en-AU"/>
        </w:rPr>
        <w:t xml:space="preserve">ributyltin, pH and temperature did not have significant </w:t>
      </w:r>
      <w:r w:rsidR="00E60E75" w:rsidRPr="005A283A">
        <w:rPr>
          <w:lang w:val="en-AU"/>
        </w:rPr>
        <w:t xml:space="preserve">influences </w:t>
      </w:r>
      <w:r w:rsidR="00B21654" w:rsidRPr="005A283A">
        <w:rPr>
          <w:lang w:val="en-AU"/>
        </w:rPr>
        <w:t>o</w:t>
      </w:r>
      <w:r w:rsidR="00C15DDA" w:rsidRPr="005A283A">
        <w:rPr>
          <w:lang w:val="en-AU"/>
        </w:rPr>
        <w:t>n</w:t>
      </w:r>
      <w:r w:rsidR="00B21654" w:rsidRPr="005A283A">
        <w:rPr>
          <w:lang w:val="en-AU"/>
        </w:rPr>
        <w:t xml:space="preserve"> fertilisation probability and were </w:t>
      </w:r>
      <w:r w:rsidR="00FD6714" w:rsidRPr="005A283A">
        <w:rPr>
          <w:lang w:val="en-AU"/>
        </w:rPr>
        <w:t>excluded</w:t>
      </w:r>
      <w:r w:rsidR="00B21654" w:rsidRPr="005A283A">
        <w:rPr>
          <w:lang w:val="en-AU"/>
        </w:rPr>
        <w:t xml:space="preserve"> from the final model.</w:t>
      </w:r>
    </w:p>
    <w:p w14:paraId="6452D0E8" w14:textId="77777777" w:rsidR="00B21654" w:rsidRPr="005A283A" w:rsidRDefault="00B21654" w:rsidP="009219E1">
      <w:pPr>
        <w:spacing w:line="480" w:lineRule="auto"/>
        <w:rPr>
          <w:lang w:val="en-AU"/>
        </w:rPr>
      </w:pPr>
    </w:p>
    <w:p w14:paraId="29F3588F" w14:textId="61F3AF8F" w:rsidR="00B21654" w:rsidRPr="005A283A" w:rsidRDefault="00B21654" w:rsidP="009219E1">
      <w:pPr>
        <w:spacing w:line="480" w:lineRule="auto"/>
        <w:rPr>
          <w:lang w:val="en-AU"/>
        </w:rPr>
      </w:pPr>
      <w:r w:rsidRPr="005A283A">
        <w:rPr>
          <w:lang w:val="en-AU"/>
        </w:rPr>
        <w:t xml:space="preserve">Copper, lead, </w:t>
      </w:r>
      <w:ins w:id="328" w:author="Rachael Maree Woods" w:date="2016-02-26T10:41:00Z">
        <w:r w:rsidR="00AC757B" w:rsidRPr="005A283A">
          <w:rPr>
            <w:lang w:val="en-AU"/>
          </w:rPr>
          <w:t xml:space="preserve">and </w:t>
        </w:r>
      </w:ins>
      <w:r w:rsidRPr="005A283A">
        <w:rPr>
          <w:lang w:val="en-AU"/>
        </w:rPr>
        <w:t xml:space="preserve">temperature </w:t>
      </w:r>
      <w:del w:id="329" w:author="Rachael Maree Woods" w:date="2016-02-26T10:41:00Z">
        <w:r w:rsidRPr="005A283A" w:rsidDel="00AC757B">
          <w:rPr>
            <w:lang w:val="en-AU"/>
          </w:rPr>
          <w:delText xml:space="preserve">and salinity </w:delText>
        </w:r>
      </w:del>
      <w:r w:rsidR="00823396" w:rsidRPr="005A283A">
        <w:rPr>
          <w:lang w:val="en-AU"/>
        </w:rPr>
        <w:t xml:space="preserve">were retained in the final best model for </w:t>
      </w:r>
      <w:r w:rsidR="00544FFC" w:rsidRPr="005A283A">
        <w:rPr>
          <w:lang w:val="en-AU"/>
        </w:rPr>
        <w:t>survivorship success (Table 3</w:t>
      </w:r>
      <w:r w:rsidRPr="005A283A">
        <w:rPr>
          <w:lang w:val="en-AU"/>
        </w:rPr>
        <w:t xml:space="preserve">, Figure 2). </w:t>
      </w:r>
      <w:r w:rsidR="00823396" w:rsidRPr="005A283A">
        <w:rPr>
          <w:lang w:val="en-AU"/>
        </w:rPr>
        <w:t>T</w:t>
      </w:r>
      <w:r w:rsidRPr="005A283A">
        <w:rPr>
          <w:lang w:val="en-AU"/>
        </w:rPr>
        <w:t xml:space="preserve">emperature had a significant quadratic effect, where survivorship probability </w:t>
      </w:r>
      <w:r w:rsidR="00533A3B" w:rsidRPr="005A283A">
        <w:rPr>
          <w:lang w:val="en-AU"/>
        </w:rPr>
        <w:t>peaked</w:t>
      </w:r>
      <w:r w:rsidRPr="005A283A">
        <w:rPr>
          <w:lang w:val="en-AU"/>
        </w:rPr>
        <w:t xml:space="preserve"> at </w:t>
      </w:r>
      <w:r w:rsidR="00823396" w:rsidRPr="005A283A">
        <w:rPr>
          <w:lang w:val="en-AU"/>
        </w:rPr>
        <w:t>the imposed tropical seawater temperatures (</w:t>
      </w:r>
      <w:r w:rsidRPr="005A283A">
        <w:rPr>
          <w:lang w:val="en-AU"/>
        </w:rPr>
        <w:t>2</w:t>
      </w:r>
      <w:del w:id="330" w:author="Rachael Maree Woods" w:date="2016-02-26T10:41:00Z">
        <w:r w:rsidRPr="005A283A" w:rsidDel="00AC757B">
          <w:rPr>
            <w:lang w:val="en-AU"/>
          </w:rPr>
          <w:delText>9</w:delText>
        </w:r>
      </w:del>
      <w:ins w:id="331" w:author="Rachael Maree Woods" w:date="2016-02-26T10:42:00Z">
        <w:r w:rsidR="00AC757B" w:rsidRPr="005A283A">
          <w:rPr>
            <w:lang w:val="en-AU"/>
          </w:rPr>
          <w:t>8</w:t>
        </w:r>
      </w:ins>
      <w:r w:rsidRPr="005A283A">
        <w:rPr>
          <w:lang w:val="en-AU"/>
        </w:rPr>
        <w:sym w:font="Symbol" w:char="F0B0"/>
      </w:r>
      <w:r w:rsidRPr="005A283A">
        <w:rPr>
          <w:lang w:val="en-AU"/>
        </w:rPr>
        <w:t>C</w:t>
      </w:r>
      <w:r w:rsidR="00823396" w:rsidRPr="005A283A">
        <w:rPr>
          <w:lang w:val="en-AU"/>
        </w:rPr>
        <w:t>)</w:t>
      </w:r>
      <w:r w:rsidRPr="005A283A">
        <w:rPr>
          <w:lang w:val="en-AU"/>
        </w:rPr>
        <w:t xml:space="preserve"> and declined at higher </w:t>
      </w:r>
      <w:r w:rsidR="00823396" w:rsidRPr="005A283A">
        <w:rPr>
          <w:lang w:val="en-AU"/>
        </w:rPr>
        <w:t xml:space="preserve">and </w:t>
      </w:r>
      <w:r w:rsidRPr="005A283A">
        <w:rPr>
          <w:lang w:val="en-AU"/>
        </w:rPr>
        <w:t>lower levels (Figure 2c).  Ammonium, mercury</w:t>
      </w:r>
      <w:ins w:id="332" w:author="Rachael Maree Woods" w:date="2016-02-26T10:42:00Z">
        <w:r w:rsidR="00AC757B" w:rsidRPr="005A283A">
          <w:rPr>
            <w:lang w:val="en-AU"/>
          </w:rPr>
          <w:t>,</w:t>
        </w:r>
      </w:ins>
      <w:r w:rsidRPr="005A283A">
        <w:rPr>
          <w:lang w:val="en-AU"/>
        </w:rPr>
        <w:t xml:space="preserve"> </w:t>
      </w:r>
      <w:del w:id="333" w:author="Rachael Maree Woods" w:date="2016-02-26T10:42:00Z">
        <w:r w:rsidRPr="005A283A" w:rsidDel="00AC757B">
          <w:rPr>
            <w:lang w:val="en-AU"/>
          </w:rPr>
          <w:delText xml:space="preserve">and </w:delText>
        </w:r>
      </w:del>
      <w:r w:rsidRPr="005A283A">
        <w:rPr>
          <w:lang w:val="en-AU"/>
        </w:rPr>
        <w:t xml:space="preserve">pH </w:t>
      </w:r>
      <w:ins w:id="334" w:author="Rachael Maree Woods" w:date="2016-02-26T10:42:00Z">
        <w:r w:rsidR="00AC757B" w:rsidRPr="005A283A">
          <w:rPr>
            <w:lang w:val="en-AU"/>
          </w:rPr>
          <w:t xml:space="preserve">and salinity </w:t>
        </w:r>
      </w:ins>
      <w:r w:rsidRPr="005A283A">
        <w:rPr>
          <w:lang w:val="en-AU"/>
        </w:rPr>
        <w:t>did not result in a significant effect on survivorship probability and were dropped from the final model.</w:t>
      </w:r>
    </w:p>
    <w:p w14:paraId="77992BEE" w14:textId="77777777" w:rsidR="00B21654" w:rsidRPr="005A283A" w:rsidRDefault="00B21654" w:rsidP="009219E1">
      <w:pPr>
        <w:spacing w:line="480" w:lineRule="auto"/>
        <w:rPr>
          <w:lang w:val="en-AU"/>
        </w:rPr>
      </w:pPr>
    </w:p>
    <w:p w14:paraId="44122786" w14:textId="31214BF5" w:rsidR="00B21654" w:rsidRPr="005A283A" w:rsidRDefault="00B21654" w:rsidP="009219E1">
      <w:pPr>
        <w:spacing w:line="480" w:lineRule="auto"/>
        <w:rPr>
          <w:lang w:val="en-AU"/>
        </w:rPr>
      </w:pPr>
      <w:commentRangeStart w:id="335"/>
      <w:r w:rsidRPr="005A283A">
        <w:rPr>
          <w:lang w:val="en-AU"/>
        </w:rPr>
        <w:t>Salinity and copper accounted for the highest level</w:t>
      </w:r>
      <w:r w:rsidR="00226F21" w:rsidRPr="005A283A">
        <w:rPr>
          <w:lang w:val="en-AU"/>
        </w:rPr>
        <w:t>s</w:t>
      </w:r>
      <w:r w:rsidRPr="005A283A">
        <w:rPr>
          <w:lang w:val="en-AU"/>
        </w:rPr>
        <w:t xml:space="preserve"> of variance </w:t>
      </w:r>
      <w:r w:rsidR="00142EB7" w:rsidRPr="005A283A">
        <w:rPr>
          <w:lang w:val="en-AU"/>
        </w:rPr>
        <w:t>for the</w:t>
      </w:r>
      <w:r w:rsidRPr="005A283A">
        <w:rPr>
          <w:lang w:val="en-AU"/>
        </w:rPr>
        <w:t xml:space="preserve"> fertilisation </w:t>
      </w:r>
      <w:r w:rsidR="0096619E" w:rsidRPr="005A283A">
        <w:rPr>
          <w:lang w:val="en-AU"/>
        </w:rPr>
        <w:t>model</w:t>
      </w:r>
      <w:r w:rsidRPr="005A283A">
        <w:rPr>
          <w:lang w:val="en-AU"/>
        </w:rPr>
        <w:t xml:space="preserve">, with sediment and </w:t>
      </w:r>
      <w:ins w:id="336" w:author="Rachael Maree Woods" w:date="2016-02-17T10:10:00Z">
        <w:r w:rsidR="00DE3BDE" w:rsidRPr="005A283A">
          <w:rPr>
            <w:lang w:val="en-AU"/>
          </w:rPr>
          <w:t xml:space="preserve">phosphate </w:t>
        </w:r>
      </w:ins>
      <w:del w:id="337" w:author="Rachael Maree Woods" w:date="2016-02-17T10:10:00Z">
        <w:r w:rsidRPr="005A283A" w:rsidDel="00DE3BDE">
          <w:rPr>
            <w:lang w:val="en-AU"/>
          </w:rPr>
          <w:delText xml:space="preserve">phosphorus </w:delText>
        </w:r>
      </w:del>
      <w:r w:rsidRPr="005A283A">
        <w:rPr>
          <w:lang w:val="en-AU"/>
        </w:rPr>
        <w:t>accounting for only 10% of all variance</w:t>
      </w:r>
      <w:r w:rsidR="00015F10" w:rsidRPr="005A283A">
        <w:rPr>
          <w:lang w:val="en-AU"/>
        </w:rPr>
        <w:t xml:space="preserve"> (Table</w:t>
      </w:r>
      <w:r w:rsidR="009B0178" w:rsidRPr="005A283A">
        <w:rPr>
          <w:lang w:val="en-AU"/>
        </w:rPr>
        <w:t xml:space="preserve"> 4</w:t>
      </w:r>
      <w:r w:rsidR="00015F10" w:rsidRPr="005A283A">
        <w:rPr>
          <w:lang w:val="en-AU"/>
        </w:rPr>
        <w:t>)</w:t>
      </w:r>
      <w:r w:rsidRPr="005A283A">
        <w:rPr>
          <w:lang w:val="en-AU"/>
        </w:rPr>
        <w:t>. Copper and temperature account</w:t>
      </w:r>
      <w:r w:rsidR="004C29EC" w:rsidRPr="005A283A">
        <w:rPr>
          <w:lang w:val="en-AU"/>
        </w:rPr>
        <w:t>ed</w:t>
      </w:r>
      <w:r w:rsidRPr="005A283A">
        <w:rPr>
          <w:lang w:val="en-AU"/>
        </w:rPr>
        <w:t xml:space="preserve"> for the </w:t>
      </w:r>
      <w:r w:rsidR="0061732D" w:rsidRPr="005A283A">
        <w:rPr>
          <w:lang w:val="en-AU"/>
        </w:rPr>
        <w:t xml:space="preserve">highest levels of </w:t>
      </w:r>
      <w:r w:rsidRPr="005A283A">
        <w:rPr>
          <w:lang w:val="en-AU"/>
        </w:rPr>
        <w:t xml:space="preserve">variance </w:t>
      </w:r>
      <w:r w:rsidR="0061732D" w:rsidRPr="005A283A">
        <w:rPr>
          <w:lang w:val="en-AU"/>
        </w:rPr>
        <w:t xml:space="preserve">for </w:t>
      </w:r>
      <w:r w:rsidRPr="005A283A">
        <w:rPr>
          <w:lang w:val="en-AU"/>
        </w:rPr>
        <w:t>the survivorship model</w:t>
      </w:r>
      <w:r w:rsidR="00F5088B" w:rsidRPr="005A283A">
        <w:rPr>
          <w:lang w:val="en-AU"/>
        </w:rPr>
        <w:t>,</w:t>
      </w:r>
      <w:r w:rsidRPr="005A283A">
        <w:rPr>
          <w:lang w:val="en-AU"/>
        </w:rPr>
        <w:t xml:space="preserve"> with salinity and lead accounting for a minimal amount (Table 4).</w:t>
      </w:r>
      <w:commentRangeEnd w:id="335"/>
      <w:r w:rsidR="00AC757B" w:rsidRPr="005A283A">
        <w:rPr>
          <w:rStyle w:val="CommentReference"/>
          <w:lang w:val="en-AU"/>
          <w:rPrChange w:id="338" w:author="Rachael Maree Woods" w:date="2016-03-01T12:40:00Z">
            <w:rPr>
              <w:rStyle w:val="CommentReference"/>
            </w:rPr>
          </w:rPrChange>
        </w:rPr>
        <w:commentReference w:id="335"/>
      </w:r>
    </w:p>
    <w:p w14:paraId="0DA53C8A" w14:textId="77777777" w:rsidR="00C9425C" w:rsidRPr="005A283A" w:rsidRDefault="00C9425C" w:rsidP="009219E1">
      <w:pPr>
        <w:spacing w:line="480" w:lineRule="auto"/>
        <w:rPr>
          <w:lang w:val="en-AU"/>
        </w:rPr>
      </w:pPr>
    </w:p>
    <w:p w14:paraId="07F1D83F" w14:textId="54D6DD3D" w:rsidR="00C36E52" w:rsidRPr="005A283A" w:rsidDel="001B2051" w:rsidRDefault="00ED72A1" w:rsidP="00C36E52">
      <w:pPr>
        <w:pStyle w:val="NoSpacing"/>
        <w:spacing w:line="480" w:lineRule="auto"/>
        <w:rPr>
          <w:del w:id="339" w:author="Rachael Maree Woods" w:date="2016-02-26T11:24:00Z"/>
          <w:moveTo w:id="340" w:author="Rachael Maree Woods" w:date="2016-02-26T10:46:00Z"/>
          <w:rFonts w:ascii="Times New Roman" w:eastAsia="Times New Roman" w:hAnsi="Times New Roman"/>
          <w:sz w:val="24"/>
          <w:szCs w:val="20"/>
          <w:lang w:eastAsia="de-DE"/>
        </w:rPr>
      </w:pPr>
      <w:r w:rsidRPr="005A283A">
        <w:rPr>
          <w:rFonts w:ascii="Times New Roman" w:eastAsia="Times New Roman" w:hAnsi="Times New Roman"/>
          <w:sz w:val="24"/>
          <w:szCs w:val="20"/>
          <w:lang w:eastAsia="de-DE"/>
        </w:rPr>
        <w:t>By way of example</w:t>
      </w:r>
      <w:ins w:id="341" w:author="Rachael Maree Woods" w:date="2016-02-26T10:43:00Z">
        <w:r w:rsidR="00C36E52" w:rsidRPr="005A283A">
          <w:rPr>
            <w:rFonts w:ascii="Times New Roman" w:eastAsia="Times New Roman" w:hAnsi="Times New Roman"/>
            <w:sz w:val="24"/>
            <w:szCs w:val="20"/>
            <w:lang w:eastAsia="de-DE"/>
          </w:rPr>
          <w:t xml:space="preserve"> we used real-world water samples collected from Chowder Bay, Mona Vale and Lizard Island to </w:t>
        </w:r>
      </w:ins>
      <w:ins w:id="342" w:author="Rachael Maree Woods" w:date="2016-02-26T10:44:00Z">
        <w:r w:rsidR="00C36E52" w:rsidRPr="005A283A">
          <w:rPr>
            <w:rFonts w:ascii="Times New Roman" w:eastAsia="Times New Roman" w:hAnsi="Times New Roman"/>
            <w:sz w:val="24"/>
            <w:szCs w:val="20"/>
            <w:lang w:eastAsia="de-DE"/>
          </w:rPr>
          <w:t>assess</w:t>
        </w:r>
      </w:ins>
      <w:ins w:id="343" w:author="Rachael Maree Woods" w:date="2016-02-26T10:43:00Z">
        <w:r w:rsidR="00C36E52" w:rsidRPr="005A283A">
          <w:rPr>
            <w:rFonts w:ascii="Times New Roman" w:eastAsia="Times New Roman" w:hAnsi="Times New Roman"/>
            <w:sz w:val="24"/>
            <w:szCs w:val="20"/>
            <w:lang w:eastAsia="de-DE"/>
          </w:rPr>
          <w:t xml:space="preserve"> the </w:t>
        </w:r>
      </w:ins>
      <w:ins w:id="344" w:author="Rachael Maree Woods" w:date="2016-02-26T10:44:00Z">
        <w:r w:rsidR="00C36E52" w:rsidRPr="005A283A">
          <w:rPr>
            <w:rFonts w:ascii="Times New Roman" w:eastAsia="Times New Roman" w:hAnsi="Times New Roman"/>
            <w:sz w:val="24"/>
            <w:szCs w:val="20"/>
            <w:lang w:eastAsia="de-DE"/>
          </w:rPr>
          <w:t>probability of success</w:t>
        </w:r>
        <w:r w:rsidR="00127D4A" w:rsidRPr="005A283A">
          <w:rPr>
            <w:rFonts w:ascii="Times New Roman" w:eastAsia="Times New Roman" w:hAnsi="Times New Roman"/>
            <w:sz w:val="24"/>
            <w:szCs w:val="20"/>
            <w:lang w:eastAsia="de-DE"/>
          </w:rPr>
          <w:t xml:space="preserve"> under</w:t>
        </w:r>
      </w:ins>
      <w:ins w:id="345" w:author="Rachael Maree Woods" w:date="2016-02-26T11:20:00Z">
        <w:r w:rsidR="00127D4A" w:rsidRPr="005A283A">
          <w:rPr>
            <w:rFonts w:ascii="Times New Roman" w:eastAsia="Times New Roman" w:hAnsi="Times New Roman"/>
            <w:sz w:val="24"/>
            <w:szCs w:val="20"/>
            <w:lang w:eastAsia="de-DE"/>
          </w:rPr>
          <w:t xml:space="preserve"> </w:t>
        </w:r>
        <w:r w:rsidR="00127D4A" w:rsidRPr="005A283A">
          <w:rPr>
            <w:rFonts w:ascii="Times New Roman" w:eastAsia="Times New Roman" w:hAnsi="Times New Roman"/>
            <w:sz w:val="24"/>
            <w:szCs w:val="20"/>
            <w:lang w:eastAsia="de-DE"/>
          </w:rPr>
          <w:lastRenderedPageBreak/>
          <w:t>varying</w:t>
        </w:r>
      </w:ins>
      <w:ins w:id="346" w:author="Rachael Maree Woods" w:date="2016-02-26T10:44:00Z">
        <w:r w:rsidR="00C36E52" w:rsidRPr="005A283A">
          <w:rPr>
            <w:rFonts w:ascii="Times New Roman" w:eastAsia="Times New Roman" w:hAnsi="Times New Roman"/>
            <w:sz w:val="24"/>
            <w:szCs w:val="20"/>
            <w:lang w:eastAsia="de-DE"/>
          </w:rPr>
          <w:t xml:space="preserve"> water </w:t>
        </w:r>
      </w:ins>
      <w:del w:id="347" w:author="Rachael Maree Woods" w:date="2016-02-26T10:43:00Z">
        <w:r w:rsidRPr="005A283A" w:rsidDel="00C36E52">
          <w:rPr>
            <w:rFonts w:ascii="Times New Roman" w:eastAsia="Times New Roman" w:hAnsi="Times New Roman"/>
            <w:sz w:val="24"/>
            <w:szCs w:val="20"/>
            <w:lang w:eastAsia="de-DE"/>
          </w:rPr>
          <w:delText xml:space="preserve">, </w:delText>
        </w:r>
      </w:del>
      <w:ins w:id="348" w:author="Rachael Maree Woods" w:date="2016-02-26T10:44:00Z">
        <w:r w:rsidR="00C36E52" w:rsidRPr="005A283A">
          <w:rPr>
            <w:rFonts w:ascii="Times New Roman" w:eastAsia="Times New Roman" w:hAnsi="Times New Roman"/>
            <w:sz w:val="24"/>
            <w:szCs w:val="20"/>
            <w:lang w:eastAsia="de-DE"/>
          </w:rPr>
          <w:t xml:space="preserve">quality. </w:t>
        </w:r>
      </w:ins>
      <w:ins w:id="349" w:author="Rachael Maree Woods" w:date="2016-02-26T11:21:00Z">
        <w:r w:rsidR="004C175C" w:rsidRPr="005A283A">
          <w:rPr>
            <w:rFonts w:ascii="Times New Roman" w:eastAsia="Times New Roman" w:hAnsi="Times New Roman"/>
            <w:sz w:val="24"/>
            <w:szCs w:val="20"/>
            <w:lang w:eastAsia="de-DE"/>
          </w:rPr>
          <w:t>Chowder bay</w:t>
        </w:r>
      </w:ins>
      <w:ins w:id="350" w:author="Rachael Maree Woods" w:date="2016-02-26T10:47:00Z">
        <w:r w:rsidR="00E71073" w:rsidRPr="005A283A">
          <w:rPr>
            <w:rFonts w:ascii="Times New Roman" w:eastAsia="Times New Roman" w:hAnsi="Times New Roman"/>
            <w:sz w:val="24"/>
            <w:szCs w:val="20"/>
            <w:lang w:eastAsia="de-DE"/>
          </w:rPr>
          <w:t xml:space="preserve"> within Sydne</w:t>
        </w:r>
      </w:ins>
      <w:ins w:id="351" w:author="Rachael Maree Woods" w:date="2016-02-26T10:48:00Z">
        <w:r w:rsidR="00E71073" w:rsidRPr="005A283A">
          <w:rPr>
            <w:rFonts w:ascii="Times New Roman" w:eastAsia="Times New Roman" w:hAnsi="Times New Roman"/>
            <w:sz w:val="24"/>
            <w:szCs w:val="20"/>
            <w:lang w:eastAsia="de-DE"/>
          </w:rPr>
          <w:t xml:space="preserve">y showed </w:t>
        </w:r>
      </w:ins>
      <w:ins w:id="352" w:author="Rachael Maree Woods" w:date="2016-02-26T11:21:00Z">
        <w:r w:rsidR="004C175C" w:rsidRPr="005A283A">
          <w:rPr>
            <w:rFonts w:ascii="Times New Roman" w:eastAsia="Times New Roman" w:hAnsi="Times New Roman"/>
            <w:sz w:val="24"/>
            <w:szCs w:val="20"/>
            <w:lang w:eastAsia="de-DE"/>
          </w:rPr>
          <w:t xml:space="preserve">a </w:t>
        </w:r>
      </w:ins>
      <w:ins w:id="353" w:author="Rachael Maree Woods" w:date="2016-02-26T11:22:00Z">
        <w:r w:rsidR="004C175C" w:rsidRPr="005A283A">
          <w:rPr>
            <w:rFonts w:ascii="Times New Roman" w:eastAsia="Times New Roman" w:hAnsi="Times New Roman"/>
            <w:sz w:val="24"/>
            <w:szCs w:val="20"/>
            <w:lang w:eastAsia="de-DE"/>
          </w:rPr>
          <w:t>consistently</w:t>
        </w:r>
      </w:ins>
      <w:ins w:id="354" w:author="Rachael Maree Woods" w:date="2016-02-26T11:21:00Z">
        <w:r w:rsidR="004C175C" w:rsidRPr="005A283A">
          <w:rPr>
            <w:rFonts w:ascii="Times New Roman" w:eastAsia="Times New Roman" w:hAnsi="Times New Roman"/>
            <w:sz w:val="24"/>
            <w:szCs w:val="20"/>
            <w:lang w:eastAsia="de-DE"/>
          </w:rPr>
          <w:t xml:space="preserve"> lower level of success </w:t>
        </w:r>
      </w:ins>
      <w:ins w:id="355" w:author="Rachael Maree Woods" w:date="2016-02-26T11:22:00Z">
        <w:r w:rsidR="004C175C" w:rsidRPr="005A283A">
          <w:rPr>
            <w:rFonts w:ascii="Times New Roman" w:eastAsia="Times New Roman" w:hAnsi="Times New Roman"/>
            <w:sz w:val="24"/>
            <w:szCs w:val="20"/>
            <w:lang w:eastAsia="de-DE"/>
          </w:rPr>
          <w:t xml:space="preserve">for both fertilisation and larval survivorship with </w:t>
        </w:r>
      </w:ins>
      <w:ins w:id="356" w:author="Rachael Maree Woods" w:date="2016-03-16T09:47:00Z">
        <w:r w:rsidR="00AB1F3E">
          <w:rPr>
            <w:rFonts w:ascii="Times New Roman" w:eastAsia="Times New Roman" w:hAnsi="Times New Roman"/>
            <w:sz w:val="24"/>
            <w:szCs w:val="20"/>
            <w:lang w:eastAsia="de-DE"/>
          </w:rPr>
          <w:t>Lizard Island</w:t>
        </w:r>
      </w:ins>
      <w:ins w:id="357" w:author="Rachael Maree Woods" w:date="2016-02-26T11:23:00Z">
        <w:r w:rsidR="004C175C" w:rsidRPr="005A283A">
          <w:rPr>
            <w:rFonts w:ascii="Times New Roman" w:eastAsia="Times New Roman" w:hAnsi="Times New Roman"/>
            <w:sz w:val="24"/>
            <w:szCs w:val="20"/>
            <w:lang w:eastAsia="de-DE"/>
          </w:rPr>
          <w:t xml:space="preserve"> and </w:t>
        </w:r>
      </w:ins>
      <w:ins w:id="358" w:author="Rachael Maree Woods" w:date="2016-03-16T09:47:00Z">
        <w:r w:rsidR="00AB1F3E">
          <w:rPr>
            <w:rFonts w:ascii="Times New Roman" w:eastAsia="Times New Roman" w:hAnsi="Times New Roman"/>
            <w:sz w:val="24"/>
            <w:szCs w:val="20"/>
            <w:lang w:eastAsia="de-DE"/>
          </w:rPr>
          <w:t>Mona Vale</w:t>
        </w:r>
      </w:ins>
      <w:ins w:id="359" w:author="Rachael Maree Woods" w:date="2016-02-26T11:23:00Z">
        <w:r w:rsidR="004C175C" w:rsidRPr="005A283A">
          <w:rPr>
            <w:rFonts w:ascii="Times New Roman" w:eastAsia="Times New Roman" w:hAnsi="Times New Roman"/>
            <w:sz w:val="24"/>
            <w:szCs w:val="20"/>
            <w:lang w:eastAsia="de-DE"/>
          </w:rPr>
          <w:t xml:space="preserve"> showing a high level of success across both life history stages. </w:t>
        </w:r>
      </w:ins>
      <w:ins w:id="360" w:author="Rachael Maree Woods" w:date="2016-02-26T10:44:00Z">
        <w:r w:rsidR="00C36E52" w:rsidRPr="005A283A">
          <w:rPr>
            <w:rFonts w:ascii="Times New Roman" w:eastAsia="Times New Roman" w:hAnsi="Times New Roman"/>
            <w:sz w:val="24"/>
            <w:szCs w:val="20"/>
            <w:lang w:eastAsia="de-DE"/>
          </w:rPr>
          <w:t xml:space="preserve">We then ran a model </w:t>
        </w:r>
      </w:ins>
      <w:ins w:id="361" w:author="Rachael Maree Woods" w:date="2016-02-26T10:45:00Z">
        <w:r w:rsidR="00C36E52" w:rsidRPr="005A283A">
          <w:rPr>
            <w:rFonts w:ascii="Times New Roman" w:eastAsia="Times New Roman" w:hAnsi="Times New Roman"/>
            <w:sz w:val="24"/>
            <w:szCs w:val="20"/>
            <w:lang w:eastAsia="de-DE"/>
          </w:rPr>
          <w:t>combining both life history stages (fertilisation and larval survivorship) to determine the suc</w:t>
        </w:r>
      </w:ins>
      <w:ins w:id="362" w:author="Rachael Maree Woods" w:date="2016-02-26T10:46:00Z">
        <w:r w:rsidR="00C36E52" w:rsidRPr="005A283A">
          <w:rPr>
            <w:rFonts w:ascii="Times New Roman" w:eastAsia="Times New Roman" w:hAnsi="Times New Roman"/>
            <w:sz w:val="24"/>
            <w:szCs w:val="20"/>
            <w:lang w:eastAsia="de-DE"/>
          </w:rPr>
          <w:t xml:space="preserve">cess of a single egg through development to settlement competency (FIG). </w:t>
        </w:r>
      </w:ins>
      <w:moveToRangeStart w:id="363" w:author="Rachael Maree Woods" w:date="2016-02-26T10:46:00Z" w:name="move444246927"/>
      <w:moveTo w:id="364" w:author="Rachael Maree Woods" w:date="2016-02-26T10:46:00Z">
        <w:r w:rsidR="00C36E52" w:rsidRPr="005A283A">
          <w:rPr>
            <w:rFonts w:ascii="Times New Roman" w:eastAsia="Times New Roman" w:hAnsi="Times New Roman"/>
            <w:sz w:val="24"/>
            <w:szCs w:val="20"/>
            <w:lang w:eastAsia="de-DE"/>
          </w:rPr>
          <w:t xml:space="preserve">This analysis showed that the probability of larvae surviving through both stages of development is </w:t>
        </w:r>
        <w:del w:id="365" w:author="Rachael Maree Woods" w:date="2016-02-26T11:23:00Z">
          <w:r w:rsidR="00C36E52" w:rsidRPr="005A283A" w:rsidDel="004C175C">
            <w:rPr>
              <w:rFonts w:ascii="Times New Roman" w:eastAsia="Times New Roman" w:hAnsi="Times New Roman"/>
              <w:sz w:val="24"/>
              <w:szCs w:val="20"/>
              <w:lang w:eastAsia="de-DE"/>
            </w:rPr>
            <w:delText xml:space="preserve">much </w:delText>
          </w:r>
        </w:del>
        <w:r w:rsidR="00C36E52" w:rsidRPr="005A283A">
          <w:rPr>
            <w:rFonts w:ascii="Times New Roman" w:eastAsia="Times New Roman" w:hAnsi="Times New Roman"/>
            <w:sz w:val="24"/>
            <w:szCs w:val="20"/>
            <w:lang w:eastAsia="de-DE"/>
          </w:rPr>
          <w:t xml:space="preserve">lower </w:t>
        </w:r>
        <w:del w:id="366" w:author="Rachael Maree Woods" w:date="2016-02-26T11:24:00Z">
          <w:r w:rsidR="00C36E52" w:rsidRPr="005A283A" w:rsidDel="004C175C">
            <w:rPr>
              <w:rFonts w:ascii="Times New Roman" w:eastAsia="Times New Roman" w:hAnsi="Times New Roman"/>
              <w:sz w:val="24"/>
              <w:szCs w:val="20"/>
              <w:lang w:eastAsia="de-DE"/>
            </w:rPr>
            <w:delText>in this case when</w:delText>
          </w:r>
        </w:del>
      </w:moveTo>
      <w:ins w:id="367" w:author="Rachael Maree Woods" w:date="2016-02-26T11:24:00Z">
        <w:r w:rsidR="004C175C" w:rsidRPr="005A283A">
          <w:rPr>
            <w:rFonts w:ascii="Times New Roman" w:eastAsia="Times New Roman" w:hAnsi="Times New Roman"/>
            <w:sz w:val="24"/>
            <w:szCs w:val="20"/>
            <w:lang w:eastAsia="de-DE"/>
          </w:rPr>
          <w:t>when combined</w:t>
        </w:r>
      </w:ins>
      <w:moveTo w:id="368" w:author="Rachael Maree Woods" w:date="2016-02-26T10:46:00Z">
        <w:r w:rsidR="00C36E52" w:rsidRPr="005A283A">
          <w:rPr>
            <w:rFonts w:ascii="Times New Roman" w:eastAsia="Times New Roman" w:hAnsi="Times New Roman"/>
            <w:sz w:val="24"/>
            <w:szCs w:val="20"/>
            <w:lang w:eastAsia="de-DE"/>
          </w:rPr>
          <w:t xml:space="preserve"> compared to each individual stage. </w:t>
        </w:r>
      </w:moveTo>
      <w:ins w:id="369" w:author="Rachael Maree Woods" w:date="2016-02-26T11:24:00Z">
        <w:r w:rsidR="001B2051" w:rsidRPr="005A283A">
          <w:rPr>
            <w:rFonts w:ascii="Times New Roman" w:eastAsia="Times New Roman" w:hAnsi="Times New Roman"/>
            <w:sz w:val="24"/>
            <w:szCs w:val="20"/>
            <w:lang w:eastAsia="de-DE"/>
          </w:rPr>
          <w:t>Within this analysis Mona Vale and Lizard Island again had a great proportion of successful larvae compared to Chowder Bay.</w:t>
        </w:r>
      </w:ins>
    </w:p>
    <w:moveToRangeEnd w:id="363"/>
    <w:p w14:paraId="789D4904" w14:textId="129B152A" w:rsidR="00ED72A1" w:rsidRPr="005A283A" w:rsidDel="00C36E52" w:rsidRDefault="00ED72A1" w:rsidP="00ED72A1">
      <w:pPr>
        <w:pStyle w:val="NoSpacing"/>
        <w:spacing w:line="480" w:lineRule="auto"/>
        <w:rPr>
          <w:del w:id="370" w:author="Rachael Maree Woods" w:date="2016-02-26T10:46:00Z"/>
          <w:rFonts w:ascii="Times New Roman" w:eastAsia="Times New Roman" w:hAnsi="Times New Roman"/>
          <w:sz w:val="24"/>
          <w:szCs w:val="20"/>
          <w:lang w:eastAsia="de-DE"/>
        </w:rPr>
      </w:pPr>
      <w:del w:id="371" w:author="Rachael Maree Woods" w:date="2016-02-26T10:46:00Z">
        <w:r w:rsidRPr="005A283A" w:rsidDel="00C36E52">
          <w:rPr>
            <w:rFonts w:ascii="Times New Roman" w:eastAsia="Times New Roman" w:hAnsi="Times New Roman"/>
            <w:sz w:val="24"/>
            <w:szCs w:val="20"/>
            <w:lang w:eastAsia="de-DE"/>
          </w:rPr>
          <w:delText xml:space="preserve">we ran a combined model of survival to assess the joint probability of success for the range of salinity used in the experimental data (Fig 3). </w:delText>
        </w:r>
      </w:del>
      <w:moveFromRangeStart w:id="372" w:author="Rachael Maree Woods" w:date="2016-02-26T10:46:00Z" w:name="move444246927"/>
      <w:moveFrom w:id="373" w:author="Rachael Maree Woods" w:date="2016-02-26T10:46:00Z">
        <w:del w:id="374" w:author="Rachael Maree Woods" w:date="2016-02-26T10:46:00Z">
          <w:r w:rsidRPr="005A283A" w:rsidDel="00C36E52">
            <w:rPr>
              <w:rFonts w:ascii="Times New Roman" w:eastAsia="Times New Roman" w:hAnsi="Times New Roman"/>
              <w:sz w:val="24"/>
              <w:szCs w:val="20"/>
              <w:lang w:eastAsia="de-DE"/>
            </w:rPr>
            <w:delText xml:space="preserve">This analysis showed that the probability of larvae surviving through both stages of development is much lower in this case when compared to each individual stage. </w:delText>
          </w:r>
        </w:del>
      </w:moveFrom>
      <w:moveFromRangeEnd w:id="372"/>
    </w:p>
    <w:p w14:paraId="7A95FB8D" w14:textId="77777777" w:rsidR="00ED72A1" w:rsidRPr="005A283A" w:rsidRDefault="00ED72A1">
      <w:pPr>
        <w:pStyle w:val="NoSpacing"/>
        <w:spacing w:line="480" w:lineRule="auto"/>
        <w:rPr>
          <w:rFonts w:ascii="Times New Roman" w:hAnsi="Times New Roman"/>
        </w:rPr>
        <w:pPrChange w:id="375" w:author="Rachael Maree Woods" w:date="2016-02-26T10:46:00Z">
          <w:pPr>
            <w:pStyle w:val="heading10"/>
            <w:spacing w:line="480" w:lineRule="auto"/>
          </w:pPr>
        </w:pPrChange>
      </w:pPr>
    </w:p>
    <w:p w14:paraId="18DD15EF" w14:textId="7955F9D4" w:rsidR="00897C61" w:rsidRPr="005A283A" w:rsidRDefault="00B21654" w:rsidP="00897C61">
      <w:pPr>
        <w:pStyle w:val="heading10"/>
        <w:spacing w:line="480" w:lineRule="auto"/>
        <w:rPr>
          <w:rFonts w:ascii="Times New Roman" w:hAnsi="Times New Roman"/>
          <w:lang w:val="en-AU"/>
        </w:rPr>
      </w:pPr>
      <w:commentRangeStart w:id="376"/>
      <w:r w:rsidRPr="005A283A">
        <w:rPr>
          <w:rFonts w:ascii="Times New Roman" w:hAnsi="Times New Roman"/>
          <w:lang w:val="en-AU"/>
        </w:rPr>
        <w:t>Discussion</w:t>
      </w:r>
      <w:commentRangeEnd w:id="376"/>
      <w:r w:rsidR="009E3EAA" w:rsidRPr="005A283A">
        <w:rPr>
          <w:rStyle w:val="CommentReference"/>
          <w:rFonts w:ascii="Times New Roman" w:hAnsi="Times New Roman"/>
          <w:b w:val="0"/>
          <w:lang w:val="en-AU"/>
          <w:rPrChange w:id="377" w:author="Rachael Maree Woods" w:date="2016-03-01T12:40:00Z">
            <w:rPr>
              <w:rStyle w:val="CommentReference"/>
              <w:rFonts w:ascii="Times New Roman" w:hAnsi="Times New Roman"/>
              <w:b w:val="0"/>
            </w:rPr>
          </w:rPrChange>
        </w:rPr>
        <w:commentReference w:id="376"/>
      </w:r>
    </w:p>
    <w:p w14:paraId="749F1E8E" w14:textId="5154D8F0" w:rsidR="00897C61" w:rsidRPr="005A283A" w:rsidDel="00AB1F3E" w:rsidRDefault="00897C61" w:rsidP="00897C61">
      <w:pPr>
        <w:pStyle w:val="NoSpacing"/>
        <w:spacing w:line="480" w:lineRule="auto"/>
        <w:rPr>
          <w:del w:id="378" w:author="Rachael Maree Woods" w:date="2016-03-16T09:52:00Z"/>
          <w:rFonts w:ascii="Times New Roman" w:eastAsia="Times New Roman" w:hAnsi="Times New Roman"/>
          <w:sz w:val="24"/>
          <w:szCs w:val="20"/>
          <w:lang w:eastAsia="de-DE"/>
        </w:rPr>
      </w:pPr>
      <w:del w:id="379" w:author="Rachael Maree Woods" w:date="2016-03-16T09:52:00Z">
        <w:r w:rsidRPr="005A283A" w:rsidDel="00AB1F3E">
          <w:rPr>
            <w:rFonts w:ascii="Times New Roman" w:eastAsia="Times New Roman" w:hAnsi="Times New Roman"/>
            <w:sz w:val="24"/>
            <w:szCs w:val="20"/>
            <w:lang w:eastAsia="de-DE"/>
          </w:rPr>
          <w:delText xml:space="preserve">Coral fertilisation success and larval survivorship were affected by multiple water quality factors and </w:delText>
        </w:r>
        <w:r w:rsidR="005E18D7" w:rsidRPr="005A283A" w:rsidDel="00AB1F3E">
          <w:rPr>
            <w:rFonts w:ascii="Times New Roman" w:eastAsia="Times New Roman" w:hAnsi="Times New Roman"/>
            <w:sz w:val="24"/>
            <w:szCs w:val="20"/>
            <w:lang w:eastAsia="de-DE"/>
          </w:rPr>
          <w:delText xml:space="preserve">significantly, our approach allowed us to </w:delText>
        </w:r>
        <w:r w:rsidRPr="005A283A" w:rsidDel="00AB1F3E">
          <w:rPr>
            <w:rFonts w:ascii="Times New Roman" w:eastAsia="Times New Roman" w:hAnsi="Times New Roman"/>
            <w:sz w:val="24"/>
            <w:szCs w:val="20"/>
            <w:lang w:eastAsia="de-DE"/>
          </w:rPr>
          <w:delText>estimate the relative importance of these factors (Table 2 and 3</w:delText>
        </w:r>
        <w:r w:rsidR="00521ACB" w:rsidRPr="005A283A" w:rsidDel="00AB1F3E">
          <w:rPr>
            <w:rFonts w:ascii="Times New Roman" w:eastAsia="Times New Roman" w:hAnsi="Times New Roman"/>
            <w:sz w:val="24"/>
            <w:szCs w:val="20"/>
            <w:lang w:eastAsia="de-DE"/>
          </w:rPr>
          <w:delText xml:space="preserve">). Suspended sediment, </w:delText>
        </w:r>
      </w:del>
      <w:del w:id="380" w:author="Rachael Maree Woods" w:date="2016-02-17T10:11:00Z">
        <w:r w:rsidR="00521ACB" w:rsidRPr="005A283A" w:rsidDel="00DE3BDE">
          <w:rPr>
            <w:rFonts w:ascii="Times New Roman" w:eastAsia="Times New Roman" w:hAnsi="Times New Roman"/>
            <w:sz w:val="24"/>
            <w:szCs w:val="20"/>
            <w:lang w:eastAsia="de-DE"/>
          </w:rPr>
          <w:delText>phosphor</w:delText>
        </w:r>
        <w:r w:rsidRPr="005A283A" w:rsidDel="00DE3BDE">
          <w:rPr>
            <w:rFonts w:ascii="Times New Roman" w:eastAsia="Times New Roman" w:hAnsi="Times New Roman"/>
            <w:sz w:val="24"/>
            <w:szCs w:val="20"/>
            <w:lang w:eastAsia="de-DE"/>
          </w:rPr>
          <w:delText>us</w:delText>
        </w:r>
      </w:del>
      <w:del w:id="381" w:author="Rachael Maree Woods" w:date="2016-02-26T11:25:00Z">
        <w:r w:rsidRPr="005A283A" w:rsidDel="00F61117">
          <w:rPr>
            <w:rFonts w:ascii="Times New Roman" w:eastAsia="Times New Roman" w:hAnsi="Times New Roman"/>
            <w:sz w:val="24"/>
            <w:szCs w:val="20"/>
            <w:lang w:eastAsia="de-DE"/>
          </w:rPr>
          <w:delText>,</w:delText>
        </w:r>
      </w:del>
      <w:del w:id="382" w:author="Rachael Maree Woods" w:date="2016-03-16T09:52:00Z">
        <w:r w:rsidRPr="005A283A" w:rsidDel="00AB1F3E">
          <w:rPr>
            <w:rFonts w:ascii="Times New Roman" w:eastAsia="Times New Roman" w:hAnsi="Times New Roman"/>
            <w:sz w:val="24"/>
            <w:szCs w:val="20"/>
            <w:lang w:eastAsia="de-DE"/>
          </w:rPr>
          <w:delText xml:space="preserve"> </w:delText>
        </w:r>
      </w:del>
      <w:del w:id="383" w:author="Rachael Maree Woods" w:date="2016-02-26T11:25:00Z">
        <w:r w:rsidRPr="005A283A" w:rsidDel="00F61117">
          <w:rPr>
            <w:rFonts w:ascii="Times New Roman" w:eastAsia="Times New Roman" w:hAnsi="Times New Roman"/>
            <w:sz w:val="24"/>
            <w:szCs w:val="20"/>
            <w:lang w:eastAsia="de-DE"/>
          </w:rPr>
          <w:delText xml:space="preserve">copper </w:delText>
        </w:r>
      </w:del>
      <w:del w:id="384" w:author="Rachael Maree Woods" w:date="2016-03-16T09:52:00Z">
        <w:r w:rsidRPr="005A283A" w:rsidDel="00AB1F3E">
          <w:rPr>
            <w:rFonts w:ascii="Times New Roman" w:eastAsia="Times New Roman" w:hAnsi="Times New Roman"/>
            <w:sz w:val="24"/>
            <w:szCs w:val="20"/>
            <w:lang w:eastAsia="de-DE"/>
          </w:rPr>
          <w:delText xml:space="preserve">and salinity significantly reduced fertilisation success, illustrating the </w:delText>
        </w:r>
        <w:r w:rsidR="008F16DB" w:rsidRPr="005A283A" w:rsidDel="00AB1F3E">
          <w:rPr>
            <w:rFonts w:ascii="Times New Roman" w:eastAsia="Times New Roman" w:hAnsi="Times New Roman"/>
            <w:sz w:val="24"/>
            <w:szCs w:val="20"/>
            <w:lang w:eastAsia="de-DE"/>
          </w:rPr>
          <w:delText>sensitivity of larvae to their environment</w:delText>
        </w:r>
        <w:r w:rsidRPr="005A283A" w:rsidDel="00AB1F3E">
          <w:rPr>
            <w:rFonts w:ascii="Times New Roman" w:eastAsia="Times New Roman" w:hAnsi="Times New Roman"/>
            <w:sz w:val="24"/>
            <w:szCs w:val="20"/>
            <w:lang w:eastAsia="de-DE"/>
          </w:rPr>
          <w:delText xml:space="preserve">. Larval survivorship was most affected by the presence of </w:delText>
        </w:r>
        <w:r w:rsidR="003549FA" w:rsidRPr="005A283A" w:rsidDel="00AB1F3E">
          <w:rPr>
            <w:rFonts w:ascii="Times New Roman" w:eastAsia="Times New Roman" w:hAnsi="Times New Roman"/>
            <w:sz w:val="24"/>
            <w:szCs w:val="20"/>
            <w:lang w:eastAsia="de-DE"/>
          </w:rPr>
          <w:delText xml:space="preserve">the </w:delText>
        </w:r>
        <w:r w:rsidRPr="005A283A" w:rsidDel="00AB1F3E">
          <w:rPr>
            <w:rFonts w:ascii="Times New Roman" w:eastAsia="Times New Roman" w:hAnsi="Times New Roman"/>
            <w:sz w:val="24"/>
            <w:szCs w:val="20"/>
            <w:lang w:eastAsia="de-DE"/>
          </w:rPr>
          <w:delText xml:space="preserve">heavy metals copper and lead, </w:delText>
        </w:r>
      </w:del>
      <w:del w:id="385" w:author="Rachael Maree Woods" w:date="2016-02-26T11:25:00Z">
        <w:r w:rsidRPr="005A283A" w:rsidDel="00F61117">
          <w:rPr>
            <w:rFonts w:ascii="Times New Roman" w:eastAsia="Times New Roman" w:hAnsi="Times New Roman"/>
            <w:sz w:val="24"/>
            <w:szCs w:val="20"/>
            <w:lang w:eastAsia="de-DE"/>
          </w:rPr>
          <w:delText>but</w:delText>
        </w:r>
        <w:r w:rsidR="003549FA" w:rsidRPr="005A283A" w:rsidDel="00F61117">
          <w:rPr>
            <w:rFonts w:ascii="Times New Roman" w:eastAsia="Times New Roman" w:hAnsi="Times New Roman"/>
            <w:sz w:val="24"/>
            <w:szCs w:val="20"/>
            <w:lang w:eastAsia="de-DE"/>
          </w:rPr>
          <w:delText xml:space="preserve"> was</w:delText>
        </w:r>
        <w:r w:rsidRPr="005A283A" w:rsidDel="00F61117">
          <w:rPr>
            <w:rFonts w:ascii="Times New Roman" w:eastAsia="Times New Roman" w:hAnsi="Times New Roman"/>
            <w:sz w:val="24"/>
            <w:szCs w:val="20"/>
            <w:lang w:eastAsia="de-DE"/>
          </w:rPr>
          <w:delText xml:space="preserve"> also</w:delText>
        </w:r>
        <w:r w:rsidR="003549FA" w:rsidRPr="005A283A" w:rsidDel="00F61117">
          <w:rPr>
            <w:rFonts w:ascii="Times New Roman" w:eastAsia="Times New Roman" w:hAnsi="Times New Roman"/>
            <w:sz w:val="24"/>
            <w:szCs w:val="20"/>
            <w:lang w:eastAsia="de-DE"/>
          </w:rPr>
          <w:delText xml:space="preserve"> affected by</w:delText>
        </w:r>
      </w:del>
      <w:del w:id="386" w:author="Rachael Maree Woods" w:date="2016-03-16T09:52:00Z">
        <w:r w:rsidRPr="005A283A" w:rsidDel="00AB1F3E">
          <w:rPr>
            <w:rFonts w:ascii="Times New Roman" w:eastAsia="Times New Roman" w:hAnsi="Times New Roman"/>
            <w:sz w:val="24"/>
            <w:szCs w:val="20"/>
            <w:lang w:eastAsia="de-DE"/>
          </w:rPr>
          <w:delText xml:space="preserve"> temperate</w:delText>
        </w:r>
      </w:del>
      <w:del w:id="387" w:author="Rachael Maree Woods" w:date="2016-02-26T11:25:00Z">
        <w:r w:rsidRPr="005A283A" w:rsidDel="00F61117">
          <w:rPr>
            <w:rFonts w:ascii="Times New Roman" w:eastAsia="Times New Roman" w:hAnsi="Times New Roman"/>
            <w:sz w:val="24"/>
            <w:szCs w:val="20"/>
            <w:lang w:eastAsia="de-DE"/>
          </w:rPr>
          <w:delText xml:space="preserve"> and salinity</w:delText>
        </w:r>
      </w:del>
      <w:del w:id="388" w:author="Rachael Maree Woods" w:date="2016-03-16T09:52:00Z">
        <w:r w:rsidRPr="005A283A" w:rsidDel="00AB1F3E">
          <w:rPr>
            <w:rFonts w:ascii="Times New Roman" w:eastAsia="Times New Roman" w:hAnsi="Times New Roman"/>
            <w:sz w:val="24"/>
            <w:szCs w:val="20"/>
            <w:lang w:eastAsia="de-DE"/>
          </w:rPr>
          <w:delText>. Copper, which is related to</w:delText>
        </w:r>
      </w:del>
      <w:del w:id="389" w:author="Rachael Maree Woods" w:date="2016-02-26T11:26:00Z">
        <w:r w:rsidRPr="005A283A" w:rsidDel="00724C7A">
          <w:rPr>
            <w:rFonts w:ascii="Times New Roman" w:eastAsia="Times New Roman" w:hAnsi="Times New Roman"/>
            <w:sz w:val="24"/>
            <w:szCs w:val="20"/>
            <w:lang w:eastAsia="de-DE"/>
          </w:rPr>
          <w:delText xml:space="preserve"> industrial</w:delText>
        </w:r>
      </w:del>
      <w:del w:id="390" w:author="Rachael Maree Woods" w:date="2016-03-16T09:52:00Z">
        <w:r w:rsidRPr="005A283A" w:rsidDel="00AB1F3E">
          <w:rPr>
            <w:rFonts w:ascii="Times New Roman" w:eastAsia="Times New Roman" w:hAnsi="Times New Roman"/>
            <w:sz w:val="24"/>
            <w:szCs w:val="20"/>
            <w:lang w:eastAsia="de-DE"/>
          </w:rPr>
          <w:delText xml:space="preserve"> </w:delText>
        </w:r>
        <w:commentRangeStart w:id="391"/>
        <w:r w:rsidRPr="005A283A" w:rsidDel="00AB1F3E">
          <w:rPr>
            <w:rFonts w:ascii="Times New Roman" w:eastAsia="Times New Roman" w:hAnsi="Times New Roman"/>
            <w:sz w:val="24"/>
            <w:szCs w:val="20"/>
            <w:lang w:eastAsia="de-DE"/>
          </w:rPr>
          <w:delText xml:space="preserve">activity </w:delText>
        </w:r>
        <w:commentRangeEnd w:id="391"/>
        <w:r w:rsidR="006E08BA" w:rsidRPr="005A283A" w:rsidDel="00AB1F3E">
          <w:rPr>
            <w:rStyle w:val="CommentReference"/>
            <w:rFonts w:ascii="Times New Roman" w:eastAsia="Times New Roman" w:hAnsi="Times New Roman"/>
            <w:lang w:eastAsia="de-DE"/>
            <w:rPrChange w:id="392" w:author="Rachael Maree Woods" w:date="2016-03-01T12:40:00Z">
              <w:rPr>
                <w:rStyle w:val="CommentReference"/>
                <w:rFonts w:ascii="Times New Roman" w:eastAsia="Times New Roman" w:hAnsi="Times New Roman"/>
                <w:lang w:val="en-US" w:eastAsia="de-DE"/>
              </w:rPr>
            </w:rPrChange>
          </w:rPr>
          <w:commentReference w:id="391"/>
        </w:r>
        <w:r w:rsidRPr="005A283A" w:rsidDel="00AB1F3E">
          <w:rPr>
            <w:rFonts w:ascii="Times New Roman" w:eastAsia="Times New Roman" w:hAnsi="Times New Roman"/>
            <w:sz w:val="24"/>
            <w:szCs w:val="20"/>
            <w:lang w:eastAsia="de-DE"/>
          </w:rPr>
          <w:delText>(</w:delText>
        </w:r>
        <w:r w:rsidR="00AB1F3E" w:rsidDel="00AB1F3E">
          <w:fldChar w:fldCharType="begin"/>
        </w:r>
        <w:r w:rsidR="00AB1F3E" w:rsidDel="00AB1F3E">
          <w:delInstrText xml:space="preserve"> HYPERLINK \l "_ENREF_43" \o "Negri, 2001 #3" </w:delInstrText>
        </w:r>
        <w:r w:rsidR="00AB1F3E" w:rsidDel="00AB1F3E">
          <w:fldChar w:fldCharType="separate"/>
        </w:r>
        <w:r w:rsidRPr="005A283A" w:rsidDel="00AB1F3E">
          <w:rPr>
            <w:rFonts w:ascii="Times New Roman" w:eastAsia="Times New Roman" w:hAnsi="Times New Roman"/>
            <w:sz w:val="24"/>
            <w:szCs w:val="20"/>
            <w:lang w:eastAsia="de-DE"/>
          </w:rPr>
          <w:delText>Negri and Heyward 2001</w:delText>
        </w:r>
        <w:r w:rsidR="00AB1F3E"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w:delText>
        </w:r>
      </w:del>
      <w:del w:id="393" w:author="Rachael Maree Woods" w:date="2016-02-26T11:26:00Z">
        <w:r w:rsidRPr="005A283A" w:rsidDel="00724C7A">
          <w:rPr>
            <w:rFonts w:ascii="Times New Roman" w:eastAsia="Times New Roman" w:hAnsi="Times New Roman"/>
            <w:sz w:val="24"/>
            <w:szCs w:val="20"/>
            <w:lang w:eastAsia="de-DE"/>
          </w:rPr>
          <w:delText xml:space="preserve">, and salinity, which is related to changes in </w:delText>
        </w:r>
        <w:r w:rsidRPr="005A283A" w:rsidDel="00724C7A">
          <w:rPr>
            <w:rFonts w:ascii="Times New Roman" w:eastAsia="Times New Roman" w:hAnsi="Times New Roman"/>
            <w:sz w:val="24"/>
            <w:szCs w:val="20"/>
            <w:lang w:eastAsia="de-DE"/>
          </w:rPr>
          <w:lastRenderedPageBreak/>
          <w:delText xml:space="preserve">global climate </w:delText>
        </w:r>
        <w:r w:rsidR="008F16DB" w:rsidRPr="005A283A" w:rsidDel="00724C7A">
          <w:rPr>
            <w:rFonts w:ascii="Times New Roman" w:eastAsia="Times New Roman" w:hAnsi="Times New Roman"/>
            <w:sz w:val="24"/>
            <w:szCs w:val="20"/>
            <w:lang w:eastAsia="de-DE"/>
          </w:rPr>
          <w:delText xml:space="preserve">as well as seasonal variability </w:delText>
        </w:r>
        <w:r w:rsidRPr="005A283A" w:rsidDel="00724C7A">
          <w:rPr>
            <w:rFonts w:ascii="Times New Roman" w:eastAsia="Times New Roman" w:hAnsi="Times New Roman"/>
            <w:sz w:val="24"/>
            <w:szCs w:val="20"/>
            <w:lang w:eastAsia="de-DE"/>
          </w:rPr>
          <w:fldChar w:fldCharType="begin"/>
        </w:r>
        <w:r w:rsidRPr="005A283A" w:rsidDel="00724C7A">
          <w:rPr>
            <w:rFonts w:ascii="Times New Roman" w:eastAsia="Times New Roman" w:hAnsi="Times New Roman"/>
            <w:sz w:val="24"/>
            <w:szCs w:val="20"/>
            <w:lang w:eastAsia="de-DE"/>
          </w:rPr>
          <w:del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delInstrText>
        </w:r>
        <w:r w:rsidRPr="005A283A" w:rsidDel="00724C7A">
          <w:rPr>
            <w:rFonts w:ascii="Times New Roman" w:eastAsia="Times New Roman" w:hAnsi="Times New Roman"/>
            <w:sz w:val="24"/>
            <w:szCs w:val="20"/>
            <w:lang w:eastAsia="de-DE"/>
          </w:rPr>
          <w:fldChar w:fldCharType="separate"/>
        </w:r>
        <w:r w:rsidRPr="005A283A" w:rsidDel="00724C7A">
          <w:rPr>
            <w:rFonts w:ascii="Times New Roman" w:eastAsia="Times New Roman" w:hAnsi="Times New Roman"/>
            <w:sz w:val="24"/>
            <w:szCs w:val="20"/>
            <w:lang w:eastAsia="de-DE"/>
          </w:rPr>
          <w:delText>(</w:delText>
        </w:r>
        <w:r w:rsidR="00E71073" w:rsidRPr="005A283A" w:rsidDel="00724C7A">
          <w:fldChar w:fldCharType="begin"/>
        </w:r>
        <w:r w:rsidR="00E71073" w:rsidRPr="005A283A" w:rsidDel="00724C7A">
          <w:delInstrText xml:space="preserve"> HYPERLINK \l "_ENREF_60" \o "Solomon, 2007 #83" </w:delInstrText>
        </w:r>
        <w:r w:rsidR="00E71073" w:rsidRPr="005A283A" w:rsidDel="00724C7A">
          <w:fldChar w:fldCharType="separate"/>
        </w:r>
        <w:r w:rsidRPr="005A283A" w:rsidDel="00724C7A">
          <w:rPr>
            <w:rFonts w:ascii="Times New Roman" w:eastAsia="Times New Roman" w:hAnsi="Times New Roman"/>
            <w:sz w:val="24"/>
            <w:szCs w:val="20"/>
            <w:lang w:eastAsia="de-DE"/>
          </w:rPr>
          <w:delText>Solomon et al. 2007</w:delText>
        </w:r>
        <w:r w:rsidR="00E71073" w:rsidRPr="005A283A" w:rsidDel="00724C7A">
          <w:rPr>
            <w:rFonts w:ascii="Times New Roman" w:eastAsia="Times New Roman" w:hAnsi="Times New Roman"/>
            <w:sz w:val="24"/>
            <w:szCs w:val="20"/>
            <w:lang w:eastAsia="de-DE"/>
          </w:rPr>
          <w:fldChar w:fldCharType="end"/>
        </w:r>
        <w:r w:rsidRPr="005A283A" w:rsidDel="00724C7A">
          <w:rPr>
            <w:rFonts w:ascii="Times New Roman" w:eastAsia="Times New Roman" w:hAnsi="Times New Roman"/>
            <w:sz w:val="24"/>
            <w:szCs w:val="20"/>
            <w:lang w:eastAsia="de-DE"/>
          </w:rPr>
          <w:delText>)</w:delText>
        </w:r>
        <w:r w:rsidRPr="005A283A" w:rsidDel="00724C7A">
          <w:rPr>
            <w:rFonts w:ascii="Times New Roman" w:eastAsia="Times New Roman" w:hAnsi="Times New Roman"/>
            <w:sz w:val="24"/>
            <w:szCs w:val="20"/>
            <w:lang w:eastAsia="de-DE"/>
          </w:rPr>
          <w:fldChar w:fldCharType="end"/>
        </w:r>
        <w:r w:rsidRPr="005A283A" w:rsidDel="00724C7A">
          <w:rPr>
            <w:rFonts w:ascii="Times New Roman" w:eastAsia="Times New Roman" w:hAnsi="Times New Roman"/>
            <w:sz w:val="24"/>
            <w:szCs w:val="20"/>
            <w:lang w:eastAsia="de-DE"/>
          </w:rPr>
          <w:delText xml:space="preserve">, were the two factors that had </w:delText>
        </w:r>
      </w:del>
      <w:del w:id="394" w:author="Rachael Maree Woods" w:date="2016-02-26T11:27:00Z">
        <w:r w:rsidRPr="005A283A" w:rsidDel="00724C7A">
          <w:rPr>
            <w:rFonts w:ascii="Times New Roman" w:eastAsia="Times New Roman" w:hAnsi="Times New Roman"/>
            <w:sz w:val="24"/>
            <w:szCs w:val="20"/>
            <w:lang w:eastAsia="de-DE"/>
          </w:rPr>
          <w:delText>significant</w:delText>
        </w:r>
      </w:del>
      <w:del w:id="395" w:author="Rachael Maree Woods" w:date="2016-03-16T09:52:00Z">
        <w:r w:rsidRPr="005A283A" w:rsidDel="00AB1F3E">
          <w:rPr>
            <w:rFonts w:ascii="Times New Roman" w:eastAsia="Times New Roman" w:hAnsi="Times New Roman"/>
            <w:sz w:val="24"/>
            <w:szCs w:val="20"/>
            <w:lang w:eastAsia="de-DE"/>
          </w:rPr>
          <w:delText xml:space="preserve"> negative effects </w:delText>
        </w:r>
      </w:del>
      <w:del w:id="396" w:author="Rachael Maree Woods" w:date="2016-02-26T11:26:00Z">
        <w:r w:rsidRPr="005A283A" w:rsidDel="00724C7A">
          <w:rPr>
            <w:rFonts w:ascii="Times New Roman" w:eastAsia="Times New Roman" w:hAnsi="Times New Roman"/>
            <w:sz w:val="24"/>
            <w:szCs w:val="20"/>
            <w:lang w:eastAsia="de-DE"/>
          </w:rPr>
          <w:delText xml:space="preserve">on </w:delText>
        </w:r>
      </w:del>
      <w:del w:id="397" w:author="Rachael Maree Woods" w:date="2016-03-16T09:52:00Z">
        <w:r w:rsidRPr="005A283A" w:rsidDel="00AB1F3E">
          <w:rPr>
            <w:rFonts w:ascii="Times New Roman" w:eastAsia="Times New Roman" w:hAnsi="Times New Roman"/>
            <w:sz w:val="24"/>
            <w:szCs w:val="20"/>
            <w:lang w:eastAsia="de-DE"/>
          </w:rPr>
          <w:delText>both life history stages</w:delText>
        </w:r>
        <w:r w:rsidR="003549FA" w:rsidRPr="005A283A" w:rsidDel="00AB1F3E">
          <w:rPr>
            <w:rFonts w:ascii="Times New Roman" w:eastAsia="Times New Roman" w:hAnsi="Times New Roman"/>
            <w:sz w:val="24"/>
            <w:szCs w:val="20"/>
            <w:lang w:eastAsia="de-DE"/>
          </w:rPr>
          <w:delText xml:space="preserve"> of corals</w:delText>
        </w:r>
        <w:r w:rsidRPr="005A283A" w:rsidDel="00AB1F3E">
          <w:rPr>
            <w:rFonts w:ascii="Times New Roman" w:eastAsia="Times New Roman" w:hAnsi="Times New Roman"/>
            <w:sz w:val="24"/>
            <w:szCs w:val="20"/>
            <w:lang w:eastAsia="de-DE"/>
          </w:rPr>
          <w:delText>.</w:delText>
        </w:r>
      </w:del>
    </w:p>
    <w:p w14:paraId="17641849" w14:textId="3F134415" w:rsidR="00897C61" w:rsidRPr="005A283A" w:rsidDel="00AB1F3E" w:rsidRDefault="00897C61" w:rsidP="00897C61">
      <w:pPr>
        <w:pStyle w:val="NoSpacing"/>
        <w:spacing w:line="480" w:lineRule="auto"/>
        <w:rPr>
          <w:del w:id="398" w:author="Rachael Maree Woods" w:date="2016-03-16T09:52:00Z"/>
          <w:rFonts w:ascii="Times New Roman" w:eastAsia="Times New Roman" w:hAnsi="Times New Roman"/>
          <w:sz w:val="24"/>
          <w:szCs w:val="20"/>
          <w:lang w:eastAsia="de-DE"/>
        </w:rPr>
      </w:pPr>
    </w:p>
    <w:p w14:paraId="7604752B" w14:textId="490536D1" w:rsidR="00897C61" w:rsidRPr="005A283A" w:rsidDel="00AB1F3E" w:rsidRDefault="00897C61" w:rsidP="00897C61">
      <w:pPr>
        <w:pStyle w:val="NoSpacing"/>
        <w:spacing w:line="480" w:lineRule="auto"/>
        <w:rPr>
          <w:del w:id="399" w:author="Rachael Maree Woods" w:date="2016-03-16T09:52:00Z"/>
          <w:rFonts w:ascii="Times New Roman" w:eastAsia="Times New Roman" w:hAnsi="Times New Roman"/>
          <w:sz w:val="24"/>
          <w:szCs w:val="20"/>
          <w:lang w:eastAsia="de-DE"/>
        </w:rPr>
      </w:pPr>
      <w:del w:id="400" w:author="Rachael Maree Woods" w:date="2016-03-16T09:52:00Z">
        <w:r w:rsidRPr="005A283A" w:rsidDel="00AB1F3E">
          <w:rPr>
            <w:rFonts w:ascii="Times New Roman" w:eastAsia="Times New Roman" w:hAnsi="Times New Roman"/>
            <w:sz w:val="24"/>
            <w:szCs w:val="20"/>
            <w:lang w:eastAsia="de-DE"/>
          </w:rPr>
          <w:delText>Copper is known to have widespread negative impacts on marine invertebrates (</w:delText>
        </w:r>
        <w:r w:rsidR="00AB1F3E" w:rsidDel="00AB1F3E">
          <w:fldChar w:fldCharType="begin"/>
        </w:r>
        <w:r w:rsidR="00AB1F3E" w:rsidDel="00AB1F3E">
          <w:delInstrText xml:space="preserve"> HYPERLINK \l "_ENREF_11" \o "Calabrese, 1977 #9" </w:delInstrText>
        </w:r>
        <w:r w:rsidR="00AB1F3E" w:rsidDel="00AB1F3E">
          <w:fldChar w:fldCharType="separate"/>
        </w:r>
        <w:r w:rsidRPr="005A283A" w:rsidDel="00AB1F3E">
          <w:rPr>
            <w:rFonts w:ascii="Times New Roman" w:eastAsia="Times New Roman" w:hAnsi="Times New Roman"/>
            <w:sz w:val="24"/>
            <w:szCs w:val="20"/>
            <w:lang w:eastAsia="de-DE"/>
          </w:rPr>
          <w:delText>Calabrese et al. 1977</w:delText>
        </w:r>
        <w:r w:rsidR="00AB1F3E"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 xml:space="preserve">; </w:delText>
        </w:r>
        <w:r w:rsidR="00AB1F3E" w:rsidDel="00AB1F3E">
          <w:fldChar w:fldCharType="begin"/>
        </w:r>
        <w:r w:rsidR="00AB1F3E" w:rsidDel="00AB1F3E">
          <w:delInstrText xml:space="preserve"> HYPERLINK \l "_ENREF_1" \o "Ahsanullah, 1978 #10" </w:delInstrText>
        </w:r>
        <w:r w:rsidR="00AB1F3E" w:rsidDel="00AB1F3E">
          <w:fldChar w:fldCharType="separate"/>
        </w:r>
        <w:r w:rsidRPr="005A283A" w:rsidDel="00AB1F3E">
          <w:rPr>
            <w:rFonts w:ascii="Times New Roman" w:eastAsia="Times New Roman" w:hAnsi="Times New Roman"/>
            <w:sz w:val="24"/>
            <w:szCs w:val="20"/>
            <w:lang w:eastAsia="de-DE"/>
          </w:rPr>
          <w:delText>Ahsanullah and Arnott 1978</w:delText>
        </w:r>
        <w:r w:rsidR="00AB1F3E"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 xml:space="preserve">; </w:delText>
        </w:r>
        <w:r w:rsidR="00AB1F3E" w:rsidDel="00AB1F3E">
          <w:fldChar w:fldCharType="begin"/>
        </w:r>
        <w:r w:rsidR="00AB1F3E" w:rsidDel="00AB1F3E">
          <w:delInstrText xml:space="preserve"> HYPERLINK \l "_ENREF_55" \o "Rivera-Duarte, 2005 #6" </w:delInstrText>
        </w:r>
        <w:r w:rsidR="00AB1F3E" w:rsidDel="00AB1F3E">
          <w:fldChar w:fldCharType="separate"/>
        </w:r>
        <w:r w:rsidRPr="005A283A" w:rsidDel="00AB1F3E">
          <w:rPr>
            <w:rFonts w:ascii="Times New Roman" w:eastAsia="Times New Roman" w:hAnsi="Times New Roman"/>
            <w:sz w:val="24"/>
            <w:szCs w:val="20"/>
            <w:lang w:eastAsia="de-DE"/>
          </w:rPr>
          <w:delText>Rivera-Duarte et al. 2005</w:delText>
        </w:r>
        <w:r w:rsidR="00AB1F3E"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 xml:space="preserve">; </w:delText>
        </w:r>
        <w:r w:rsidR="00AB1F3E" w:rsidDel="00AB1F3E">
          <w:fldChar w:fldCharType="begin"/>
        </w:r>
        <w:r w:rsidR="00AB1F3E" w:rsidDel="00AB1F3E">
          <w:delInstrText xml:space="preserve"> HYPERLINK \l "_ENREF_22" \o "Fitzpatrick, 2008 #8" </w:delInstrText>
        </w:r>
        <w:r w:rsidR="00AB1F3E" w:rsidDel="00AB1F3E">
          <w:fldChar w:fldCharType="separate"/>
        </w:r>
        <w:r w:rsidRPr="005A283A" w:rsidDel="00AB1F3E">
          <w:rPr>
            <w:rFonts w:ascii="Times New Roman" w:eastAsia="Times New Roman" w:hAnsi="Times New Roman"/>
            <w:sz w:val="24"/>
            <w:szCs w:val="20"/>
            <w:lang w:eastAsia="de-DE"/>
          </w:rPr>
          <w:delText>Fitzpatrick et al. 2008</w:delText>
        </w:r>
        <w:r w:rsidR="00AB1F3E"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 xml:space="preserve">; </w:delText>
        </w:r>
        <w:r w:rsidR="00AB1F3E" w:rsidDel="00AB1F3E">
          <w:fldChar w:fldCharType="begin"/>
        </w:r>
        <w:r w:rsidR="00AB1F3E" w:rsidDel="00AB1F3E">
          <w:delInstrText xml:space="preserve"> HYPERLINK \l "_ENREF_12" \o "Caldwell, 2011 #11" </w:delInstrText>
        </w:r>
        <w:r w:rsidR="00AB1F3E" w:rsidDel="00AB1F3E">
          <w:fldChar w:fldCharType="separate"/>
        </w:r>
        <w:r w:rsidRPr="005A283A" w:rsidDel="00AB1F3E">
          <w:rPr>
            <w:rFonts w:ascii="Times New Roman" w:eastAsia="Times New Roman" w:hAnsi="Times New Roman"/>
            <w:sz w:val="24"/>
            <w:szCs w:val="20"/>
            <w:lang w:eastAsia="de-DE"/>
          </w:rPr>
          <w:delText>Caldwell et al. 2011</w:delText>
        </w:r>
        <w:r w:rsidR="00AB1F3E"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 xml:space="preserve">), including reef corals </w:delText>
        </w:r>
        <w:r w:rsidRPr="005A283A" w:rsidDel="00AB1F3E">
          <w:rPr>
            <w:rFonts w:ascii="Times New Roman" w:eastAsia="Times New Roman" w:hAnsi="Times New Roman"/>
            <w:sz w:val="24"/>
            <w:szCs w:val="20"/>
            <w:lang w:eastAsia="de-DE"/>
          </w:rPr>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5A283A" w:rsidDel="00AB1F3E">
          <w:rPr>
            <w:rFonts w:ascii="Times New Roman" w:eastAsia="Times New Roman" w:hAnsi="Times New Roman"/>
            <w:sz w:val="24"/>
            <w:szCs w:val="20"/>
            <w:lang w:eastAsia="de-DE"/>
          </w:rPr>
          <w:delInstrText xml:space="preserve"> ADDIN EN.CITE </w:delInstrText>
        </w:r>
        <w:r w:rsidRPr="005A283A" w:rsidDel="00AB1F3E">
          <w:rPr>
            <w:rFonts w:ascii="Times New Roman" w:eastAsia="Times New Roman" w:hAnsi="Times New Roman"/>
            <w:sz w:val="24"/>
            <w:szCs w:val="20"/>
            <w:lang w:eastAsia="de-DE"/>
          </w:rPr>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5A283A" w:rsidDel="00AB1F3E">
          <w:rPr>
            <w:rFonts w:ascii="Times New Roman" w:eastAsia="Times New Roman" w:hAnsi="Times New Roman"/>
            <w:sz w:val="24"/>
            <w:szCs w:val="20"/>
            <w:lang w:eastAsia="de-DE"/>
          </w:rPr>
          <w:delInstrText xml:space="preserve"> ADDIN EN.CITE.DATA </w:delInstrText>
        </w:r>
        <w:r w:rsidRPr="005A283A" w:rsidDel="00AB1F3E">
          <w:rPr>
            <w:rFonts w:ascii="Times New Roman" w:eastAsia="Times New Roman" w:hAnsi="Times New Roman"/>
            <w:sz w:val="24"/>
            <w:szCs w:val="20"/>
            <w:lang w:eastAsia="de-DE"/>
          </w:rPr>
        </w:r>
        <w:r w:rsidRPr="005A283A"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r>
        <w:r w:rsidRPr="005A283A" w:rsidDel="00AB1F3E">
          <w:rPr>
            <w:rFonts w:ascii="Times New Roman" w:eastAsia="Times New Roman" w:hAnsi="Times New Roman"/>
            <w:sz w:val="24"/>
            <w:szCs w:val="20"/>
            <w:lang w:eastAsia="de-DE"/>
          </w:rPr>
          <w:fldChar w:fldCharType="separate"/>
        </w:r>
        <w:r w:rsidRPr="005A283A" w:rsidDel="00AB1F3E">
          <w:rPr>
            <w:rFonts w:ascii="Times New Roman" w:eastAsia="Times New Roman" w:hAnsi="Times New Roman"/>
            <w:sz w:val="24"/>
            <w:szCs w:val="20"/>
            <w:lang w:eastAsia="de-DE"/>
          </w:rPr>
          <w:delText>(</w:delText>
        </w:r>
        <w:r w:rsidR="00AB1F3E" w:rsidDel="00AB1F3E">
          <w:fldChar w:fldCharType="begin"/>
        </w:r>
        <w:r w:rsidR="00AB1F3E" w:rsidDel="00AB1F3E">
          <w:delInstrText xml:space="preserve"> HYPERLINK \l "_ENREF_50" \o "Reichelt-Brushett, 1999 #4" </w:delInstrText>
        </w:r>
        <w:r w:rsidR="00AB1F3E" w:rsidDel="00AB1F3E">
          <w:fldChar w:fldCharType="separate"/>
        </w:r>
        <w:r w:rsidRPr="005A283A" w:rsidDel="00AB1F3E">
          <w:rPr>
            <w:rFonts w:ascii="Times New Roman" w:eastAsia="Times New Roman" w:hAnsi="Times New Roman"/>
            <w:sz w:val="24"/>
            <w:szCs w:val="20"/>
            <w:lang w:eastAsia="de-DE"/>
          </w:rPr>
          <w:delText>Reichelt-Brushett and Harrison 1999</w:delText>
        </w:r>
        <w:r w:rsidR="00AB1F3E"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 xml:space="preserve">; </w:delText>
        </w:r>
        <w:r w:rsidR="00AB1F3E" w:rsidDel="00AB1F3E">
          <w:fldChar w:fldCharType="begin"/>
        </w:r>
        <w:r w:rsidR="00AB1F3E" w:rsidDel="00AB1F3E">
          <w:delInstrText xml:space="preserve"> HYPERLINK \l "_ENREF_43" \o "Negri, 2001 #3" </w:delInstrText>
        </w:r>
        <w:r w:rsidR="00AB1F3E" w:rsidDel="00AB1F3E">
          <w:fldChar w:fldCharType="separate"/>
        </w:r>
        <w:r w:rsidRPr="005A283A" w:rsidDel="00AB1F3E">
          <w:rPr>
            <w:rFonts w:ascii="Times New Roman" w:eastAsia="Times New Roman" w:hAnsi="Times New Roman"/>
            <w:sz w:val="24"/>
            <w:szCs w:val="20"/>
            <w:lang w:eastAsia="de-DE"/>
          </w:rPr>
          <w:delText>Negri and Heyward 2001</w:delText>
        </w:r>
        <w:r w:rsidR="00AB1F3E"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 xml:space="preserve">; </w:delText>
        </w:r>
        <w:r w:rsidR="00AB1F3E" w:rsidDel="00AB1F3E">
          <w:fldChar w:fldCharType="begin"/>
        </w:r>
        <w:r w:rsidR="00AB1F3E" w:rsidDel="00AB1F3E">
          <w:delInstrText xml:space="preserve"> HYPERLINK \l "_ENREF_51" \o "Reichelt-Brushett, 2004 #13" </w:delInstrText>
        </w:r>
        <w:r w:rsidR="00AB1F3E" w:rsidDel="00AB1F3E">
          <w:fldChar w:fldCharType="separate"/>
        </w:r>
        <w:r w:rsidRPr="005A283A" w:rsidDel="00AB1F3E">
          <w:rPr>
            <w:rFonts w:ascii="Times New Roman" w:eastAsia="Times New Roman" w:hAnsi="Times New Roman"/>
            <w:sz w:val="24"/>
            <w:szCs w:val="20"/>
            <w:lang w:eastAsia="de-DE"/>
          </w:rPr>
          <w:delText>Reichelt-Brushett and Harrison 2004</w:delText>
        </w:r>
        <w:r w:rsidR="00AB1F3E"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 xml:space="preserve">; </w:delText>
        </w:r>
        <w:r w:rsidR="00AB1F3E" w:rsidDel="00AB1F3E">
          <w:fldChar w:fldCharType="begin"/>
        </w:r>
        <w:r w:rsidR="00AB1F3E" w:rsidDel="00AB1F3E">
          <w:delInstrText xml:space="preserve"> HYPERLINK \l "_ENREF_52" \o "Reichelt-Brushett, 2005 #56" </w:delInstrText>
        </w:r>
        <w:r w:rsidR="00AB1F3E" w:rsidDel="00AB1F3E">
          <w:fldChar w:fldCharType="separate"/>
        </w:r>
        <w:r w:rsidRPr="005A283A" w:rsidDel="00AB1F3E">
          <w:rPr>
            <w:rFonts w:ascii="Times New Roman" w:eastAsia="Times New Roman" w:hAnsi="Times New Roman"/>
            <w:sz w:val="24"/>
            <w:szCs w:val="20"/>
            <w:lang w:eastAsia="de-DE"/>
          </w:rPr>
          <w:delText>Reichelt-Brushett and Harrison 2005</w:delText>
        </w:r>
        <w:r w:rsidR="00AB1F3E"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w:delText>
        </w:r>
        <w:r w:rsidRPr="005A283A"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 xml:space="preserve">. However, </w:delText>
        </w:r>
        <w:r w:rsidR="009B0178" w:rsidRPr="005A283A" w:rsidDel="00AB1F3E">
          <w:rPr>
            <w:rFonts w:ascii="Times New Roman" w:eastAsia="Times New Roman" w:hAnsi="Times New Roman"/>
            <w:sz w:val="24"/>
            <w:szCs w:val="20"/>
            <w:lang w:eastAsia="de-DE"/>
          </w:rPr>
          <w:delText>cop</w:delText>
        </w:r>
        <w:r w:rsidR="003549FA" w:rsidRPr="005A283A" w:rsidDel="00AB1F3E">
          <w:rPr>
            <w:rFonts w:ascii="Times New Roman" w:eastAsia="Times New Roman" w:hAnsi="Times New Roman"/>
            <w:sz w:val="24"/>
            <w:szCs w:val="20"/>
            <w:lang w:eastAsia="de-DE"/>
          </w:rPr>
          <w:delText>per</w:delText>
        </w:r>
        <w:r w:rsidRPr="005A283A" w:rsidDel="00AB1F3E">
          <w:rPr>
            <w:rFonts w:ascii="Times New Roman" w:eastAsia="Times New Roman" w:hAnsi="Times New Roman"/>
            <w:sz w:val="24"/>
            <w:szCs w:val="20"/>
            <w:lang w:eastAsia="de-DE"/>
          </w:rPr>
          <w:delText xml:space="preserve"> does not occur at high concentrations in most coral reef environments (</w:delText>
        </w:r>
        <w:r w:rsidR="00AB1F3E" w:rsidDel="00AB1F3E">
          <w:fldChar w:fldCharType="begin"/>
        </w:r>
        <w:r w:rsidR="00AB1F3E" w:rsidDel="00AB1F3E">
          <w:delInstrText xml:space="preserve"> HYPERLINK \l "_ENREF_40" \o "Li, 2001 #80" </w:delInstrText>
        </w:r>
        <w:r w:rsidR="00AB1F3E" w:rsidDel="00AB1F3E">
          <w:fldChar w:fldCharType="separate"/>
        </w:r>
        <w:r w:rsidRPr="005A283A" w:rsidDel="00AB1F3E">
          <w:rPr>
            <w:rFonts w:ascii="Times New Roman" w:eastAsia="Times New Roman" w:hAnsi="Times New Roman"/>
            <w:sz w:val="24"/>
            <w:szCs w:val="20"/>
            <w:lang w:eastAsia="de-DE"/>
          </w:rPr>
          <w:delText>Li et al. 2001</w:delText>
        </w:r>
        <w:r w:rsidR="00AB1F3E"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 xml:space="preserve">). Nonetheless, the large effects </w:delText>
        </w:r>
        <w:r w:rsidR="003549FA" w:rsidRPr="005A283A" w:rsidDel="00AB1F3E">
          <w:rPr>
            <w:rFonts w:ascii="Times New Roman" w:eastAsia="Times New Roman" w:hAnsi="Times New Roman"/>
            <w:sz w:val="24"/>
            <w:szCs w:val="20"/>
            <w:lang w:eastAsia="de-DE"/>
          </w:rPr>
          <w:delText xml:space="preserve">observed </w:delText>
        </w:r>
        <w:r w:rsidRPr="005A283A" w:rsidDel="00AB1F3E">
          <w:rPr>
            <w:rFonts w:ascii="Times New Roman" w:eastAsia="Times New Roman" w:hAnsi="Times New Roman"/>
            <w:sz w:val="24"/>
            <w:szCs w:val="20"/>
            <w:lang w:eastAsia="de-DE"/>
          </w:rPr>
          <w:delText xml:space="preserve">at relatively low concentrations (in the order of 10µg/L) suggest that </w:delText>
        </w:r>
        <w:r w:rsidR="00545788" w:rsidRPr="005A283A" w:rsidDel="00AB1F3E">
          <w:rPr>
            <w:rFonts w:ascii="Times New Roman" w:eastAsia="Times New Roman" w:hAnsi="Times New Roman"/>
            <w:sz w:val="24"/>
            <w:szCs w:val="20"/>
            <w:lang w:eastAsia="de-DE"/>
          </w:rPr>
          <w:delText>reducing</w:delText>
        </w:r>
        <w:r w:rsidRPr="005A283A" w:rsidDel="00AB1F3E">
          <w:rPr>
            <w:rFonts w:ascii="Times New Roman" w:eastAsia="Times New Roman" w:hAnsi="Times New Roman"/>
            <w:sz w:val="24"/>
            <w:szCs w:val="20"/>
            <w:lang w:eastAsia="de-DE"/>
          </w:rPr>
          <w:delText xml:space="preserve"> the presence of copper in seawater is important for avoiding recruitment failure (</w:delText>
        </w:r>
        <w:r w:rsidR="00AB1F3E" w:rsidDel="00AB1F3E">
          <w:fldChar w:fldCharType="begin"/>
        </w:r>
        <w:r w:rsidR="00AB1F3E" w:rsidDel="00AB1F3E">
          <w:delInstrText xml:space="preserve"> HYPERLINK \l "_ENREF_51" \o "Reichelt-Brushett, 2004 #13" </w:delInstrText>
        </w:r>
        <w:r w:rsidR="00AB1F3E" w:rsidDel="00AB1F3E">
          <w:fldChar w:fldCharType="separate"/>
        </w:r>
        <w:r w:rsidRPr="005A283A" w:rsidDel="00AB1F3E">
          <w:rPr>
            <w:rFonts w:ascii="Times New Roman" w:eastAsia="Times New Roman" w:hAnsi="Times New Roman"/>
            <w:sz w:val="24"/>
            <w:szCs w:val="20"/>
            <w:lang w:eastAsia="de-DE"/>
          </w:rPr>
          <w:delText>Reichelt-Brushett and Harrison 2004</w:delText>
        </w:r>
        <w:r w:rsidR="00AB1F3E"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w:delText>
        </w:r>
        <w:r w:rsidR="005E18D7" w:rsidRPr="005A283A" w:rsidDel="00AB1F3E">
          <w:rPr>
            <w:rFonts w:ascii="Times New Roman" w:eastAsia="Times New Roman" w:hAnsi="Times New Roman"/>
            <w:sz w:val="24"/>
            <w:szCs w:val="20"/>
            <w:lang w:eastAsia="de-DE"/>
          </w:rPr>
          <w:delText xml:space="preserve"> e</w:delText>
        </w:r>
        <w:r w:rsidRPr="005A283A" w:rsidDel="00AB1F3E">
          <w:rPr>
            <w:rFonts w:ascii="Times New Roman" w:eastAsia="Times New Roman" w:hAnsi="Times New Roman"/>
            <w:sz w:val="24"/>
            <w:szCs w:val="20"/>
            <w:lang w:eastAsia="de-DE"/>
          </w:rPr>
          <w:delText>specially in the vicinity of ports and shipping channels, given that most copper i</w:delText>
        </w:r>
        <w:r w:rsidR="009B0178" w:rsidRPr="005A283A" w:rsidDel="00AB1F3E">
          <w:rPr>
            <w:rFonts w:ascii="Times New Roman" w:eastAsia="Times New Roman" w:hAnsi="Times New Roman"/>
            <w:sz w:val="24"/>
            <w:szCs w:val="20"/>
            <w:lang w:eastAsia="de-DE"/>
          </w:rPr>
          <w:delText>n marine environments originate</w:delText>
        </w:r>
        <w:r w:rsidRPr="005A283A" w:rsidDel="00AB1F3E">
          <w:rPr>
            <w:rFonts w:ascii="Times New Roman" w:eastAsia="Times New Roman" w:hAnsi="Times New Roman"/>
            <w:sz w:val="24"/>
            <w:szCs w:val="20"/>
            <w:lang w:eastAsia="de-DE"/>
          </w:rPr>
          <w:delText xml:space="preserve"> from anti-fouling paints on older vessels and ship groundings (</w:delText>
        </w:r>
        <w:r w:rsidR="00AB1F3E" w:rsidDel="00AB1F3E">
          <w:fldChar w:fldCharType="begin"/>
        </w:r>
        <w:r w:rsidR="00AB1F3E" w:rsidDel="00AB1F3E">
          <w:delInstrText xml:space="preserve"> HYPERLINK \l "_ENREF_43" \o "Negri, 2001 #3" </w:delInstrText>
        </w:r>
        <w:r w:rsidR="00AB1F3E" w:rsidDel="00AB1F3E">
          <w:fldChar w:fldCharType="separate"/>
        </w:r>
        <w:r w:rsidRPr="005A283A" w:rsidDel="00AB1F3E">
          <w:rPr>
            <w:rFonts w:ascii="Times New Roman" w:eastAsia="Times New Roman" w:hAnsi="Times New Roman"/>
            <w:sz w:val="24"/>
            <w:szCs w:val="20"/>
            <w:lang w:eastAsia="de-DE"/>
          </w:rPr>
          <w:delText>Negri and Heyward 2001</w:delText>
        </w:r>
        <w:r w:rsidR="00AB1F3E"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 xml:space="preserve">).  </w:delText>
        </w:r>
      </w:del>
    </w:p>
    <w:p w14:paraId="240FEBDB" w14:textId="6814C079" w:rsidR="00897C61" w:rsidRPr="005A283A" w:rsidDel="00AB1F3E" w:rsidRDefault="00897C61" w:rsidP="00897C61">
      <w:pPr>
        <w:pStyle w:val="NoSpacing"/>
        <w:spacing w:line="480" w:lineRule="auto"/>
        <w:rPr>
          <w:del w:id="401" w:author="Rachael Maree Woods" w:date="2016-03-16T09:52:00Z"/>
          <w:rFonts w:ascii="Times New Roman" w:eastAsia="Times New Roman" w:hAnsi="Times New Roman"/>
          <w:sz w:val="24"/>
          <w:szCs w:val="20"/>
          <w:lang w:eastAsia="de-DE"/>
        </w:rPr>
      </w:pPr>
    </w:p>
    <w:p w14:paraId="11D80681" w14:textId="6C66A1B6" w:rsidR="00897C61" w:rsidRPr="005A283A" w:rsidDel="00AB1F3E" w:rsidRDefault="00897C61" w:rsidP="00897C61">
      <w:pPr>
        <w:pStyle w:val="NoSpacing"/>
        <w:spacing w:line="480" w:lineRule="auto"/>
        <w:rPr>
          <w:del w:id="402" w:author="Rachael Maree Woods" w:date="2016-03-16T09:52:00Z"/>
          <w:rFonts w:ascii="Times New Roman" w:eastAsia="Times New Roman" w:hAnsi="Times New Roman"/>
          <w:sz w:val="24"/>
          <w:szCs w:val="20"/>
          <w:lang w:eastAsia="de-DE"/>
        </w:rPr>
      </w:pPr>
      <w:del w:id="403" w:author="Rachael Maree Woods" w:date="2016-03-16T09:52:00Z">
        <w:r w:rsidRPr="005A283A" w:rsidDel="00AB1F3E">
          <w:rPr>
            <w:rFonts w:ascii="Times New Roman" w:eastAsia="Times New Roman" w:hAnsi="Times New Roman"/>
            <w:sz w:val="24"/>
            <w:szCs w:val="20"/>
            <w:lang w:eastAsia="de-DE"/>
          </w:rPr>
          <w:delText xml:space="preserve">The other heavy metals analysed were generally not important predictors of fertilisation or larval success. One exception was lead, which significantly reduced larval survivorship and is of much greater concern than copper because it </w:delText>
        </w:r>
        <w:r w:rsidR="00FF3C2D" w:rsidRPr="005A283A" w:rsidDel="00AB1F3E">
          <w:rPr>
            <w:rFonts w:ascii="Times New Roman" w:eastAsia="Times New Roman" w:hAnsi="Times New Roman"/>
            <w:sz w:val="24"/>
            <w:szCs w:val="20"/>
            <w:lang w:eastAsia="de-DE"/>
          </w:rPr>
          <w:delText xml:space="preserve">may occur </w:delText>
        </w:r>
        <w:r w:rsidRPr="005A283A" w:rsidDel="00AB1F3E">
          <w:rPr>
            <w:rFonts w:ascii="Times New Roman" w:eastAsia="Times New Roman" w:hAnsi="Times New Roman"/>
            <w:sz w:val="24"/>
            <w:szCs w:val="20"/>
            <w:lang w:eastAsia="de-DE"/>
          </w:rPr>
          <w:delText>at high levels in nearshore reef environments (</w:delText>
        </w:r>
        <w:r w:rsidR="00AB1F3E" w:rsidDel="00AB1F3E">
          <w:fldChar w:fldCharType="begin"/>
        </w:r>
        <w:r w:rsidR="00AB1F3E" w:rsidDel="00AB1F3E">
          <w:delInstrText xml:space="preserve"> HYPERLINK \l "_ENREF_40" \o "Li, 2001 #80" </w:delInstrText>
        </w:r>
        <w:r w:rsidR="00AB1F3E" w:rsidDel="00AB1F3E">
          <w:fldChar w:fldCharType="separate"/>
        </w:r>
        <w:r w:rsidRPr="005A283A" w:rsidDel="00AB1F3E">
          <w:rPr>
            <w:rFonts w:ascii="Times New Roman" w:eastAsia="Times New Roman" w:hAnsi="Times New Roman"/>
            <w:sz w:val="24"/>
            <w:szCs w:val="20"/>
            <w:lang w:eastAsia="de-DE"/>
          </w:rPr>
          <w:delText>Li et al. 2001</w:delText>
        </w:r>
        <w:r w:rsidR="00AB1F3E"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 xml:space="preserve">; </w:delText>
        </w:r>
        <w:r w:rsidR="00AB1F3E" w:rsidDel="00AB1F3E">
          <w:fldChar w:fldCharType="begin"/>
        </w:r>
        <w:r w:rsidR="00AB1F3E" w:rsidDel="00AB1F3E">
          <w:delInstrText xml:space="preserve"> HYPERLINK \l "_ENREF_47" \o "Polkowska, 2001 #76" </w:delInstrText>
        </w:r>
        <w:r w:rsidR="00AB1F3E" w:rsidDel="00AB1F3E">
          <w:fldChar w:fldCharType="separate"/>
        </w:r>
        <w:r w:rsidRPr="005A283A" w:rsidDel="00AB1F3E">
          <w:rPr>
            <w:rFonts w:ascii="Times New Roman" w:eastAsia="Times New Roman" w:hAnsi="Times New Roman"/>
            <w:sz w:val="24"/>
            <w:szCs w:val="20"/>
            <w:lang w:eastAsia="de-DE"/>
          </w:rPr>
          <w:delText>Polkowska et al. 2001</w:delText>
        </w:r>
        <w:r w:rsidR="00AB1F3E"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 xml:space="preserve">). </w:delText>
        </w:r>
        <w:r w:rsidR="005E18D7" w:rsidRPr="005A283A" w:rsidDel="00AB1F3E">
          <w:rPr>
            <w:rFonts w:ascii="Times New Roman" w:eastAsia="Times New Roman" w:hAnsi="Times New Roman"/>
            <w:sz w:val="24"/>
            <w:szCs w:val="20"/>
            <w:lang w:eastAsia="de-DE"/>
          </w:rPr>
          <w:delText xml:space="preserve">Lead enters the marine environment through run-off from its use in leaded-petrol and as a by-product in the creation of industrial materials </w:delText>
        </w:r>
        <w:r w:rsidR="005E18D7" w:rsidRPr="005A283A" w:rsidDel="00AB1F3E">
          <w:rPr>
            <w:rFonts w:ascii="Times New Roman" w:eastAsia="Times New Roman" w:hAnsi="Times New Roman"/>
            <w:sz w:val="24"/>
            <w:szCs w:val="20"/>
            <w:lang w:eastAsia="de-DE"/>
          </w:rPr>
          <w:fldChar w:fldCharType="begin"/>
        </w:r>
        <w:r w:rsidR="005E18D7" w:rsidRPr="005A283A" w:rsidDel="00AB1F3E">
          <w:rPr>
            <w:rFonts w:ascii="Times New Roman" w:eastAsia="Times New Roman" w:hAnsi="Times New Roman"/>
            <w:sz w:val="24"/>
            <w:szCs w:val="20"/>
            <w:lang w:eastAsia="de-DE"/>
          </w:rPr>
          <w:delInstrText xml:space="preserve"> ADDIN EN.CITE &lt;EndNote&gt;&lt;Cite&gt;&lt;Author&gt;Polkowska&lt;/Author&gt;&lt;Year&gt;2001&lt;/Year&gt;&lt;RecNum&gt;76&lt;/RecNum&gt;&lt;DisplayText&gt;(Polkowska et al. 2001)&lt;/DisplayText&gt;&lt;record&gt;&lt;rec-number&gt;76&lt;/rec-number&gt;&lt;foreign-keys&gt;&lt;key app="EN" db-id="9zsaz59z9pv50vefd24xzs5rdpstsrsesvrw" timestamp="1412129260"&gt;76&lt;/key&gt;&lt;/foreign-keys&gt;&lt;ref-type name="Journal Article"&gt;17&lt;/ref-type&gt;&lt;contributors&gt;&lt;authors&gt;&lt;author&gt;Polkowska, Ż&lt;/author&gt;&lt;author&gt;Grynkiewicz, M&lt;/author&gt;&lt;author&gt;Zabiegała, B&lt;/author&gt;&lt;author&gt;Namieśnik, J&lt;/author&gt;&lt;/authors&gt;&lt;/contributors&gt;&lt;titles&gt;&lt;title&gt;Levels of pollutants in runoff water from roads with high traffic intensity in the city of Gdańsk, Poland&lt;/title&gt;&lt;secondary-title&gt;Pol J Environ Stud&lt;/secondary-title&gt;&lt;/titles&gt;&lt;periodical&gt;&lt;full-title&gt;Pol J Environ Stud&lt;/full-title&gt;&lt;/periodical&gt;&lt;pages&gt;351-363&lt;/pages&gt;&lt;volume&gt;10&lt;/volume&gt;&lt;number&gt;5&lt;/number&gt;&lt;dates&gt;&lt;year&gt;2001&lt;/year&gt;&lt;/dates&gt;&lt;urls&gt;&lt;/urls&gt;&lt;/record&gt;&lt;/Cite&gt;&lt;/EndNote&gt;</w:delInstrText>
        </w:r>
        <w:r w:rsidR="005E18D7" w:rsidRPr="005A283A" w:rsidDel="00AB1F3E">
          <w:rPr>
            <w:rFonts w:ascii="Times New Roman" w:eastAsia="Times New Roman" w:hAnsi="Times New Roman"/>
            <w:sz w:val="24"/>
            <w:szCs w:val="20"/>
            <w:lang w:eastAsia="de-DE"/>
          </w:rPr>
          <w:fldChar w:fldCharType="separate"/>
        </w:r>
        <w:r w:rsidR="005E18D7" w:rsidRPr="005A283A" w:rsidDel="00AB1F3E">
          <w:rPr>
            <w:rFonts w:ascii="Times New Roman" w:eastAsia="Times New Roman" w:hAnsi="Times New Roman"/>
            <w:sz w:val="24"/>
            <w:szCs w:val="20"/>
            <w:lang w:eastAsia="de-DE"/>
          </w:rPr>
          <w:delText>(</w:delText>
        </w:r>
        <w:r w:rsidR="00AB1F3E" w:rsidDel="00AB1F3E">
          <w:fldChar w:fldCharType="begin"/>
        </w:r>
        <w:r w:rsidR="00AB1F3E" w:rsidDel="00AB1F3E">
          <w:delInstrText xml:space="preserve"> HYPERLINK \l "_ENREF_47" \o "Polkowska, 2001 #76" </w:delInstrText>
        </w:r>
        <w:r w:rsidR="00AB1F3E" w:rsidDel="00AB1F3E">
          <w:fldChar w:fldCharType="separate"/>
        </w:r>
        <w:r w:rsidR="005E18D7" w:rsidRPr="005A283A" w:rsidDel="00AB1F3E">
          <w:rPr>
            <w:rFonts w:ascii="Times New Roman" w:eastAsia="Times New Roman" w:hAnsi="Times New Roman"/>
            <w:sz w:val="24"/>
            <w:szCs w:val="20"/>
            <w:lang w:eastAsia="de-DE"/>
          </w:rPr>
          <w:delText>Polkowska et al. 2001</w:delText>
        </w:r>
        <w:r w:rsidR="00AB1F3E" w:rsidDel="00AB1F3E">
          <w:rPr>
            <w:rFonts w:ascii="Times New Roman" w:eastAsia="Times New Roman" w:hAnsi="Times New Roman"/>
            <w:sz w:val="24"/>
            <w:szCs w:val="20"/>
            <w:lang w:eastAsia="de-DE"/>
          </w:rPr>
          <w:fldChar w:fldCharType="end"/>
        </w:r>
        <w:r w:rsidR="005E18D7" w:rsidRPr="005A283A" w:rsidDel="00AB1F3E">
          <w:rPr>
            <w:rFonts w:ascii="Times New Roman" w:eastAsia="Times New Roman" w:hAnsi="Times New Roman"/>
            <w:sz w:val="24"/>
            <w:szCs w:val="20"/>
            <w:lang w:eastAsia="de-DE"/>
          </w:rPr>
          <w:delText>)</w:delText>
        </w:r>
        <w:r w:rsidR="005E18D7" w:rsidRPr="005A283A" w:rsidDel="00AB1F3E">
          <w:rPr>
            <w:rFonts w:ascii="Times New Roman" w:eastAsia="Times New Roman" w:hAnsi="Times New Roman"/>
            <w:sz w:val="24"/>
            <w:szCs w:val="20"/>
            <w:lang w:eastAsia="de-DE"/>
          </w:rPr>
          <w:fldChar w:fldCharType="end"/>
        </w:r>
        <w:r w:rsidR="005E18D7" w:rsidRPr="005A283A" w:rsidDel="00AB1F3E">
          <w:rPr>
            <w:rFonts w:ascii="Times New Roman" w:eastAsia="Times New Roman" w:hAnsi="Times New Roman"/>
            <w:sz w:val="24"/>
            <w:szCs w:val="20"/>
            <w:lang w:eastAsia="de-DE"/>
          </w:rPr>
          <w:delText>.</w:delText>
        </w:r>
        <w:r w:rsidRPr="005A283A" w:rsidDel="00AB1F3E">
          <w:rPr>
            <w:rFonts w:ascii="Times New Roman" w:eastAsia="Times New Roman" w:hAnsi="Times New Roman"/>
            <w:sz w:val="24"/>
            <w:szCs w:val="20"/>
            <w:lang w:eastAsia="de-DE"/>
          </w:rPr>
          <w:delText xml:space="preserve">The negative effects of lead on the survival of marine invertebrate larvae </w:delText>
        </w:r>
        <w:r w:rsidR="00FF3C2D" w:rsidRPr="005A283A" w:rsidDel="00AB1F3E">
          <w:rPr>
            <w:rFonts w:ascii="Times New Roman" w:eastAsia="Times New Roman" w:hAnsi="Times New Roman"/>
            <w:sz w:val="24"/>
            <w:szCs w:val="20"/>
            <w:lang w:eastAsia="de-DE"/>
          </w:rPr>
          <w:delText xml:space="preserve">have </w:delText>
        </w:r>
        <w:r w:rsidRPr="005A283A" w:rsidDel="00AB1F3E">
          <w:rPr>
            <w:rFonts w:ascii="Times New Roman" w:eastAsia="Times New Roman" w:hAnsi="Times New Roman"/>
            <w:sz w:val="24"/>
            <w:szCs w:val="20"/>
            <w:lang w:eastAsia="de-DE"/>
          </w:rPr>
          <w:delText>been shown with both molluscs and corals experiencing higher mortality rates (</w:delText>
        </w:r>
        <w:r w:rsidR="00AB1F3E" w:rsidDel="00AB1F3E">
          <w:fldChar w:fldCharType="begin"/>
        </w:r>
        <w:r w:rsidR="00AB1F3E" w:rsidDel="00AB1F3E">
          <w:delInstrText xml:space="preserve"> HYPERLINK \l "_ENREF_51" \o "Reichelt-Brushett, 2004 #13" </w:delInstrText>
        </w:r>
        <w:r w:rsidR="00AB1F3E" w:rsidDel="00AB1F3E">
          <w:fldChar w:fldCharType="separate"/>
        </w:r>
        <w:r w:rsidRPr="005A283A" w:rsidDel="00AB1F3E">
          <w:rPr>
            <w:rFonts w:ascii="Times New Roman" w:eastAsia="Times New Roman" w:hAnsi="Times New Roman"/>
            <w:sz w:val="24"/>
            <w:szCs w:val="20"/>
            <w:lang w:eastAsia="de-DE"/>
          </w:rPr>
          <w:delText>Reichelt-Brushett and Harrison 2004</w:delText>
        </w:r>
        <w:r w:rsidR="00AB1F3E"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 xml:space="preserve">; </w:delText>
        </w:r>
        <w:r w:rsidR="00AB1F3E" w:rsidDel="00AB1F3E">
          <w:fldChar w:fldCharType="begin"/>
        </w:r>
        <w:r w:rsidR="00AB1F3E" w:rsidDel="00AB1F3E">
          <w:delInstrText xml:space="preserve"> HYPERLINK \l "_ENREF_66" \o "Wang, 2009 #14" </w:delInstrText>
        </w:r>
        <w:r w:rsidR="00AB1F3E" w:rsidDel="00AB1F3E">
          <w:fldChar w:fldCharType="separate"/>
        </w:r>
        <w:r w:rsidRPr="005A283A" w:rsidDel="00AB1F3E">
          <w:rPr>
            <w:rFonts w:ascii="Times New Roman" w:eastAsia="Times New Roman" w:hAnsi="Times New Roman"/>
            <w:sz w:val="24"/>
            <w:szCs w:val="20"/>
            <w:lang w:eastAsia="de-DE"/>
          </w:rPr>
          <w:delText>Wang et al. 2009</w:delText>
        </w:r>
        <w:r w:rsidR="00AB1F3E"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 xml:space="preserve">). </w:delText>
        </w:r>
      </w:del>
    </w:p>
    <w:p w14:paraId="277E4374" w14:textId="3856AB91" w:rsidR="00897C61" w:rsidRPr="005A283A" w:rsidDel="00AB1F3E" w:rsidRDefault="00897C61" w:rsidP="00897C61">
      <w:pPr>
        <w:pStyle w:val="NoSpacing"/>
        <w:spacing w:line="480" w:lineRule="auto"/>
        <w:rPr>
          <w:del w:id="404" w:author="Rachael Maree Woods" w:date="2016-03-16T09:52:00Z"/>
          <w:rFonts w:ascii="Times New Roman" w:eastAsia="Times New Roman" w:hAnsi="Times New Roman"/>
          <w:sz w:val="24"/>
          <w:szCs w:val="20"/>
          <w:lang w:eastAsia="de-DE"/>
        </w:rPr>
      </w:pPr>
    </w:p>
    <w:p w14:paraId="31EE82A5" w14:textId="79035249" w:rsidR="00897C61" w:rsidRPr="005A283A" w:rsidDel="00AB1F3E" w:rsidRDefault="00897C61" w:rsidP="00897C61">
      <w:pPr>
        <w:pStyle w:val="NoSpacing"/>
        <w:spacing w:line="480" w:lineRule="auto"/>
        <w:rPr>
          <w:del w:id="405" w:author="Rachael Maree Woods" w:date="2016-03-16T09:52:00Z"/>
          <w:rFonts w:ascii="Times New Roman" w:eastAsia="Times New Roman" w:hAnsi="Times New Roman"/>
          <w:sz w:val="24"/>
          <w:szCs w:val="20"/>
          <w:lang w:eastAsia="de-DE"/>
        </w:rPr>
      </w:pPr>
      <w:del w:id="406" w:author="Rachael Maree Woods" w:date="2016-03-16T09:52:00Z">
        <w:r w:rsidRPr="005A283A" w:rsidDel="00AB1F3E">
          <w:rPr>
            <w:rFonts w:ascii="Times New Roman" w:eastAsia="Times New Roman" w:hAnsi="Times New Roman"/>
            <w:sz w:val="24"/>
            <w:szCs w:val="20"/>
            <w:lang w:eastAsia="de-DE"/>
          </w:rPr>
          <w:delText>The amount of suspended sediment significantly reduce</w:delText>
        </w:r>
        <w:r w:rsidR="005E18D7" w:rsidRPr="005A283A" w:rsidDel="00AB1F3E">
          <w:rPr>
            <w:rFonts w:ascii="Times New Roman" w:eastAsia="Times New Roman" w:hAnsi="Times New Roman"/>
            <w:sz w:val="24"/>
            <w:szCs w:val="20"/>
            <w:lang w:eastAsia="de-DE"/>
          </w:rPr>
          <w:delText>d</w:delText>
        </w:r>
        <w:r w:rsidRPr="005A283A" w:rsidDel="00AB1F3E">
          <w:rPr>
            <w:rFonts w:ascii="Times New Roman" w:eastAsia="Times New Roman" w:hAnsi="Times New Roman"/>
            <w:sz w:val="24"/>
            <w:szCs w:val="20"/>
            <w:lang w:eastAsia="de-DE"/>
          </w:rPr>
          <w:delText xml:space="preserve"> coral fertilisation, a factor that is commonplace following both natural and anthropogenic disturbances, especially in shallower or nearshore habitats</w:delText>
        </w:r>
        <w:r w:rsidR="00FF3C2D" w:rsidRPr="005A283A" w:rsidDel="00AB1F3E">
          <w:rPr>
            <w:rFonts w:ascii="Times New Roman" w:eastAsia="Times New Roman" w:hAnsi="Times New Roman"/>
            <w:sz w:val="24"/>
            <w:szCs w:val="20"/>
            <w:lang w:eastAsia="de-DE"/>
          </w:rPr>
          <w:delText xml:space="preserve"> </w:delText>
        </w:r>
        <w:r w:rsidR="00772B45" w:rsidRPr="005A283A" w:rsidDel="00AB1F3E">
          <w:rPr>
            <w:rFonts w:ascii="Times New Roman" w:eastAsia="Times New Roman" w:hAnsi="Times New Roman"/>
            <w:sz w:val="24"/>
            <w:szCs w:val="20"/>
            <w:lang w:eastAsia="de-DE"/>
          </w:rPr>
          <w:fldChar w:fldCharType="begin"/>
        </w:r>
        <w:r w:rsidR="00772B45" w:rsidRPr="005A283A" w:rsidDel="00AB1F3E">
          <w:rPr>
            <w:rFonts w:ascii="Times New Roman" w:eastAsia="Times New Roman" w:hAnsi="Times New Roman"/>
            <w:sz w:val="24"/>
            <w:szCs w:val="20"/>
            <w:lang w:eastAsia="de-DE"/>
          </w:rPr>
          <w:del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delInstrText>
        </w:r>
        <w:r w:rsidR="00772B45" w:rsidRPr="005A283A" w:rsidDel="00AB1F3E">
          <w:rPr>
            <w:rFonts w:ascii="Times New Roman" w:eastAsia="Times New Roman" w:hAnsi="Times New Roman"/>
            <w:sz w:val="24"/>
            <w:szCs w:val="20"/>
            <w:lang w:eastAsia="de-DE"/>
          </w:rPr>
          <w:fldChar w:fldCharType="separate"/>
        </w:r>
        <w:r w:rsidR="00772B45" w:rsidRPr="005A283A" w:rsidDel="00AB1F3E">
          <w:rPr>
            <w:rFonts w:ascii="Times New Roman" w:eastAsia="Times New Roman" w:hAnsi="Times New Roman"/>
            <w:sz w:val="24"/>
            <w:szCs w:val="20"/>
            <w:lang w:eastAsia="de-DE"/>
          </w:rPr>
          <w:delText>(</w:delText>
        </w:r>
        <w:r w:rsidR="00AB1F3E" w:rsidDel="00AB1F3E">
          <w:fldChar w:fldCharType="begin"/>
        </w:r>
        <w:r w:rsidR="00AB1F3E" w:rsidDel="00AB1F3E">
          <w:delInstrText xml:space="preserve"> HYPERLINK \l "_ENREF_62" \o "Styan, 2012 #63" </w:delInstrText>
        </w:r>
        <w:r w:rsidR="00AB1F3E" w:rsidDel="00AB1F3E">
          <w:fldChar w:fldCharType="separate"/>
        </w:r>
        <w:r w:rsidR="00772B45" w:rsidRPr="005A283A" w:rsidDel="00AB1F3E">
          <w:rPr>
            <w:rFonts w:ascii="Times New Roman" w:eastAsia="Times New Roman" w:hAnsi="Times New Roman"/>
            <w:sz w:val="24"/>
            <w:szCs w:val="20"/>
            <w:lang w:eastAsia="de-DE"/>
          </w:rPr>
          <w:delText>Styan and Rosser 2012</w:delText>
        </w:r>
        <w:r w:rsidR="00AB1F3E" w:rsidDel="00AB1F3E">
          <w:rPr>
            <w:rFonts w:ascii="Times New Roman" w:eastAsia="Times New Roman" w:hAnsi="Times New Roman"/>
            <w:sz w:val="24"/>
            <w:szCs w:val="20"/>
            <w:lang w:eastAsia="de-DE"/>
          </w:rPr>
          <w:fldChar w:fldCharType="end"/>
        </w:r>
        <w:r w:rsidR="00772B45" w:rsidRPr="005A283A" w:rsidDel="00AB1F3E">
          <w:rPr>
            <w:rFonts w:ascii="Times New Roman" w:eastAsia="Times New Roman" w:hAnsi="Times New Roman"/>
            <w:sz w:val="24"/>
            <w:szCs w:val="20"/>
            <w:lang w:eastAsia="de-DE"/>
          </w:rPr>
          <w:delText>)</w:delText>
        </w:r>
        <w:r w:rsidR="00772B45" w:rsidRPr="005A283A" w:rsidDel="00AB1F3E">
          <w:rPr>
            <w:rFonts w:ascii="Times New Roman" w:eastAsia="Times New Roman" w:hAnsi="Times New Roman"/>
            <w:sz w:val="24"/>
            <w:szCs w:val="20"/>
            <w:lang w:eastAsia="de-DE"/>
          </w:rPr>
          <w:fldChar w:fldCharType="end"/>
        </w:r>
        <w:r w:rsidR="00FF3C2D" w:rsidRPr="005A283A" w:rsidDel="00AB1F3E">
          <w:rPr>
            <w:rFonts w:ascii="Times New Roman" w:eastAsia="Times New Roman" w:hAnsi="Times New Roman"/>
            <w:sz w:val="24"/>
            <w:szCs w:val="20"/>
            <w:lang w:eastAsia="de-DE"/>
          </w:rPr>
          <w:delText xml:space="preserve">. </w:delText>
        </w:r>
        <w:r w:rsidRPr="005A283A" w:rsidDel="00AB1F3E">
          <w:rPr>
            <w:rFonts w:ascii="Times New Roman" w:eastAsia="Times New Roman" w:hAnsi="Times New Roman"/>
            <w:sz w:val="24"/>
            <w:szCs w:val="20"/>
            <w:lang w:eastAsia="de-DE"/>
          </w:rPr>
          <w:delText xml:space="preserve">Suspended sediment severely reduces the success of fertilisation in a wide variety of marine organisms </w:delText>
        </w:r>
        <w:r w:rsidR="00FF3C2D" w:rsidRPr="005A283A" w:rsidDel="00AB1F3E">
          <w:rPr>
            <w:rFonts w:ascii="Times New Roman" w:eastAsia="Times New Roman" w:hAnsi="Times New Roman"/>
            <w:sz w:val="24"/>
            <w:szCs w:val="20"/>
            <w:lang w:eastAsia="de-DE"/>
          </w:rPr>
          <w:delText xml:space="preserve">that reproduce via </w:delText>
        </w:r>
        <w:r w:rsidRPr="005A283A" w:rsidDel="00AB1F3E">
          <w:rPr>
            <w:rFonts w:ascii="Times New Roman" w:eastAsia="Times New Roman" w:hAnsi="Times New Roman"/>
            <w:sz w:val="24"/>
            <w:szCs w:val="20"/>
            <w:lang w:eastAsia="de-DE"/>
          </w:rPr>
          <w:delText xml:space="preserve">spawning </w:delText>
        </w:r>
        <w:r w:rsidR="00FF3C2D" w:rsidRPr="005A283A" w:rsidDel="00AB1F3E">
          <w:rPr>
            <w:rFonts w:ascii="Times New Roman" w:eastAsia="Times New Roman" w:hAnsi="Times New Roman"/>
            <w:sz w:val="24"/>
            <w:szCs w:val="20"/>
            <w:lang w:eastAsia="de-DE"/>
          </w:rPr>
          <w:delText xml:space="preserve">of gametes, </w:delText>
        </w:r>
        <w:r w:rsidRPr="005A283A" w:rsidDel="00AB1F3E">
          <w:rPr>
            <w:rFonts w:ascii="Times New Roman" w:eastAsia="Times New Roman" w:hAnsi="Times New Roman"/>
            <w:sz w:val="24"/>
            <w:szCs w:val="20"/>
            <w:lang w:eastAsia="de-DE"/>
          </w:rPr>
          <w:delText xml:space="preserve">including </w:delText>
        </w:r>
        <w:r w:rsidR="00FF3C2D" w:rsidRPr="005A283A" w:rsidDel="00AB1F3E">
          <w:rPr>
            <w:rFonts w:ascii="Times New Roman" w:eastAsia="Times New Roman" w:hAnsi="Times New Roman"/>
            <w:sz w:val="24"/>
            <w:szCs w:val="20"/>
            <w:lang w:eastAsia="de-DE"/>
          </w:rPr>
          <w:delText xml:space="preserve">most of </w:delText>
        </w:r>
        <w:r w:rsidR="009B0178" w:rsidRPr="005A283A" w:rsidDel="00AB1F3E">
          <w:rPr>
            <w:rFonts w:ascii="Times New Roman" w:eastAsia="Times New Roman" w:hAnsi="Times New Roman"/>
            <w:sz w:val="24"/>
            <w:szCs w:val="20"/>
            <w:lang w:eastAsia="de-DE"/>
          </w:rPr>
          <w:delText xml:space="preserve">the </w:delText>
        </w:r>
        <w:r w:rsidRPr="005A283A" w:rsidDel="00AB1F3E">
          <w:rPr>
            <w:rFonts w:ascii="Times New Roman" w:eastAsia="Times New Roman" w:hAnsi="Times New Roman"/>
            <w:sz w:val="24"/>
            <w:szCs w:val="20"/>
            <w:lang w:eastAsia="de-DE"/>
          </w:rPr>
          <w:delText>fish</w:delText>
        </w:r>
        <w:r w:rsidR="00FF3C2D" w:rsidRPr="005A283A" w:rsidDel="00AB1F3E">
          <w:rPr>
            <w:rFonts w:ascii="Times New Roman" w:eastAsia="Times New Roman" w:hAnsi="Times New Roman"/>
            <w:sz w:val="24"/>
            <w:szCs w:val="20"/>
            <w:lang w:eastAsia="de-DE"/>
          </w:rPr>
          <w:delText>es</w:delText>
        </w:r>
        <w:r w:rsidRPr="005A283A" w:rsidDel="00AB1F3E">
          <w:rPr>
            <w:rFonts w:ascii="Times New Roman" w:eastAsia="Times New Roman" w:hAnsi="Times New Roman"/>
            <w:sz w:val="24"/>
            <w:szCs w:val="20"/>
            <w:lang w:eastAsia="de-DE"/>
          </w:rPr>
          <w:delText xml:space="preserve"> </w:delText>
        </w:r>
        <w:r w:rsidRPr="005A283A" w:rsidDel="00AB1F3E">
          <w:rPr>
            <w:rFonts w:ascii="Times New Roman" w:eastAsia="Times New Roman" w:hAnsi="Times New Roman"/>
            <w:sz w:val="24"/>
            <w:szCs w:val="20"/>
            <w:lang w:eastAsia="de-DE"/>
          </w:rPr>
          <w:fldChar w:fldCharType="begin"/>
        </w:r>
        <w:r w:rsidRPr="005A283A" w:rsidDel="00AB1F3E">
          <w:rPr>
            <w:rFonts w:ascii="Times New Roman" w:eastAsia="Times New Roman" w:hAnsi="Times New Roman"/>
            <w:sz w:val="24"/>
            <w:szCs w:val="20"/>
            <w:lang w:eastAsia="de-DE"/>
          </w:rPr>
          <w:delInstrText xml:space="preserve"> ADDIN EN.CITE &lt;EndNote&gt;&lt;Cite&gt;&lt;Author&gt;Bilotta&lt;/Author&gt;&lt;Year&gt;2008&lt;/Year&gt;&lt;RecNum&gt;65&lt;/RecNum&gt;&lt;DisplayText&gt;(Bilotta and Brazier 2008)&lt;/DisplayText&gt;&lt;record&gt;&lt;rec-number&gt;65&lt;/rec-number&gt;&lt;foreign-keys&gt;&lt;key app="EN" db-id="9zsaz59z9pv50vefd24xzs5rdpstsrsesvrw" timestamp="1411968351"&gt;65&lt;/key&gt;&lt;/foreign-keys&gt;&lt;ref-type name="Journal Article"&gt;17&lt;/ref-type&gt;&lt;contributors&gt;&lt;authors&gt;&lt;author&gt;Bilotta, GS&lt;/author&gt;&lt;author&gt;Brazier, RE&lt;/author&gt;&lt;/authors&gt;&lt;/contributors&gt;&lt;titles&gt;&lt;title&gt;Understanding the influence of suspended solids on water quality and aquatic biota&lt;/title&gt;&lt;secondary-title&gt;Water research&lt;/secondary-title&gt;&lt;/titles&gt;&lt;periodical&gt;&lt;full-title&gt;Water research&lt;/full-title&gt;&lt;/periodical&gt;&lt;pages&gt;2849-2861&lt;/pages&gt;&lt;volume&gt;42&lt;/volume&gt;&lt;number&gt;12&lt;/number&gt;&lt;dates&gt;&lt;year&gt;2008&lt;/year&gt;&lt;/dates&gt;&lt;isbn&gt;0043-1354&lt;/isbn&gt;&lt;urls&gt;&lt;/urls&gt;&lt;/record&gt;&lt;/Cite&gt;&lt;/EndNote&gt;</w:delInstrText>
        </w:r>
        <w:r w:rsidRPr="005A283A" w:rsidDel="00AB1F3E">
          <w:rPr>
            <w:rFonts w:ascii="Times New Roman" w:eastAsia="Times New Roman" w:hAnsi="Times New Roman"/>
            <w:sz w:val="24"/>
            <w:szCs w:val="20"/>
            <w:lang w:eastAsia="de-DE"/>
          </w:rPr>
          <w:fldChar w:fldCharType="separate"/>
        </w:r>
        <w:r w:rsidRPr="005A283A" w:rsidDel="00AB1F3E">
          <w:rPr>
            <w:rFonts w:ascii="Times New Roman" w:eastAsia="Times New Roman" w:hAnsi="Times New Roman"/>
            <w:sz w:val="24"/>
            <w:szCs w:val="20"/>
            <w:lang w:eastAsia="de-DE"/>
          </w:rPr>
          <w:delText>(</w:delText>
        </w:r>
        <w:r w:rsidR="00AB1F3E" w:rsidDel="00AB1F3E">
          <w:fldChar w:fldCharType="begin"/>
        </w:r>
        <w:r w:rsidR="00AB1F3E" w:rsidDel="00AB1F3E">
          <w:delInstrText xml:space="preserve"> HYPERLINK \l "_ENREF_8" \o "Bilotta, 2008 #65" </w:delInstrText>
        </w:r>
        <w:r w:rsidR="00AB1F3E" w:rsidDel="00AB1F3E">
          <w:fldChar w:fldCharType="separate"/>
        </w:r>
        <w:r w:rsidRPr="005A283A" w:rsidDel="00AB1F3E">
          <w:rPr>
            <w:rFonts w:ascii="Times New Roman" w:eastAsia="Times New Roman" w:hAnsi="Times New Roman"/>
            <w:sz w:val="24"/>
            <w:szCs w:val="20"/>
            <w:lang w:eastAsia="de-DE"/>
          </w:rPr>
          <w:delText>Bilotta and Brazier 2008</w:delText>
        </w:r>
        <w:r w:rsidR="00AB1F3E"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w:delText>
        </w:r>
        <w:r w:rsidRPr="005A283A"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 xml:space="preserve">, sea urchins </w:delText>
        </w:r>
        <w:r w:rsidRPr="005A283A" w:rsidDel="00AB1F3E">
          <w:rPr>
            <w:rFonts w:ascii="Times New Roman" w:eastAsia="Times New Roman" w:hAnsi="Times New Roman"/>
            <w:sz w:val="24"/>
            <w:szCs w:val="20"/>
            <w:lang w:eastAsia="de-DE"/>
          </w:rPr>
          <w:fldChar w:fldCharType="begin"/>
        </w:r>
        <w:r w:rsidRPr="005A283A" w:rsidDel="00AB1F3E">
          <w:rPr>
            <w:rFonts w:ascii="Times New Roman" w:eastAsia="Times New Roman" w:hAnsi="Times New Roman"/>
            <w:sz w:val="24"/>
            <w:szCs w:val="20"/>
            <w:lang w:eastAsia="de-DE"/>
          </w:rPr>
          <w:delInstrText xml:space="preserve"> ADDIN EN.CITE &lt;EndNote&gt;&lt;Cite&gt;&lt;Author&gt;Pagano&lt;/Author&gt;&lt;Year&gt;1993&lt;/Year&gt;&lt;RecNum&gt;66&lt;/RecNum&gt;&lt;DisplayText&gt;(Pagano et al. 1993)&lt;/DisplayText&gt;&lt;record&gt;&lt;rec-number&gt;66&lt;/rec-number&gt;&lt;foreign-keys&gt;&lt;key app="EN" db-id="9zsaz59z9pv50vefd24xzs5rdpstsrsesvrw" timestamp="1411969161"&gt;66&lt;/key&gt;&lt;/foreign-keys&gt;&lt;ref-type name="Journal Article"&gt;17&lt;/ref-type&gt;&lt;contributors&gt;&lt;authors&gt;&lt;author&gt;Pagano, Giovanni&lt;/author&gt;&lt;author&gt;Anselmi, Bruno&lt;/author&gt;&lt;author&gt;Dinnel, PaulA&lt;/author&gt;&lt;author&gt;Esposito, Agostino&lt;/author&gt;&lt;author&gt;Guida, Marco&lt;/author&gt;&lt;author&gt;Iaccarino, Mario&lt;/author&gt;&lt;author&gt;Melluso, Giovanni&lt;/author&gt;&lt;author&gt;Pascale, Marinella&lt;/author&gt;&lt;author&gt;Trieff, NormanM&lt;/author&gt;&lt;/authors&gt;&lt;/contributors&gt;&lt;titles&gt;&lt;title&gt;Effects on sea urchin fertilization and embryogenesis of water and sediment from two rivers in Campania, Italy&lt;/title&gt;&lt;secondary-title&gt;Archives of Environmental Contamination and Toxicology&lt;/secondary-title&gt;&lt;alt-title&gt;Arch. Environ. Contam. Toxicol.&lt;/alt-title&gt;&lt;/titles&gt;&lt;periodical&gt;&lt;full-title&gt;Archives of environmental contamination and toxicology&lt;/full-title&gt;&lt;/periodical&gt;&lt;pages&gt;20-26&lt;/pages&gt;&lt;volume&gt;25&lt;/volume&gt;&lt;number&gt;1&lt;/number&gt;&lt;dates&gt;&lt;year&gt;1993&lt;/year&gt;&lt;pub-dates&gt;&lt;date&gt;1993/07/01&lt;/date&gt;&lt;/pub-dates&gt;&lt;/dates&gt;&lt;publisher&gt;Springer-Verlag&lt;/publisher&gt;&lt;isbn&gt;0090-4341&lt;/isbn&gt;&lt;urls&gt;&lt;related-urls&gt;&lt;url&gt;http://dx.doi.org/10.1007/BF00230706&lt;/url&gt;&lt;/related-urls&gt;&lt;/urls&gt;&lt;electronic-resource-num&gt;10.1007/BF00230706&lt;/electronic-resource-num&gt;&lt;language&gt;English&lt;/language&gt;&lt;/record&gt;&lt;/Cite&gt;&lt;/EndNote&gt;</w:delInstrText>
        </w:r>
        <w:r w:rsidRPr="005A283A" w:rsidDel="00AB1F3E">
          <w:rPr>
            <w:rFonts w:ascii="Times New Roman" w:eastAsia="Times New Roman" w:hAnsi="Times New Roman"/>
            <w:sz w:val="24"/>
            <w:szCs w:val="20"/>
            <w:lang w:eastAsia="de-DE"/>
          </w:rPr>
          <w:fldChar w:fldCharType="separate"/>
        </w:r>
        <w:r w:rsidRPr="005A283A" w:rsidDel="00AB1F3E">
          <w:rPr>
            <w:rFonts w:ascii="Times New Roman" w:eastAsia="Times New Roman" w:hAnsi="Times New Roman"/>
            <w:sz w:val="24"/>
            <w:szCs w:val="20"/>
            <w:lang w:eastAsia="de-DE"/>
          </w:rPr>
          <w:delText>(</w:delText>
        </w:r>
        <w:r w:rsidR="00AB1F3E" w:rsidDel="00AB1F3E">
          <w:fldChar w:fldCharType="begin"/>
        </w:r>
        <w:r w:rsidR="00AB1F3E" w:rsidDel="00AB1F3E">
          <w:delInstrText xml:space="preserve"> HYPERLINK \l "_ENREF_45" \o "Pagano, 1993 #66" </w:delInstrText>
        </w:r>
        <w:r w:rsidR="00AB1F3E" w:rsidDel="00AB1F3E">
          <w:fldChar w:fldCharType="separate"/>
        </w:r>
        <w:r w:rsidRPr="005A283A" w:rsidDel="00AB1F3E">
          <w:rPr>
            <w:rFonts w:ascii="Times New Roman" w:eastAsia="Times New Roman" w:hAnsi="Times New Roman"/>
            <w:sz w:val="24"/>
            <w:szCs w:val="20"/>
            <w:lang w:eastAsia="de-DE"/>
          </w:rPr>
          <w:delText>Pagano et al. 1993</w:delText>
        </w:r>
        <w:r w:rsidR="00AB1F3E"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w:delText>
        </w:r>
        <w:r w:rsidRPr="005A283A"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 xml:space="preserve"> and corals (</w:delText>
        </w:r>
        <w:r w:rsidR="00AB1F3E" w:rsidDel="00AB1F3E">
          <w:fldChar w:fldCharType="begin"/>
        </w:r>
        <w:r w:rsidR="00AB1F3E" w:rsidDel="00AB1F3E">
          <w:delInstrText xml:space="preserve"> HYPERLINK \l "_ENREF_35" \o "Humphrey, 2008 #46" </w:delInstrText>
        </w:r>
        <w:r w:rsidR="00AB1F3E" w:rsidDel="00AB1F3E">
          <w:fldChar w:fldCharType="separate"/>
        </w:r>
        <w:r w:rsidRPr="005A283A" w:rsidDel="00AB1F3E">
          <w:rPr>
            <w:rFonts w:ascii="Times New Roman" w:eastAsia="Times New Roman" w:hAnsi="Times New Roman"/>
            <w:sz w:val="24"/>
            <w:szCs w:val="20"/>
            <w:lang w:eastAsia="de-DE"/>
          </w:rPr>
          <w:delText>Humphrey et al. 2008</w:delText>
        </w:r>
        <w:r w:rsidR="00AB1F3E" w:rsidDel="00AB1F3E">
          <w:rPr>
            <w:rFonts w:ascii="Times New Roman" w:eastAsia="Times New Roman" w:hAnsi="Times New Roman"/>
            <w:sz w:val="24"/>
            <w:szCs w:val="20"/>
            <w:lang w:eastAsia="de-DE"/>
          </w:rPr>
          <w:fldChar w:fldCharType="end"/>
        </w:r>
        <w:r w:rsidR="00AB1F3E" w:rsidDel="00AB1F3E">
          <w:fldChar w:fldCharType="begin"/>
        </w:r>
        <w:r w:rsidR="00AB1F3E" w:rsidDel="00AB1F3E">
          <w:delInstrText xml:space="preserve"> HYPERLINK \l "_ENREF_19" \o "Erftemeijer, 2012 #69" </w:delInstrText>
        </w:r>
        <w:r w:rsidR="00AB1F3E" w:rsidDel="00AB1F3E">
          <w:fldChar w:fldCharType="separate"/>
        </w:r>
        <w:r w:rsidR="00AB1F3E" w:rsidDel="00AB1F3E">
          <w:fldChar w:fldCharType="end"/>
        </w:r>
        <w:r w:rsidRPr="005A283A" w:rsidDel="00AB1F3E">
          <w:rPr>
            <w:rFonts w:ascii="Times New Roman" w:eastAsia="Times New Roman" w:hAnsi="Times New Roman"/>
            <w:sz w:val="24"/>
            <w:szCs w:val="20"/>
            <w:lang w:eastAsia="de-DE"/>
          </w:rPr>
          <w:delText xml:space="preserve">). </w:delText>
        </w:r>
        <w:r w:rsidR="006D2B04" w:rsidRPr="005A283A" w:rsidDel="00AB1F3E">
          <w:rPr>
            <w:rFonts w:ascii="Times New Roman" w:eastAsia="Times New Roman" w:hAnsi="Times New Roman"/>
            <w:sz w:val="24"/>
            <w:szCs w:val="20"/>
            <w:lang w:eastAsia="de-DE"/>
          </w:rPr>
          <w:delText>L</w:delText>
        </w:r>
        <w:r w:rsidR="00FF3C2D" w:rsidRPr="005A283A" w:rsidDel="00AB1F3E">
          <w:rPr>
            <w:rFonts w:ascii="Times New Roman" w:eastAsia="Times New Roman" w:hAnsi="Times New Roman"/>
            <w:sz w:val="24"/>
            <w:szCs w:val="20"/>
            <w:lang w:eastAsia="de-DE"/>
          </w:rPr>
          <w:delText xml:space="preserve">ow levels </w:delText>
        </w:r>
        <w:r w:rsidRPr="005A283A" w:rsidDel="00AB1F3E">
          <w:rPr>
            <w:rFonts w:ascii="Times New Roman" w:eastAsia="Times New Roman" w:hAnsi="Times New Roman"/>
            <w:sz w:val="24"/>
            <w:szCs w:val="20"/>
            <w:lang w:eastAsia="de-DE"/>
          </w:rPr>
          <w:delText xml:space="preserve">of sediment </w:delText>
        </w:r>
        <w:r w:rsidR="00FF3C2D" w:rsidRPr="005A283A" w:rsidDel="00AB1F3E">
          <w:rPr>
            <w:rFonts w:ascii="Times New Roman" w:eastAsia="Times New Roman" w:hAnsi="Times New Roman"/>
            <w:sz w:val="24"/>
            <w:szCs w:val="20"/>
            <w:lang w:eastAsia="de-DE"/>
          </w:rPr>
          <w:delText xml:space="preserve">(less than 100mg/L) </w:delText>
        </w:r>
        <w:r w:rsidRPr="005A283A" w:rsidDel="00AB1F3E">
          <w:rPr>
            <w:rFonts w:ascii="Times New Roman" w:eastAsia="Times New Roman" w:hAnsi="Times New Roman"/>
            <w:sz w:val="24"/>
            <w:szCs w:val="20"/>
            <w:lang w:eastAsia="de-DE"/>
          </w:rPr>
          <w:delText>reduce</w:delText>
        </w:r>
        <w:r w:rsidR="00A13176" w:rsidRPr="005A283A" w:rsidDel="00AB1F3E">
          <w:rPr>
            <w:rFonts w:ascii="Times New Roman" w:eastAsia="Times New Roman" w:hAnsi="Times New Roman"/>
            <w:sz w:val="24"/>
            <w:szCs w:val="20"/>
            <w:lang w:eastAsia="de-DE"/>
          </w:rPr>
          <w:delText>d</w:delText>
        </w:r>
        <w:r w:rsidRPr="005A283A" w:rsidDel="00AB1F3E">
          <w:rPr>
            <w:rFonts w:ascii="Times New Roman" w:eastAsia="Times New Roman" w:hAnsi="Times New Roman"/>
            <w:sz w:val="24"/>
            <w:szCs w:val="20"/>
            <w:lang w:eastAsia="de-DE"/>
          </w:rPr>
          <w:delText xml:space="preserve"> fertilisation rate</w:delText>
        </w:r>
        <w:r w:rsidR="009B0178" w:rsidRPr="005A283A" w:rsidDel="00AB1F3E">
          <w:rPr>
            <w:rFonts w:ascii="Times New Roman" w:eastAsia="Times New Roman" w:hAnsi="Times New Roman"/>
            <w:sz w:val="24"/>
            <w:szCs w:val="20"/>
            <w:lang w:eastAsia="de-DE"/>
          </w:rPr>
          <w:delText>s in s</w:delText>
        </w:r>
        <w:r w:rsidRPr="005A283A" w:rsidDel="00AB1F3E">
          <w:rPr>
            <w:rFonts w:ascii="Times New Roman" w:eastAsia="Times New Roman" w:hAnsi="Times New Roman"/>
            <w:sz w:val="24"/>
            <w:szCs w:val="20"/>
            <w:lang w:eastAsia="de-DE"/>
          </w:rPr>
          <w:delText>cleractinian corals by up to 50% (</w:delText>
        </w:r>
        <w:r w:rsidR="00AB1F3E" w:rsidDel="00AB1F3E">
          <w:fldChar w:fldCharType="begin"/>
        </w:r>
        <w:r w:rsidR="00AB1F3E" w:rsidDel="00AB1F3E">
          <w:delInstrText xml:space="preserve"> HYPERLINK \l "_ENREF_35" \o "Humphrey, 2008 #46" </w:delInstrText>
        </w:r>
        <w:r w:rsidR="00AB1F3E" w:rsidDel="00AB1F3E">
          <w:fldChar w:fldCharType="separate"/>
        </w:r>
        <w:r w:rsidRPr="005A283A" w:rsidDel="00AB1F3E">
          <w:rPr>
            <w:rFonts w:ascii="Times New Roman" w:eastAsia="Times New Roman" w:hAnsi="Times New Roman"/>
            <w:sz w:val="24"/>
            <w:szCs w:val="20"/>
            <w:lang w:eastAsia="de-DE"/>
          </w:rPr>
          <w:delText>Humphrey et al. 2008</w:delText>
        </w:r>
        <w:r w:rsidR="00AB1F3E"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 xml:space="preserve">; </w:delText>
        </w:r>
        <w:r w:rsidR="00AB1F3E" w:rsidDel="00AB1F3E">
          <w:fldChar w:fldCharType="begin"/>
        </w:r>
        <w:r w:rsidR="00AB1F3E" w:rsidDel="00AB1F3E">
          <w:delInstrText xml:space="preserve"> HYPERLINK \l "_ENREF_19" \o "Erftemeijer, 2012 #69" </w:delInstrText>
        </w:r>
        <w:r w:rsidR="00AB1F3E" w:rsidDel="00AB1F3E">
          <w:fldChar w:fldCharType="separate"/>
        </w:r>
        <w:r w:rsidRPr="005A283A" w:rsidDel="00AB1F3E">
          <w:rPr>
            <w:rFonts w:ascii="Times New Roman" w:eastAsia="Times New Roman" w:hAnsi="Times New Roman"/>
            <w:sz w:val="24"/>
            <w:szCs w:val="20"/>
            <w:lang w:eastAsia="de-DE"/>
          </w:rPr>
          <w:delText>Erftemeijer et al. 2012</w:delText>
        </w:r>
        <w:r w:rsidR="00AB1F3E"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 Natural and anthropogenic disturbances ranging from storms to seafloor</w:delText>
        </w:r>
        <w:r w:rsidR="006D2B04" w:rsidRPr="005A283A" w:rsidDel="00AB1F3E">
          <w:rPr>
            <w:rFonts w:ascii="Times New Roman" w:eastAsia="Times New Roman" w:hAnsi="Times New Roman"/>
            <w:sz w:val="24"/>
            <w:szCs w:val="20"/>
            <w:lang w:eastAsia="de-DE"/>
          </w:rPr>
          <w:delText xml:space="preserve"> </w:delText>
        </w:r>
        <w:r w:rsidRPr="005A283A" w:rsidDel="00AB1F3E">
          <w:rPr>
            <w:rFonts w:ascii="Times New Roman" w:eastAsia="Times New Roman" w:hAnsi="Times New Roman"/>
            <w:sz w:val="24"/>
            <w:szCs w:val="20"/>
            <w:lang w:eastAsia="de-DE"/>
          </w:rPr>
          <w:delText xml:space="preserve">dredging increase the amount of suspended sediment within marine environments. Recognising the negative impact of suspended sediment and particularly that induced by human activity, the Western Australian government has implemented a moratorium on dredging during spawning events limiting the effect of suspended sediments on coral reef ecosystems </w:delText>
        </w:r>
        <w:r w:rsidRPr="005A283A" w:rsidDel="00AB1F3E">
          <w:rPr>
            <w:rFonts w:ascii="Times New Roman" w:eastAsia="Times New Roman" w:hAnsi="Times New Roman"/>
            <w:sz w:val="24"/>
            <w:szCs w:val="20"/>
            <w:lang w:eastAsia="de-DE"/>
          </w:rPr>
          <w:fldChar w:fldCharType="begin"/>
        </w:r>
        <w:r w:rsidRPr="005A283A" w:rsidDel="00AB1F3E">
          <w:rPr>
            <w:rFonts w:ascii="Times New Roman" w:eastAsia="Times New Roman" w:hAnsi="Times New Roman"/>
            <w:sz w:val="24"/>
            <w:szCs w:val="20"/>
            <w:lang w:eastAsia="de-DE"/>
          </w:rPr>
          <w:del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delInstrText>
        </w:r>
        <w:r w:rsidRPr="005A283A" w:rsidDel="00AB1F3E">
          <w:rPr>
            <w:rFonts w:ascii="Times New Roman" w:eastAsia="Times New Roman" w:hAnsi="Times New Roman"/>
            <w:sz w:val="24"/>
            <w:szCs w:val="20"/>
            <w:lang w:eastAsia="de-DE"/>
          </w:rPr>
          <w:fldChar w:fldCharType="separate"/>
        </w:r>
        <w:r w:rsidRPr="005A283A" w:rsidDel="00AB1F3E">
          <w:rPr>
            <w:rFonts w:ascii="Times New Roman" w:eastAsia="Times New Roman" w:hAnsi="Times New Roman"/>
            <w:sz w:val="24"/>
            <w:szCs w:val="20"/>
            <w:lang w:eastAsia="de-DE"/>
          </w:rPr>
          <w:delText>(</w:delText>
        </w:r>
        <w:r w:rsidR="00AB1F3E" w:rsidDel="00AB1F3E">
          <w:fldChar w:fldCharType="begin"/>
        </w:r>
        <w:r w:rsidR="00AB1F3E" w:rsidDel="00AB1F3E">
          <w:delInstrText xml:space="preserve"> HYPERLINK \l "_ENREF_62" \o "Styan, 2012 #63" </w:delInstrText>
        </w:r>
        <w:r w:rsidR="00AB1F3E" w:rsidDel="00AB1F3E">
          <w:fldChar w:fldCharType="separate"/>
        </w:r>
        <w:r w:rsidRPr="005A283A" w:rsidDel="00AB1F3E">
          <w:rPr>
            <w:rFonts w:ascii="Times New Roman" w:eastAsia="Times New Roman" w:hAnsi="Times New Roman"/>
            <w:sz w:val="24"/>
            <w:szCs w:val="20"/>
            <w:lang w:eastAsia="de-DE"/>
          </w:rPr>
          <w:delText>Styan and Rosser 2012</w:delText>
        </w:r>
        <w:r w:rsidR="00AB1F3E"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w:delText>
        </w:r>
        <w:r w:rsidRPr="005A283A"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w:delText>
        </w:r>
      </w:del>
    </w:p>
    <w:p w14:paraId="2616D50D" w14:textId="0F78A179" w:rsidR="00897C61" w:rsidRPr="005A283A" w:rsidDel="00AB1F3E" w:rsidRDefault="00897C61" w:rsidP="00897C61">
      <w:pPr>
        <w:pStyle w:val="NoSpacing"/>
        <w:spacing w:line="480" w:lineRule="auto"/>
        <w:rPr>
          <w:del w:id="407" w:author="Rachael Maree Woods" w:date="2016-03-16T09:52:00Z"/>
          <w:rFonts w:ascii="Times New Roman" w:eastAsia="Times New Roman" w:hAnsi="Times New Roman"/>
          <w:sz w:val="24"/>
          <w:szCs w:val="20"/>
          <w:lang w:eastAsia="de-DE"/>
        </w:rPr>
      </w:pPr>
    </w:p>
    <w:p w14:paraId="54F816C8" w14:textId="36D246B1" w:rsidR="00897C61" w:rsidRPr="005A283A" w:rsidDel="00AB1F3E" w:rsidRDefault="00897C61" w:rsidP="00897C61">
      <w:pPr>
        <w:pStyle w:val="NoSpacing"/>
        <w:spacing w:line="480" w:lineRule="auto"/>
        <w:rPr>
          <w:del w:id="408" w:author="Rachael Maree Woods" w:date="2016-03-16T09:52:00Z"/>
          <w:rFonts w:ascii="Times New Roman" w:eastAsia="Times New Roman" w:hAnsi="Times New Roman"/>
          <w:sz w:val="24"/>
          <w:szCs w:val="20"/>
          <w:lang w:eastAsia="de-DE"/>
        </w:rPr>
      </w:pPr>
      <w:del w:id="409" w:author="Rachael Maree Woods" w:date="2016-03-16T09:52:00Z">
        <w:r w:rsidRPr="005A283A" w:rsidDel="00AB1F3E">
          <w:rPr>
            <w:rFonts w:ascii="Times New Roman" w:eastAsia="Times New Roman" w:hAnsi="Times New Roman"/>
            <w:sz w:val="24"/>
            <w:szCs w:val="20"/>
            <w:lang w:eastAsia="de-DE"/>
          </w:rPr>
          <w:delText>Similarly to the suspended sedime</w:delText>
        </w:r>
        <w:r w:rsidR="00521ACB" w:rsidRPr="005A283A" w:rsidDel="00AB1F3E">
          <w:rPr>
            <w:rFonts w:ascii="Times New Roman" w:eastAsia="Times New Roman" w:hAnsi="Times New Roman"/>
            <w:sz w:val="24"/>
            <w:szCs w:val="20"/>
            <w:lang w:eastAsia="de-DE"/>
          </w:rPr>
          <w:delText xml:space="preserve">nt response, increased </w:delText>
        </w:r>
      </w:del>
      <w:del w:id="410" w:author="Rachael Maree Woods" w:date="2016-02-17T10:11:00Z">
        <w:r w:rsidR="00521ACB" w:rsidRPr="005A283A" w:rsidDel="00DE3BDE">
          <w:rPr>
            <w:rFonts w:ascii="Times New Roman" w:eastAsia="Times New Roman" w:hAnsi="Times New Roman"/>
            <w:sz w:val="24"/>
            <w:szCs w:val="20"/>
            <w:lang w:eastAsia="de-DE"/>
          </w:rPr>
          <w:delText>phosphor</w:delText>
        </w:r>
        <w:r w:rsidRPr="005A283A" w:rsidDel="00DE3BDE">
          <w:rPr>
            <w:rFonts w:ascii="Times New Roman" w:eastAsia="Times New Roman" w:hAnsi="Times New Roman"/>
            <w:sz w:val="24"/>
            <w:szCs w:val="20"/>
            <w:lang w:eastAsia="de-DE"/>
          </w:rPr>
          <w:delText xml:space="preserve">us </w:delText>
        </w:r>
      </w:del>
      <w:del w:id="411" w:author="Rachael Maree Woods" w:date="2016-03-16T09:52:00Z">
        <w:r w:rsidRPr="005A283A" w:rsidDel="00AB1F3E">
          <w:rPr>
            <w:rFonts w:ascii="Times New Roman" w:eastAsia="Times New Roman" w:hAnsi="Times New Roman"/>
            <w:sz w:val="24"/>
            <w:szCs w:val="20"/>
            <w:lang w:eastAsia="de-DE"/>
          </w:rPr>
          <w:delText xml:space="preserve">levels reduced </w:delText>
        </w:r>
        <w:r w:rsidR="006D2B04" w:rsidRPr="005A283A" w:rsidDel="00AB1F3E">
          <w:rPr>
            <w:rFonts w:ascii="Times New Roman" w:eastAsia="Times New Roman" w:hAnsi="Times New Roman"/>
            <w:sz w:val="24"/>
            <w:szCs w:val="20"/>
            <w:lang w:eastAsia="de-DE"/>
          </w:rPr>
          <w:delText>fertilisation</w:delText>
        </w:r>
        <w:r w:rsidR="00521ACB" w:rsidRPr="005A283A" w:rsidDel="00AB1F3E">
          <w:rPr>
            <w:rFonts w:ascii="Times New Roman" w:eastAsia="Times New Roman" w:hAnsi="Times New Roman"/>
            <w:sz w:val="24"/>
            <w:szCs w:val="20"/>
            <w:lang w:eastAsia="de-DE"/>
          </w:rPr>
          <w:delText xml:space="preserve"> success. </w:delText>
        </w:r>
      </w:del>
      <w:del w:id="412" w:author="Rachael Maree Woods" w:date="2016-02-17T10:11:00Z">
        <w:r w:rsidR="00521ACB" w:rsidRPr="005A283A" w:rsidDel="00DE3BDE">
          <w:rPr>
            <w:rFonts w:ascii="Times New Roman" w:eastAsia="Times New Roman" w:hAnsi="Times New Roman"/>
            <w:sz w:val="24"/>
            <w:szCs w:val="20"/>
            <w:lang w:eastAsia="de-DE"/>
          </w:rPr>
          <w:delText>Phosphor</w:delText>
        </w:r>
        <w:r w:rsidRPr="005A283A" w:rsidDel="00DE3BDE">
          <w:rPr>
            <w:rFonts w:ascii="Times New Roman" w:eastAsia="Times New Roman" w:hAnsi="Times New Roman"/>
            <w:sz w:val="24"/>
            <w:szCs w:val="20"/>
            <w:lang w:eastAsia="de-DE"/>
          </w:rPr>
          <w:delText xml:space="preserve">us </w:delText>
        </w:r>
      </w:del>
      <w:del w:id="413" w:author="Rachael Maree Woods" w:date="2016-03-16T09:52:00Z">
        <w:r w:rsidRPr="005A283A" w:rsidDel="00AB1F3E">
          <w:rPr>
            <w:rFonts w:ascii="Times New Roman" w:eastAsia="Times New Roman" w:hAnsi="Times New Roman"/>
            <w:sz w:val="24"/>
            <w:szCs w:val="20"/>
            <w:lang w:eastAsia="de-DE"/>
          </w:rPr>
          <w:delText xml:space="preserve">is common in run-off from agricultural land uses and excessive fertilisation in agriculture has been shown to severely diminish water quality and in some cases lead to anoxic surface waters </w:delText>
        </w:r>
        <w:r w:rsidRPr="005A283A" w:rsidDel="00AB1F3E">
          <w:rPr>
            <w:rFonts w:ascii="Times New Roman" w:eastAsia="Times New Roman" w:hAnsi="Times New Roman"/>
            <w:sz w:val="24"/>
            <w:szCs w:val="20"/>
            <w:lang w:eastAsia="de-DE"/>
          </w:rPr>
          <w:fldChar w:fldCharType="begin"/>
        </w:r>
        <w:r w:rsidRPr="005A283A" w:rsidDel="00AB1F3E">
          <w:rPr>
            <w:rFonts w:ascii="Times New Roman" w:eastAsia="Times New Roman" w:hAnsi="Times New Roman"/>
            <w:sz w:val="24"/>
            <w:szCs w:val="20"/>
            <w:lang w:eastAsia="de-DE"/>
          </w:rPr>
          <w:del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delInstrText>
        </w:r>
        <w:r w:rsidRPr="005A283A" w:rsidDel="00AB1F3E">
          <w:rPr>
            <w:rFonts w:ascii="Times New Roman" w:eastAsia="Times New Roman" w:hAnsi="Times New Roman"/>
            <w:sz w:val="24"/>
            <w:szCs w:val="20"/>
            <w:lang w:eastAsia="de-DE"/>
          </w:rPr>
          <w:fldChar w:fldCharType="separate"/>
        </w:r>
        <w:r w:rsidRPr="005A283A" w:rsidDel="00AB1F3E">
          <w:rPr>
            <w:rFonts w:ascii="Times New Roman" w:eastAsia="Times New Roman" w:hAnsi="Times New Roman"/>
            <w:sz w:val="24"/>
            <w:szCs w:val="20"/>
            <w:lang w:eastAsia="de-DE"/>
          </w:rPr>
          <w:delText>(</w:delText>
        </w:r>
        <w:r w:rsidR="00AB1F3E" w:rsidDel="00AB1F3E">
          <w:fldChar w:fldCharType="begin"/>
        </w:r>
        <w:r w:rsidR="00AB1F3E" w:rsidDel="00AB1F3E">
          <w:delInstrText xml:space="preserve"> HYPERLINK \l "_ENREF_15" \o "Correll, 1998 #17" </w:delInstrText>
        </w:r>
        <w:r w:rsidR="00AB1F3E" w:rsidDel="00AB1F3E">
          <w:fldChar w:fldCharType="separate"/>
        </w:r>
        <w:r w:rsidRPr="005A283A" w:rsidDel="00AB1F3E">
          <w:rPr>
            <w:rFonts w:ascii="Times New Roman" w:eastAsia="Times New Roman" w:hAnsi="Times New Roman"/>
            <w:sz w:val="24"/>
            <w:szCs w:val="20"/>
            <w:lang w:eastAsia="de-DE"/>
          </w:rPr>
          <w:delText>Correll 1998</w:delText>
        </w:r>
        <w:r w:rsidR="00AB1F3E"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 xml:space="preserve">; </w:delText>
        </w:r>
        <w:r w:rsidR="00AB1F3E" w:rsidDel="00AB1F3E">
          <w:fldChar w:fldCharType="begin"/>
        </w:r>
        <w:r w:rsidR="00AB1F3E" w:rsidDel="00AB1F3E">
          <w:delInstrText xml:space="preserve"> HYPERLINK \l "_ENREF_31" \o "Harrison, 2001 #43" </w:delInstrText>
        </w:r>
        <w:r w:rsidR="00AB1F3E" w:rsidDel="00AB1F3E">
          <w:fldChar w:fldCharType="separate"/>
        </w:r>
        <w:r w:rsidRPr="005A283A" w:rsidDel="00AB1F3E">
          <w:rPr>
            <w:rFonts w:ascii="Times New Roman" w:eastAsia="Times New Roman" w:hAnsi="Times New Roman"/>
            <w:sz w:val="24"/>
            <w:szCs w:val="20"/>
            <w:lang w:eastAsia="de-DE"/>
          </w:rPr>
          <w:delText>Harrison and Ward 2001</w:delText>
        </w:r>
        <w:r w:rsidR="00AB1F3E"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w:delText>
        </w:r>
        <w:r w:rsidRPr="005A283A"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 xml:space="preserve">. The fertilisation success of corals </w:delText>
        </w:r>
        <w:r w:rsidR="005E18D7" w:rsidRPr="005A283A" w:rsidDel="00AB1F3E">
          <w:rPr>
            <w:rFonts w:ascii="Times New Roman" w:eastAsia="Times New Roman" w:hAnsi="Times New Roman"/>
            <w:sz w:val="24"/>
            <w:szCs w:val="20"/>
            <w:lang w:eastAsia="de-DE"/>
          </w:rPr>
          <w:delText>is</w:delText>
        </w:r>
        <w:r w:rsidR="00521ACB" w:rsidRPr="005A283A" w:rsidDel="00AB1F3E">
          <w:rPr>
            <w:rFonts w:ascii="Times New Roman" w:eastAsia="Times New Roman" w:hAnsi="Times New Roman"/>
            <w:sz w:val="24"/>
            <w:szCs w:val="20"/>
            <w:lang w:eastAsia="de-DE"/>
          </w:rPr>
          <w:delText xml:space="preserve"> highly sensitive to </w:delText>
        </w:r>
      </w:del>
      <w:del w:id="414" w:author="Rachael Maree Woods" w:date="2016-02-17T10:11:00Z">
        <w:r w:rsidR="00521ACB" w:rsidRPr="005A283A" w:rsidDel="00DE3BDE">
          <w:rPr>
            <w:rFonts w:ascii="Times New Roman" w:eastAsia="Times New Roman" w:hAnsi="Times New Roman"/>
            <w:sz w:val="24"/>
            <w:szCs w:val="20"/>
            <w:lang w:eastAsia="de-DE"/>
          </w:rPr>
          <w:delText>phosphor</w:delText>
        </w:r>
        <w:r w:rsidRPr="005A283A" w:rsidDel="00DE3BDE">
          <w:rPr>
            <w:rFonts w:ascii="Times New Roman" w:eastAsia="Times New Roman" w:hAnsi="Times New Roman"/>
            <w:sz w:val="24"/>
            <w:szCs w:val="20"/>
            <w:lang w:eastAsia="de-DE"/>
          </w:rPr>
          <w:delText xml:space="preserve">us </w:delText>
        </w:r>
      </w:del>
      <w:del w:id="415" w:author="Rachael Maree Woods" w:date="2016-03-16T09:52:00Z">
        <w:r w:rsidRPr="005A283A" w:rsidDel="00AB1F3E">
          <w:rPr>
            <w:rFonts w:ascii="Times New Roman" w:eastAsia="Times New Roman" w:hAnsi="Times New Roman"/>
            <w:sz w:val="24"/>
            <w:szCs w:val="20"/>
            <w:lang w:eastAsia="de-DE"/>
          </w:rPr>
          <w:delText xml:space="preserve">with just 1µM reducing success by up to 75% </w:delText>
        </w:r>
        <w:r w:rsidRPr="005A283A" w:rsidDel="00AB1F3E">
          <w:rPr>
            <w:rFonts w:ascii="Times New Roman" w:eastAsia="Times New Roman" w:hAnsi="Times New Roman"/>
            <w:sz w:val="24"/>
            <w:szCs w:val="20"/>
            <w:lang w:eastAsia="de-DE"/>
          </w:rPr>
          <w:fldChar w:fldCharType="begin"/>
        </w:r>
        <w:r w:rsidRPr="005A283A" w:rsidDel="00AB1F3E">
          <w:rPr>
            <w:rFonts w:ascii="Times New Roman" w:eastAsia="Times New Roman" w:hAnsi="Times New Roman"/>
            <w:sz w:val="24"/>
            <w:szCs w:val="20"/>
            <w:lang w:eastAsia="de-DE"/>
          </w:rPr>
          <w:delInstrText xml:space="preserve"> ADDIN EN.CITE &lt;EndNote&gt;&lt;Cite&gt;&lt;Author&gt;Harrison&lt;/Author&gt;&lt;Year&gt;2001&lt;/Year&gt;&lt;RecNum&gt;43&lt;/RecNum&gt;&lt;DisplayText&gt;(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EndNote&gt;</w:delInstrText>
        </w:r>
        <w:r w:rsidRPr="005A283A" w:rsidDel="00AB1F3E">
          <w:rPr>
            <w:rFonts w:ascii="Times New Roman" w:eastAsia="Times New Roman" w:hAnsi="Times New Roman"/>
            <w:sz w:val="24"/>
            <w:szCs w:val="20"/>
            <w:lang w:eastAsia="de-DE"/>
          </w:rPr>
          <w:fldChar w:fldCharType="separate"/>
        </w:r>
        <w:r w:rsidRPr="005A283A" w:rsidDel="00AB1F3E">
          <w:rPr>
            <w:rFonts w:ascii="Times New Roman" w:eastAsia="Times New Roman" w:hAnsi="Times New Roman"/>
            <w:sz w:val="24"/>
            <w:szCs w:val="20"/>
            <w:lang w:eastAsia="de-DE"/>
          </w:rPr>
          <w:delText>(</w:delText>
        </w:r>
        <w:r w:rsidR="00AB1F3E" w:rsidDel="00AB1F3E">
          <w:fldChar w:fldCharType="begin"/>
        </w:r>
        <w:r w:rsidR="00AB1F3E" w:rsidDel="00AB1F3E">
          <w:delInstrText xml:space="preserve"> HYPERLINK \l "_ENREF_31" \o "Harrison, 2001 #43" </w:delInstrText>
        </w:r>
        <w:r w:rsidR="00AB1F3E" w:rsidDel="00AB1F3E">
          <w:fldChar w:fldCharType="separate"/>
        </w:r>
        <w:r w:rsidRPr="005A283A" w:rsidDel="00AB1F3E">
          <w:rPr>
            <w:rFonts w:ascii="Times New Roman" w:eastAsia="Times New Roman" w:hAnsi="Times New Roman"/>
            <w:sz w:val="24"/>
            <w:szCs w:val="20"/>
            <w:lang w:eastAsia="de-DE"/>
          </w:rPr>
          <w:delText>Harrison and Ward 2001</w:delText>
        </w:r>
        <w:r w:rsidR="00AB1F3E"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w:delText>
        </w:r>
        <w:r w:rsidRPr="005A283A"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 However</w:delText>
        </w:r>
        <w:r w:rsidR="005E18D7" w:rsidRPr="005A283A" w:rsidDel="00AB1F3E">
          <w:rPr>
            <w:rFonts w:ascii="Times New Roman" w:eastAsia="Times New Roman" w:hAnsi="Times New Roman"/>
            <w:sz w:val="24"/>
            <w:szCs w:val="20"/>
            <w:lang w:eastAsia="de-DE"/>
          </w:rPr>
          <w:delText>,</w:delText>
        </w:r>
        <w:r w:rsidRPr="005A283A" w:rsidDel="00AB1F3E">
          <w:rPr>
            <w:rFonts w:ascii="Times New Roman" w:eastAsia="Times New Roman" w:hAnsi="Times New Roman"/>
            <w:sz w:val="24"/>
            <w:szCs w:val="20"/>
            <w:lang w:eastAsia="de-DE"/>
          </w:rPr>
          <w:delText xml:space="preserve"> the implementation of nutrient removal techniques (metal precipitation, use of wetland systems to fix-nitrogen, and the adsorption by </w:delText>
        </w:r>
        <w:r w:rsidRPr="005A283A" w:rsidDel="00AB1F3E">
          <w:rPr>
            <w:rFonts w:ascii="Times New Roman" w:eastAsia="Times New Roman" w:hAnsi="Times New Roman"/>
            <w:sz w:val="24"/>
            <w:szCs w:val="20"/>
            <w:lang w:eastAsia="de-DE"/>
          </w:rPr>
          <w:lastRenderedPageBreak/>
          <w:delText xml:space="preserve">microorganisms) </w:delText>
        </w:r>
        <w:r w:rsidR="005E18D7" w:rsidRPr="005A283A" w:rsidDel="00AB1F3E">
          <w:rPr>
            <w:rFonts w:ascii="Times New Roman" w:eastAsia="Times New Roman" w:hAnsi="Times New Roman"/>
            <w:sz w:val="24"/>
            <w:szCs w:val="20"/>
            <w:lang w:eastAsia="de-DE"/>
          </w:rPr>
          <w:delText>is</w:delText>
        </w:r>
        <w:r w:rsidRPr="005A283A" w:rsidDel="00AB1F3E">
          <w:rPr>
            <w:rFonts w:ascii="Times New Roman" w:eastAsia="Times New Roman" w:hAnsi="Times New Roman"/>
            <w:sz w:val="24"/>
            <w:szCs w:val="20"/>
            <w:lang w:eastAsia="de-DE"/>
          </w:rPr>
          <w:delText xml:space="preserve"> effective in reducing </w:delText>
        </w:r>
      </w:del>
      <w:del w:id="416" w:author="Rachael Maree Woods" w:date="2016-02-17T10:11:00Z">
        <w:r w:rsidRPr="005A283A" w:rsidDel="00DE3BDE">
          <w:rPr>
            <w:rFonts w:ascii="Times New Roman" w:eastAsia="Times New Roman" w:hAnsi="Times New Roman"/>
            <w:sz w:val="24"/>
            <w:szCs w:val="20"/>
            <w:lang w:eastAsia="de-DE"/>
          </w:rPr>
          <w:delText>pho</w:delText>
        </w:r>
        <w:r w:rsidR="00521ACB" w:rsidRPr="005A283A" w:rsidDel="00DE3BDE">
          <w:rPr>
            <w:rFonts w:ascii="Times New Roman" w:eastAsia="Times New Roman" w:hAnsi="Times New Roman"/>
            <w:sz w:val="24"/>
            <w:szCs w:val="20"/>
            <w:lang w:eastAsia="de-DE"/>
          </w:rPr>
          <w:delText>sphor</w:delText>
        </w:r>
        <w:r w:rsidRPr="005A283A" w:rsidDel="00DE3BDE">
          <w:rPr>
            <w:rFonts w:ascii="Times New Roman" w:eastAsia="Times New Roman" w:hAnsi="Times New Roman"/>
            <w:sz w:val="24"/>
            <w:szCs w:val="20"/>
            <w:lang w:eastAsia="de-DE"/>
          </w:rPr>
          <w:delText xml:space="preserve">us </w:delText>
        </w:r>
      </w:del>
      <w:del w:id="417" w:author="Rachael Maree Woods" w:date="2016-03-16T09:52:00Z">
        <w:r w:rsidRPr="005A283A" w:rsidDel="00AB1F3E">
          <w:rPr>
            <w:rFonts w:ascii="Times New Roman" w:eastAsia="Times New Roman" w:hAnsi="Times New Roman"/>
            <w:sz w:val="24"/>
            <w:szCs w:val="20"/>
            <w:lang w:eastAsia="de-DE"/>
          </w:rPr>
          <w:delText xml:space="preserve">within marine environments and therefore its effect on coral </w:delText>
        </w:r>
        <w:r w:rsidR="006D2B04" w:rsidRPr="005A283A" w:rsidDel="00AB1F3E">
          <w:rPr>
            <w:rFonts w:ascii="Times New Roman" w:eastAsia="Times New Roman" w:hAnsi="Times New Roman"/>
            <w:sz w:val="24"/>
            <w:szCs w:val="20"/>
            <w:lang w:eastAsia="de-DE"/>
          </w:rPr>
          <w:delText>fertilisation</w:delText>
        </w:r>
        <w:r w:rsidRPr="005A283A" w:rsidDel="00AB1F3E">
          <w:rPr>
            <w:rFonts w:ascii="Times New Roman" w:eastAsia="Times New Roman" w:hAnsi="Times New Roman"/>
            <w:sz w:val="24"/>
            <w:szCs w:val="20"/>
            <w:lang w:eastAsia="de-DE"/>
          </w:rPr>
          <w:delText xml:space="preserve"> </w:delText>
        </w:r>
        <w:r w:rsidRPr="005A283A" w:rsidDel="00AB1F3E">
          <w:rPr>
            <w:rFonts w:ascii="Times New Roman" w:eastAsia="Times New Roman" w:hAnsi="Times New Roman"/>
            <w:sz w:val="24"/>
            <w:szCs w:val="20"/>
            <w:lang w:eastAsia="de-DE"/>
          </w:rPr>
          <w:fldChar w:fldCharType="begin"/>
        </w:r>
        <w:r w:rsidRPr="005A283A" w:rsidDel="00AB1F3E">
          <w:rPr>
            <w:rFonts w:ascii="Times New Roman" w:eastAsia="Times New Roman" w:hAnsi="Times New Roman"/>
            <w:sz w:val="24"/>
            <w:szCs w:val="20"/>
            <w:lang w:eastAsia="de-DE"/>
          </w:rPr>
          <w:del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delInstrText>
        </w:r>
        <w:r w:rsidRPr="005A283A" w:rsidDel="00AB1F3E">
          <w:rPr>
            <w:rFonts w:ascii="Times New Roman" w:eastAsia="Times New Roman" w:hAnsi="Times New Roman"/>
            <w:sz w:val="24"/>
            <w:szCs w:val="20"/>
            <w:lang w:eastAsia="de-DE"/>
          </w:rPr>
          <w:fldChar w:fldCharType="separate"/>
        </w:r>
        <w:r w:rsidRPr="005A283A" w:rsidDel="00AB1F3E">
          <w:rPr>
            <w:rFonts w:ascii="Times New Roman" w:eastAsia="Times New Roman" w:hAnsi="Times New Roman"/>
            <w:sz w:val="24"/>
            <w:szCs w:val="20"/>
            <w:lang w:eastAsia="de-DE"/>
          </w:rPr>
          <w:delText>(</w:delText>
        </w:r>
        <w:r w:rsidR="00AB1F3E" w:rsidDel="00AB1F3E">
          <w:fldChar w:fldCharType="begin"/>
        </w:r>
        <w:r w:rsidR="00AB1F3E" w:rsidDel="00AB1F3E">
          <w:delInstrText xml:space="preserve"> HYPERLINK \l "_ENREF_17" \o "De-Bashan, 2004 #16" </w:delInstrText>
        </w:r>
        <w:r w:rsidR="00AB1F3E" w:rsidDel="00AB1F3E">
          <w:fldChar w:fldCharType="separate"/>
        </w:r>
        <w:r w:rsidRPr="005A283A" w:rsidDel="00AB1F3E">
          <w:rPr>
            <w:rFonts w:ascii="Times New Roman" w:eastAsia="Times New Roman" w:hAnsi="Times New Roman"/>
            <w:sz w:val="24"/>
            <w:szCs w:val="20"/>
            <w:lang w:eastAsia="de-DE"/>
          </w:rPr>
          <w:delText>De-Bashan and Bashan 2004</w:delText>
        </w:r>
        <w:r w:rsidR="00AB1F3E"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w:delText>
        </w:r>
        <w:r w:rsidRPr="005A283A"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w:delText>
        </w:r>
      </w:del>
    </w:p>
    <w:p w14:paraId="4C8EE64D" w14:textId="3BEEC47A" w:rsidR="00897C61" w:rsidRPr="005A283A" w:rsidDel="00AB1F3E" w:rsidRDefault="00897C61" w:rsidP="00897C61">
      <w:pPr>
        <w:pStyle w:val="NoSpacing"/>
        <w:spacing w:line="480" w:lineRule="auto"/>
        <w:rPr>
          <w:del w:id="418" w:author="Rachael Maree Woods" w:date="2016-03-16T09:52:00Z"/>
          <w:rFonts w:ascii="Times New Roman" w:eastAsia="Times New Roman" w:hAnsi="Times New Roman"/>
          <w:sz w:val="24"/>
          <w:szCs w:val="20"/>
          <w:lang w:eastAsia="de-DE"/>
        </w:rPr>
      </w:pPr>
    </w:p>
    <w:p w14:paraId="2125E42D" w14:textId="6256B9C0" w:rsidR="00897C61" w:rsidRPr="005A283A" w:rsidDel="00AB1F3E" w:rsidRDefault="00897C61" w:rsidP="00897C61">
      <w:pPr>
        <w:pStyle w:val="NoSpacing"/>
        <w:spacing w:line="480" w:lineRule="auto"/>
        <w:rPr>
          <w:del w:id="419" w:author="Rachael Maree Woods" w:date="2016-03-16T09:52:00Z"/>
          <w:rFonts w:ascii="Times New Roman" w:eastAsia="Times New Roman" w:hAnsi="Times New Roman"/>
          <w:sz w:val="24"/>
          <w:szCs w:val="20"/>
          <w:lang w:eastAsia="de-DE"/>
        </w:rPr>
      </w:pPr>
      <w:del w:id="420" w:author="Rachael Maree Woods" w:date="2016-03-16T09:52:00Z">
        <w:r w:rsidRPr="005A283A" w:rsidDel="00AB1F3E">
          <w:rPr>
            <w:rFonts w:ascii="Times New Roman" w:eastAsia="Times New Roman" w:hAnsi="Times New Roman"/>
            <w:sz w:val="24"/>
            <w:szCs w:val="20"/>
            <w:lang w:eastAsia="de-DE"/>
          </w:rPr>
          <w:delText xml:space="preserve">Water temperature and salinity both reduced fertilisation success and larval survivorship and are strongly linked to global climate change. </w:delText>
        </w:r>
        <w:r w:rsidR="00AB618D" w:rsidRPr="005A283A" w:rsidDel="00AB1F3E">
          <w:rPr>
            <w:rFonts w:ascii="Times New Roman" w:eastAsia="Times New Roman" w:hAnsi="Times New Roman"/>
            <w:sz w:val="24"/>
            <w:szCs w:val="20"/>
            <w:lang w:eastAsia="de-DE"/>
          </w:rPr>
          <w:delText>I</w:delText>
        </w:r>
        <w:r w:rsidRPr="005A283A" w:rsidDel="00AB1F3E">
          <w:rPr>
            <w:rFonts w:ascii="Times New Roman" w:eastAsia="Times New Roman" w:hAnsi="Times New Roman"/>
            <w:sz w:val="24"/>
            <w:szCs w:val="20"/>
            <w:lang w:eastAsia="de-DE"/>
          </w:rPr>
          <w:delText xml:space="preserve">ncreased water temperatures have been shown to reduce the survival of planular larvae </w:delText>
        </w:r>
        <w:r w:rsidRPr="005A283A" w:rsidDel="00AB1F3E">
          <w:rPr>
            <w:rFonts w:ascii="Times New Roman" w:eastAsia="Times New Roman" w:hAnsi="Times New Roman"/>
            <w:sz w:val="24"/>
            <w:szCs w:val="20"/>
            <w:lang w:eastAsia="de-DE"/>
          </w:rPr>
          <w:fldChar w:fldCharType="begin"/>
        </w:r>
        <w:r w:rsidRPr="005A283A" w:rsidDel="00AB1F3E">
          <w:rPr>
            <w:rFonts w:ascii="Times New Roman" w:eastAsia="Times New Roman" w:hAnsi="Times New Roman"/>
            <w:sz w:val="24"/>
            <w:szCs w:val="20"/>
            <w:lang w:eastAsia="de-DE"/>
          </w:rPr>
          <w:delInstrText xml:space="preserve"> ADDIN EN.CITE &lt;EndNote&gt;&lt;Cite&gt;&lt;Author&gt;Baird&lt;/Author&gt;&lt;Year&gt;2006&lt;/Year&gt;&lt;RecNum&gt;23&lt;/RecNum&gt;&lt;DisplayText&gt;(Bassim and Sammarco 2003; Baird et al. 2006)&lt;/DisplayText&gt;&lt;record&gt;&lt;rec-number&gt;23&lt;/rec-number&gt;&lt;foreign-keys&gt;&lt;key app="EN" db-id="9zsaz59z9pv50vefd24xzs5rdpstsrsesvrw" timestamp="1411963585"&gt;23&lt;/key&gt;&lt;/foreign-keys&gt;&lt;ref-type name="Conference Proceedings"&gt;10&lt;/ref-type&gt;&lt;contributors&gt;&lt;authors&gt;&lt;author&gt;Baird, Andrew H&lt;/author&gt;&lt;author&gt;Gilmour, James P&lt;/author&gt;&lt;author&gt;Kamiki, Takayuki M&lt;/author&gt;&lt;author&gt;Nonaka, Masanori&lt;/author&gt;&lt;author&gt;Pratchett, Morgan S&lt;/author&gt;&lt;author&gt;Yamamoto, Hiromi H&lt;/author&gt;&lt;author&gt;Yamasaki, Hideo&lt;/author&gt;&lt;/authors&gt;&lt;/contributors&gt;&lt;titles&gt;&lt;title&gt;Temperature tolerance of symbiotic and non-symbiotic coral larvae&lt;/title&gt;&lt;/titles&gt;&lt;dates&gt;&lt;year&gt;2006&lt;/year&gt;&lt;/dates&gt;&lt;publisher&gt;10th International Coral Reef Symposium&lt;/publisher&gt;&lt;urls&gt;&lt;/urls&gt;&lt;/record&gt;&lt;/Cite&gt;&lt;Cite&gt;&lt;Author&gt;Bassim&lt;/Author&gt;&lt;Year&gt;2003&lt;/Year&gt;&lt;RecNum&gt;24&lt;/RecNum&gt;&lt;record&gt;&lt;rec-number&gt;24&lt;/rec-number&gt;&lt;foreign-keys&gt;&lt;key app="EN" db-id="9zsaz59z9pv50vefd24xzs5rdpstsrsesvrw" timestamp="1411963614"&gt;24&lt;/key&gt;&lt;/foreign-keys&gt;&lt;ref-type name="Journal Article"&gt;17&lt;/ref-type&gt;&lt;contributors&gt;&lt;authors&gt;&lt;author&gt;Bassim, K&lt;/author&gt;&lt;author&gt;Sammarco, P&lt;/author&gt;&lt;/authors&gt;&lt;/contributors&gt;&lt;titles&gt;&lt;title&gt;Effects of temperature and ammonium on larval development and survivorship in a scleractinian coral (Diploria strigosa)&lt;/title&gt;&lt;secondary-title&gt;Marine Biology&lt;/secondary-title&gt;&lt;/titles&gt;&lt;periodical&gt;&lt;full-title&gt;Marine Biology&lt;/full-title&gt;&lt;/periodical&gt;&lt;pages&gt;241-252&lt;/pages&gt;&lt;volume&gt;142&lt;/volume&gt;&lt;number&gt;2&lt;/number&gt;&lt;dates&gt;&lt;year&gt;2003&lt;/year&gt;&lt;/dates&gt;&lt;isbn&gt;0025-3162&lt;/isbn&gt;&lt;urls&gt;&lt;/urls&gt;&lt;/record&gt;&lt;/Cite&gt;&lt;/EndNote&gt;</w:delInstrText>
        </w:r>
        <w:r w:rsidRPr="005A283A" w:rsidDel="00AB1F3E">
          <w:rPr>
            <w:rFonts w:ascii="Times New Roman" w:eastAsia="Times New Roman" w:hAnsi="Times New Roman"/>
            <w:sz w:val="24"/>
            <w:szCs w:val="20"/>
            <w:lang w:eastAsia="de-DE"/>
          </w:rPr>
          <w:fldChar w:fldCharType="separate"/>
        </w:r>
        <w:r w:rsidRPr="005A283A" w:rsidDel="00AB1F3E">
          <w:rPr>
            <w:rFonts w:ascii="Times New Roman" w:eastAsia="Times New Roman" w:hAnsi="Times New Roman"/>
            <w:sz w:val="24"/>
            <w:szCs w:val="20"/>
            <w:lang w:eastAsia="de-DE"/>
          </w:rPr>
          <w:delText>(</w:delText>
        </w:r>
        <w:r w:rsidR="00AB1F3E" w:rsidDel="00AB1F3E">
          <w:fldChar w:fldCharType="begin"/>
        </w:r>
        <w:r w:rsidR="00AB1F3E" w:rsidDel="00AB1F3E">
          <w:delInstrText xml:space="preserve"> HYPERLINK \l "_ENREF_6" \o "Bassim, 2003 #24" </w:delInstrText>
        </w:r>
        <w:r w:rsidR="00AB1F3E" w:rsidDel="00AB1F3E">
          <w:fldChar w:fldCharType="separate"/>
        </w:r>
        <w:r w:rsidRPr="005A283A" w:rsidDel="00AB1F3E">
          <w:rPr>
            <w:rFonts w:ascii="Times New Roman" w:eastAsia="Times New Roman" w:hAnsi="Times New Roman"/>
            <w:sz w:val="24"/>
            <w:szCs w:val="20"/>
            <w:lang w:eastAsia="de-DE"/>
          </w:rPr>
          <w:delText>Bassim and Sammarco 2003</w:delText>
        </w:r>
        <w:r w:rsidR="00AB1F3E"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 xml:space="preserve">; </w:delText>
        </w:r>
        <w:r w:rsidR="00AB1F3E" w:rsidDel="00AB1F3E">
          <w:fldChar w:fldCharType="begin"/>
        </w:r>
        <w:r w:rsidR="00AB1F3E" w:rsidDel="00AB1F3E">
          <w:delInstrText xml:space="preserve"> HYPERLINK \l "_ENREF_5" \o "Baird, 2006 #23" </w:delInstrText>
        </w:r>
        <w:r w:rsidR="00AB1F3E" w:rsidDel="00AB1F3E">
          <w:fldChar w:fldCharType="separate"/>
        </w:r>
        <w:r w:rsidRPr="005A283A" w:rsidDel="00AB1F3E">
          <w:rPr>
            <w:rFonts w:ascii="Times New Roman" w:eastAsia="Times New Roman" w:hAnsi="Times New Roman"/>
            <w:sz w:val="24"/>
            <w:szCs w:val="20"/>
            <w:lang w:eastAsia="de-DE"/>
          </w:rPr>
          <w:delText>Baird et al. 2006</w:delText>
        </w:r>
        <w:r w:rsidR="00AB1F3E" w:rsidDel="00AB1F3E">
          <w:rPr>
            <w:rFonts w:ascii="Times New Roman" w:eastAsia="Times New Roman" w:hAnsi="Times New Roman"/>
            <w:sz w:val="24"/>
            <w:szCs w:val="20"/>
            <w:lang w:eastAsia="de-DE"/>
          </w:rPr>
          <w:fldChar w:fldCharType="end"/>
        </w:r>
        <w:r w:rsidR="00AB618D" w:rsidRPr="005A283A" w:rsidDel="00AB1F3E">
          <w:rPr>
            <w:rFonts w:ascii="Times New Roman" w:eastAsia="Times New Roman" w:hAnsi="Times New Roman"/>
            <w:sz w:val="24"/>
            <w:szCs w:val="20"/>
            <w:lang w:eastAsia="de-DE"/>
          </w:rPr>
          <w:delText>; Woolsey et al. 2013</w:delText>
        </w:r>
        <w:r w:rsidRPr="005A283A" w:rsidDel="00AB1F3E">
          <w:rPr>
            <w:rFonts w:ascii="Times New Roman" w:eastAsia="Times New Roman" w:hAnsi="Times New Roman"/>
            <w:sz w:val="24"/>
            <w:szCs w:val="20"/>
            <w:lang w:eastAsia="de-DE"/>
          </w:rPr>
          <w:delText>)</w:delText>
        </w:r>
        <w:r w:rsidRPr="005A283A"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 xml:space="preserve">. Increasing sea surface temperatures continue to threaten marine environments, </w:delText>
        </w:r>
      </w:del>
      <w:del w:id="421" w:author="Rachael Maree Woods" w:date="2016-02-23T08:21:00Z">
        <w:r w:rsidRPr="005A283A" w:rsidDel="00CF7795">
          <w:rPr>
            <w:rFonts w:ascii="Times New Roman" w:eastAsia="Times New Roman" w:hAnsi="Times New Roman"/>
            <w:sz w:val="24"/>
            <w:szCs w:val="20"/>
            <w:lang w:eastAsia="de-DE"/>
          </w:rPr>
          <w:delText xml:space="preserve">especially in tropical waters, </w:delText>
        </w:r>
      </w:del>
      <w:del w:id="422" w:author="Rachael Maree Woods" w:date="2016-03-16T09:52:00Z">
        <w:r w:rsidRPr="005A283A" w:rsidDel="00AB1F3E">
          <w:rPr>
            <w:rFonts w:ascii="Times New Roman" w:eastAsia="Times New Roman" w:hAnsi="Times New Roman"/>
            <w:sz w:val="24"/>
            <w:szCs w:val="20"/>
            <w:lang w:eastAsia="de-DE"/>
          </w:rPr>
          <w:delText xml:space="preserve">as a result of global climate change </w:delText>
        </w:r>
        <w:r w:rsidRPr="005A283A" w:rsidDel="00AB1F3E">
          <w:rPr>
            <w:rFonts w:ascii="Times New Roman" w:eastAsia="Times New Roman" w:hAnsi="Times New Roman"/>
            <w:sz w:val="24"/>
            <w:szCs w:val="20"/>
            <w:lang w:eastAsia="de-DE"/>
          </w:rPr>
          <w:fldChar w:fldCharType="begin"/>
        </w:r>
        <w:r w:rsidRPr="005A283A" w:rsidDel="00AB1F3E">
          <w:rPr>
            <w:rFonts w:ascii="Times New Roman" w:eastAsia="Times New Roman" w:hAnsi="Times New Roman"/>
            <w:sz w:val="24"/>
            <w:szCs w:val="20"/>
            <w:lang w:eastAsia="de-DE"/>
          </w:rPr>
          <w:del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delInstrText>
        </w:r>
        <w:r w:rsidRPr="005A283A" w:rsidDel="00AB1F3E">
          <w:rPr>
            <w:rFonts w:ascii="Times New Roman" w:eastAsia="Times New Roman" w:hAnsi="Times New Roman"/>
            <w:sz w:val="24"/>
            <w:szCs w:val="20"/>
            <w:lang w:eastAsia="de-DE"/>
          </w:rPr>
          <w:fldChar w:fldCharType="separate"/>
        </w:r>
        <w:r w:rsidRPr="005A283A" w:rsidDel="00AB1F3E">
          <w:rPr>
            <w:rFonts w:ascii="Times New Roman" w:eastAsia="Times New Roman" w:hAnsi="Times New Roman"/>
            <w:sz w:val="24"/>
            <w:szCs w:val="20"/>
            <w:lang w:eastAsia="de-DE"/>
          </w:rPr>
          <w:delText>(</w:delText>
        </w:r>
        <w:r w:rsidR="00AB1F3E" w:rsidDel="00AB1F3E">
          <w:fldChar w:fldCharType="begin"/>
        </w:r>
        <w:r w:rsidR="00AB1F3E" w:rsidDel="00AB1F3E">
          <w:delInstrText xml:space="preserve"> HYPERLINK \l "_ENREF_60" \o "Solomon, 2007 #83" </w:delInstrText>
        </w:r>
        <w:r w:rsidR="00AB1F3E" w:rsidDel="00AB1F3E">
          <w:fldChar w:fldCharType="separate"/>
        </w:r>
        <w:r w:rsidRPr="005A283A" w:rsidDel="00AB1F3E">
          <w:rPr>
            <w:rFonts w:ascii="Times New Roman" w:eastAsia="Times New Roman" w:hAnsi="Times New Roman"/>
            <w:sz w:val="24"/>
            <w:szCs w:val="20"/>
            <w:lang w:eastAsia="de-DE"/>
          </w:rPr>
          <w:delText>Solomon et al. 2007</w:delText>
        </w:r>
        <w:r w:rsidR="00AB1F3E"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w:delText>
        </w:r>
        <w:r w:rsidRPr="005A283A"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 xml:space="preserve">. </w:delText>
        </w:r>
        <w:commentRangeStart w:id="423"/>
        <w:r w:rsidRPr="005A283A" w:rsidDel="00AB1F3E">
          <w:rPr>
            <w:rFonts w:ascii="Times New Roman" w:eastAsia="Times New Roman" w:hAnsi="Times New Roman"/>
            <w:sz w:val="24"/>
            <w:szCs w:val="20"/>
            <w:lang w:eastAsia="de-DE"/>
          </w:rPr>
          <w:delText xml:space="preserve">Changes </w:delText>
        </w:r>
        <w:commentRangeEnd w:id="423"/>
        <w:r w:rsidR="00CF7795" w:rsidRPr="005A283A" w:rsidDel="00AB1F3E">
          <w:rPr>
            <w:rStyle w:val="CommentReference"/>
            <w:rFonts w:ascii="Times New Roman" w:eastAsia="Times New Roman" w:hAnsi="Times New Roman"/>
            <w:lang w:eastAsia="de-DE"/>
            <w:rPrChange w:id="424" w:author="Rachael Maree Woods" w:date="2016-03-01T12:40:00Z">
              <w:rPr>
                <w:rStyle w:val="CommentReference"/>
                <w:rFonts w:ascii="Times New Roman" w:eastAsia="Times New Roman" w:hAnsi="Times New Roman"/>
                <w:lang w:val="en-US" w:eastAsia="de-DE"/>
              </w:rPr>
            </w:rPrChange>
          </w:rPr>
          <w:commentReference w:id="423"/>
        </w:r>
        <w:r w:rsidRPr="005A283A" w:rsidDel="00AB1F3E">
          <w:rPr>
            <w:rFonts w:ascii="Times New Roman" w:eastAsia="Times New Roman" w:hAnsi="Times New Roman"/>
            <w:sz w:val="24"/>
            <w:szCs w:val="20"/>
            <w:lang w:eastAsia="de-DE"/>
          </w:rPr>
          <w:delText>in salinity were found to significantly affect both early life history stages, with decreased salinity expected in the future as freshwater influxes are predicted to increase</w:delText>
        </w:r>
        <w:r w:rsidR="00545788" w:rsidRPr="005A283A" w:rsidDel="00AB1F3E">
          <w:rPr>
            <w:rFonts w:ascii="Times New Roman" w:eastAsia="Times New Roman" w:hAnsi="Times New Roman"/>
            <w:sz w:val="24"/>
            <w:szCs w:val="20"/>
            <w:lang w:eastAsia="de-DE"/>
          </w:rPr>
          <w:delText xml:space="preserve"> (Knutson et al. 2010)</w:delText>
        </w:r>
        <w:r w:rsidRPr="005A283A" w:rsidDel="00AB1F3E">
          <w:rPr>
            <w:rFonts w:ascii="Times New Roman" w:eastAsia="Times New Roman" w:hAnsi="Times New Roman"/>
            <w:sz w:val="24"/>
            <w:szCs w:val="20"/>
            <w:lang w:eastAsia="de-DE"/>
          </w:rPr>
          <w:delText>. In agreement with our model estimates</w:delText>
        </w:r>
        <w:r w:rsidR="00A13176" w:rsidRPr="005A283A" w:rsidDel="00AB1F3E">
          <w:rPr>
            <w:rFonts w:ascii="Times New Roman" w:eastAsia="Times New Roman" w:hAnsi="Times New Roman"/>
            <w:sz w:val="24"/>
            <w:szCs w:val="20"/>
            <w:lang w:eastAsia="de-DE"/>
          </w:rPr>
          <w:delText>, such increases</w:delText>
        </w:r>
        <w:r w:rsidRPr="005A283A" w:rsidDel="00AB1F3E">
          <w:rPr>
            <w:rFonts w:ascii="Times New Roman" w:eastAsia="Times New Roman" w:hAnsi="Times New Roman"/>
            <w:sz w:val="24"/>
            <w:szCs w:val="20"/>
            <w:lang w:eastAsia="de-DE"/>
          </w:rPr>
          <w:delText xml:space="preserve"> have been shown to reduce fertilisation in corals by up to 50%, with just slight declines in salinity </w:delText>
        </w:r>
        <w:commentRangeStart w:id="425"/>
        <w:r w:rsidRPr="005A283A" w:rsidDel="00AB1F3E">
          <w:rPr>
            <w:rFonts w:ascii="Times New Roman" w:eastAsia="Times New Roman" w:hAnsi="Times New Roman"/>
            <w:sz w:val="24"/>
            <w:szCs w:val="20"/>
            <w:lang w:eastAsia="de-DE"/>
          </w:rPr>
          <w:fldChar w:fldCharType="begin"/>
        </w:r>
        <w:r w:rsidRPr="005A283A" w:rsidDel="00AB1F3E">
          <w:rPr>
            <w:rFonts w:ascii="Times New Roman" w:eastAsia="Times New Roman" w:hAnsi="Times New Roman"/>
            <w:sz w:val="24"/>
            <w:szCs w:val="20"/>
            <w:lang w:eastAsia="de-DE"/>
          </w:rPr>
          <w:delInstrText xml:space="preserve"> ADDIN EN.CITE &lt;EndNote&gt;&lt;Cite&gt;&lt;Author&gt;Scott&lt;/Author&gt;&lt;Year&gt;2013&lt;/Year&gt;&lt;RecNum&gt;84&lt;/RecNum&gt;&lt;DisplayText&gt;(Richmond 1996; Scott et al. 2013)&lt;/DisplayText&gt;&lt;record&gt;&lt;rec-number&gt;84&lt;/rec-number&gt;&lt;foreign-keys&gt;&lt;key app="EN" db-id="9zsaz59z9pv50vefd24xzs5rdpstsrsesvrw" timestamp="1412724378"&gt;84&lt;/key&gt;&lt;/foreign-keys&gt;&lt;ref-type name="Journal Article"&gt;17&lt;/ref-type&gt;&lt;contributors&gt;&lt;authors&gt;&lt;author&gt;Scott, Anna&lt;/author&gt;&lt;author&gt;Harrison, Peter L&lt;/author&gt;&lt;author&gt;Brooks, Lyndon O&lt;/author&gt;&lt;/authors&gt;&lt;/contributors&gt;&lt;titles&gt;&lt;title&gt;Reduced salinity decreases the fertilization success and larval survival of two scleractinian coral species&lt;/title&gt;&lt;secondary-title&gt;Marine environmental research&lt;/secondary-title&gt;&lt;/titles&gt;&lt;periodical&gt;&lt;full-title&gt;Marine environmental research&lt;/full-title&gt;&lt;/periodical&gt;&lt;pages&gt;10-14&lt;/pages&gt;&lt;volume&gt;92&lt;/volume&gt;&lt;dates&gt;&lt;year&gt;2013&lt;/year&gt;&lt;/dates&gt;&lt;isbn&gt;0141-1136&lt;/isbn&gt;&lt;urls&gt;&lt;/urls&gt;&lt;/record&gt;&lt;/Cite&gt;&lt;Cite&gt;&lt;Author&gt;Richmond&lt;/Author&gt;&lt;Year&gt;1996&lt;/Year&gt;&lt;RecNum&gt;75&lt;/RecNum&gt;&lt;record&gt;&lt;rec-number&gt;75&lt;/rec-number&gt;&lt;foreign-keys&gt;&lt;key app="EN" db-id="9zsaz59z9pv50vefd24xzs5rdpstsrsesvrw" timestamp="1412116927"&gt;75&lt;/key&gt;&lt;/foreign-keys&gt;&lt;ref-type name="Journal Article"&gt;17&lt;/ref-type&gt;&lt;contributors&gt;&lt;authors&gt;&lt;author&gt;Richmond, R. H.&lt;/author&gt;&lt;/authors&gt;&lt;/contributors&gt;&lt;titles&gt;&lt;title&gt;Effects of coastal runoff on coral reproduction&lt;/title&gt;&lt;secondary-title&gt;Biological Conservation&lt;/secondary-title&gt;&lt;/titles&gt;&lt;periodical&gt;&lt;full-title&gt;Biological Conservation&lt;/full-title&gt;&lt;/periodical&gt;&lt;pages&gt;211-211&lt;/pages&gt;&lt;volume&gt;76&lt;/volume&gt;&lt;number&gt;2&lt;/number&gt;&lt;dates&gt;&lt;year&gt;1996&lt;/year&gt;&lt;pub-dates&gt;&lt;date&gt;//&lt;/date&gt;&lt;/pub-dates&gt;&lt;/dates&gt;&lt;urls&gt;&lt;related-urls&gt;&lt;url&gt;http://www.ingentaconnect.com/content/els/00063207/1996/00000076/00000002/art83225&lt;/url&gt;&lt;url&gt;http://dx.doi.org/10.1016/0006-3207(96)83225-3&lt;/url&gt;&lt;/related-urls&gt;&lt;/urls&gt;&lt;electronic-resource-num&gt;10.1016/0006-3207(96)83225-3&lt;/electronic-resource-num&gt;&lt;/record&gt;&lt;/Cite&gt;&lt;/EndNote&gt;</w:delInstrText>
        </w:r>
        <w:r w:rsidRPr="005A283A" w:rsidDel="00AB1F3E">
          <w:rPr>
            <w:rFonts w:ascii="Times New Roman" w:eastAsia="Times New Roman" w:hAnsi="Times New Roman"/>
            <w:sz w:val="24"/>
            <w:szCs w:val="20"/>
            <w:lang w:eastAsia="de-DE"/>
          </w:rPr>
          <w:fldChar w:fldCharType="separate"/>
        </w:r>
        <w:r w:rsidRPr="005A283A" w:rsidDel="00AB1F3E">
          <w:rPr>
            <w:rFonts w:ascii="Times New Roman" w:eastAsia="Times New Roman" w:hAnsi="Times New Roman"/>
            <w:sz w:val="24"/>
            <w:szCs w:val="20"/>
            <w:lang w:eastAsia="de-DE"/>
          </w:rPr>
          <w:delText>(</w:delText>
        </w:r>
        <w:r w:rsidR="00AB1F3E" w:rsidDel="00AB1F3E">
          <w:fldChar w:fldCharType="begin"/>
        </w:r>
        <w:r w:rsidR="00AB1F3E" w:rsidDel="00AB1F3E">
          <w:delInstrText xml:space="preserve"> HYPERLINK \l "_ENREF_53" \o "Richmond, 1996 #75" </w:delInstrText>
        </w:r>
        <w:r w:rsidR="00AB1F3E" w:rsidDel="00AB1F3E">
          <w:fldChar w:fldCharType="separate"/>
        </w:r>
        <w:r w:rsidRPr="005A283A" w:rsidDel="00AB1F3E">
          <w:rPr>
            <w:rFonts w:ascii="Times New Roman" w:eastAsia="Times New Roman" w:hAnsi="Times New Roman"/>
            <w:sz w:val="24"/>
            <w:szCs w:val="20"/>
            <w:lang w:eastAsia="de-DE"/>
          </w:rPr>
          <w:delText>Richmond 1996</w:delText>
        </w:r>
        <w:r w:rsidR="00AB1F3E"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 xml:space="preserve">; </w:delText>
        </w:r>
        <w:r w:rsidR="00AB1F3E" w:rsidDel="00AB1F3E">
          <w:fldChar w:fldCharType="begin"/>
        </w:r>
        <w:r w:rsidR="00AB1F3E" w:rsidDel="00AB1F3E">
          <w:delInstrText xml:space="preserve"> HYPERLINK \l "_ENREF_58" \o "Scott, 2013 #84" </w:delInstrText>
        </w:r>
        <w:r w:rsidR="00AB1F3E" w:rsidDel="00AB1F3E">
          <w:fldChar w:fldCharType="separate"/>
        </w:r>
        <w:r w:rsidRPr="005A283A" w:rsidDel="00AB1F3E">
          <w:rPr>
            <w:rFonts w:ascii="Times New Roman" w:eastAsia="Times New Roman" w:hAnsi="Times New Roman"/>
            <w:sz w:val="24"/>
            <w:szCs w:val="20"/>
            <w:lang w:eastAsia="de-DE"/>
          </w:rPr>
          <w:delText>Scott et al. 2013</w:delText>
        </w:r>
        <w:r w:rsidR="00AB1F3E" w:rsidDel="00AB1F3E">
          <w:rPr>
            <w:rFonts w:ascii="Times New Roman" w:eastAsia="Times New Roman" w:hAnsi="Times New Roman"/>
            <w:sz w:val="24"/>
            <w:szCs w:val="20"/>
            <w:lang w:eastAsia="de-DE"/>
          </w:rPr>
          <w:fldChar w:fldCharType="end"/>
        </w:r>
        <w:r w:rsidRPr="005A283A" w:rsidDel="00AB1F3E">
          <w:rPr>
            <w:rFonts w:ascii="Times New Roman" w:eastAsia="Times New Roman" w:hAnsi="Times New Roman"/>
            <w:sz w:val="24"/>
            <w:szCs w:val="20"/>
            <w:lang w:eastAsia="de-DE"/>
          </w:rPr>
          <w:delText>)</w:delText>
        </w:r>
        <w:r w:rsidRPr="005A283A" w:rsidDel="00AB1F3E">
          <w:rPr>
            <w:rFonts w:ascii="Times New Roman" w:eastAsia="Times New Roman" w:hAnsi="Times New Roman"/>
            <w:sz w:val="24"/>
            <w:szCs w:val="20"/>
            <w:lang w:eastAsia="de-DE"/>
          </w:rPr>
          <w:fldChar w:fldCharType="end"/>
        </w:r>
        <w:commentRangeEnd w:id="425"/>
        <w:r w:rsidR="00B73A2E" w:rsidRPr="005A283A" w:rsidDel="00AB1F3E">
          <w:rPr>
            <w:rStyle w:val="CommentReference"/>
            <w:rFonts w:ascii="Times New Roman" w:eastAsia="Times New Roman" w:hAnsi="Times New Roman"/>
            <w:lang w:eastAsia="de-DE"/>
            <w:rPrChange w:id="426" w:author="Rachael Maree Woods" w:date="2016-03-01T12:40:00Z">
              <w:rPr>
                <w:rStyle w:val="CommentReference"/>
                <w:rFonts w:ascii="Times New Roman" w:eastAsia="Times New Roman" w:hAnsi="Times New Roman"/>
                <w:lang w:val="en-US" w:eastAsia="de-DE"/>
              </w:rPr>
            </w:rPrChange>
          </w:rPr>
          <w:commentReference w:id="425"/>
        </w:r>
        <w:r w:rsidRPr="005A283A" w:rsidDel="00AB1F3E">
          <w:rPr>
            <w:rFonts w:ascii="Times New Roman" w:eastAsia="Times New Roman" w:hAnsi="Times New Roman"/>
            <w:sz w:val="24"/>
            <w:szCs w:val="20"/>
            <w:lang w:eastAsia="de-DE"/>
          </w:rPr>
          <w:delText>.</w:delText>
        </w:r>
      </w:del>
    </w:p>
    <w:p w14:paraId="45AF61C6" w14:textId="3420ECB8" w:rsidR="00897C61" w:rsidRPr="005A283A" w:rsidDel="00AB1F3E" w:rsidRDefault="00897C61" w:rsidP="00897C61">
      <w:pPr>
        <w:pStyle w:val="NoSpacing"/>
        <w:spacing w:line="480" w:lineRule="auto"/>
        <w:rPr>
          <w:del w:id="427" w:author="Rachael Maree Woods" w:date="2016-03-16T09:52:00Z"/>
          <w:rFonts w:ascii="Times New Roman" w:eastAsia="Times New Roman" w:hAnsi="Times New Roman"/>
          <w:sz w:val="24"/>
          <w:szCs w:val="20"/>
          <w:lang w:eastAsia="de-DE"/>
        </w:rPr>
      </w:pPr>
    </w:p>
    <w:p w14:paraId="57046FC2" w14:textId="151F9505" w:rsidR="00897C61" w:rsidRPr="005A283A" w:rsidDel="00AB1F3E" w:rsidRDefault="00897C61" w:rsidP="00897C61">
      <w:pPr>
        <w:pStyle w:val="NoSpacing"/>
        <w:spacing w:line="480" w:lineRule="auto"/>
        <w:rPr>
          <w:del w:id="428" w:author="Rachael Maree Woods" w:date="2016-03-16T09:52:00Z"/>
          <w:rFonts w:ascii="Times New Roman" w:eastAsia="Times New Roman" w:hAnsi="Times New Roman"/>
          <w:sz w:val="24"/>
          <w:szCs w:val="20"/>
          <w:lang w:eastAsia="de-DE"/>
        </w:rPr>
      </w:pPr>
      <w:del w:id="429" w:author="Rachael Maree Woods" w:date="2016-03-16T09:52:00Z">
        <w:r w:rsidRPr="005A283A" w:rsidDel="00AB1F3E">
          <w:rPr>
            <w:rFonts w:ascii="Times New Roman" w:eastAsia="Times New Roman" w:hAnsi="Times New Roman"/>
            <w:sz w:val="24"/>
            <w:szCs w:val="20"/>
            <w:lang w:eastAsia="de-DE"/>
          </w:rPr>
          <w:delText xml:space="preserve">While both temperature and salinity reduced coral larval success, changes in seawater pH had little influence on </w:delText>
        </w:r>
        <w:r w:rsidR="00D7579E" w:rsidRPr="005A283A" w:rsidDel="00AB1F3E">
          <w:rPr>
            <w:rFonts w:ascii="Times New Roman" w:eastAsia="Times New Roman" w:hAnsi="Times New Roman"/>
            <w:sz w:val="24"/>
            <w:szCs w:val="20"/>
            <w:lang w:eastAsia="de-DE"/>
          </w:rPr>
          <w:delText>either fertilis</w:delText>
        </w:r>
        <w:r w:rsidR="004C5C89" w:rsidRPr="005A283A" w:rsidDel="00AB1F3E">
          <w:rPr>
            <w:rFonts w:ascii="Times New Roman" w:eastAsia="Times New Roman" w:hAnsi="Times New Roman"/>
            <w:sz w:val="24"/>
            <w:szCs w:val="20"/>
            <w:lang w:eastAsia="de-DE"/>
          </w:rPr>
          <w:delText xml:space="preserve">ation </w:delText>
        </w:r>
        <w:r w:rsidR="00C37B4F" w:rsidRPr="005A283A" w:rsidDel="00AB1F3E">
          <w:rPr>
            <w:rFonts w:ascii="Times New Roman" w:eastAsia="Times New Roman" w:hAnsi="Times New Roman"/>
            <w:sz w:val="24"/>
            <w:szCs w:val="20"/>
            <w:lang w:eastAsia="de-DE"/>
          </w:rPr>
          <w:delText>or</w:delText>
        </w:r>
        <w:r w:rsidR="004C5C89" w:rsidRPr="005A283A" w:rsidDel="00AB1F3E">
          <w:rPr>
            <w:rFonts w:ascii="Times New Roman" w:eastAsia="Times New Roman" w:hAnsi="Times New Roman"/>
            <w:sz w:val="24"/>
            <w:szCs w:val="20"/>
            <w:lang w:eastAsia="de-DE"/>
          </w:rPr>
          <w:delText xml:space="preserve"> survivorship</w:delText>
        </w:r>
        <w:r w:rsidR="00545788" w:rsidRPr="005A283A" w:rsidDel="00AB1F3E">
          <w:rPr>
            <w:rFonts w:ascii="Times New Roman" w:eastAsia="Times New Roman" w:hAnsi="Times New Roman"/>
            <w:sz w:val="24"/>
            <w:szCs w:val="20"/>
            <w:lang w:eastAsia="de-DE"/>
          </w:rPr>
          <w:delText>. The</w:delText>
        </w:r>
        <w:r w:rsidR="004C5C89" w:rsidRPr="005A283A" w:rsidDel="00AB1F3E">
          <w:rPr>
            <w:rFonts w:ascii="Times New Roman" w:eastAsia="Times New Roman" w:hAnsi="Times New Roman"/>
            <w:sz w:val="24"/>
            <w:szCs w:val="20"/>
            <w:lang w:eastAsia="de-DE"/>
          </w:rPr>
          <w:delText xml:space="preserve"> lack of a significant effect of pH contradicts much of the earlier</w:delText>
        </w:r>
        <w:r w:rsidR="00C56C94" w:rsidRPr="005A283A" w:rsidDel="00AB1F3E">
          <w:rPr>
            <w:rFonts w:ascii="Times New Roman" w:eastAsia="Times New Roman" w:hAnsi="Times New Roman"/>
            <w:sz w:val="24"/>
            <w:szCs w:val="20"/>
            <w:lang w:eastAsia="de-DE"/>
          </w:rPr>
          <w:delText xml:space="preserve"> work on the effect of ocean acidification </w:delText>
        </w:r>
        <w:r w:rsidR="00164CC1" w:rsidRPr="005A283A" w:rsidDel="00AB1F3E">
          <w:rPr>
            <w:rFonts w:ascii="Times New Roman" w:eastAsia="Times New Roman" w:hAnsi="Times New Roman"/>
            <w:sz w:val="24"/>
            <w:szCs w:val="20"/>
            <w:lang w:eastAsia="de-DE"/>
          </w:rPr>
          <w:delText>(</w:delText>
        </w:r>
        <w:r w:rsidR="00787E59" w:rsidRPr="005A283A" w:rsidDel="00AB1F3E">
          <w:rPr>
            <w:rFonts w:ascii="Times New Roman" w:eastAsia="Times New Roman" w:hAnsi="Times New Roman"/>
            <w:sz w:val="24"/>
            <w:szCs w:val="20"/>
            <w:lang w:eastAsia="de-DE"/>
          </w:rPr>
          <w:delText>Albright et al 2010</w:delText>
        </w:r>
        <w:r w:rsidR="004C5C89" w:rsidRPr="005A283A" w:rsidDel="00AB1F3E">
          <w:rPr>
            <w:rFonts w:ascii="Times New Roman" w:eastAsia="Times New Roman" w:hAnsi="Times New Roman"/>
            <w:sz w:val="24"/>
            <w:szCs w:val="20"/>
            <w:lang w:eastAsia="de-DE"/>
          </w:rPr>
          <w:delText>) on the early life history stages of corals</w:delText>
        </w:r>
        <w:r w:rsidR="008A573E" w:rsidRPr="005A283A" w:rsidDel="00AB1F3E">
          <w:rPr>
            <w:rFonts w:ascii="Times New Roman" w:eastAsia="Times New Roman" w:hAnsi="Times New Roman"/>
            <w:sz w:val="24"/>
            <w:szCs w:val="20"/>
            <w:lang w:eastAsia="de-DE"/>
          </w:rPr>
          <w:delText>,</w:delText>
        </w:r>
        <w:r w:rsidR="004C5C89" w:rsidRPr="005A283A" w:rsidDel="00AB1F3E">
          <w:rPr>
            <w:rFonts w:ascii="Times New Roman" w:eastAsia="Times New Roman" w:hAnsi="Times New Roman"/>
            <w:sz w:val="24"/>
            <w:szCs w:val="20"/>
            <w:lang w:eastAsia="de-DE"/>
          </w:rPr>
          <w:delText xml:space="preserve"> but is in strong agreement with more recent experimental work demonstrating that temperature has a much greater effect than pH (Chua et al. 2013).</w:delText>
        </w:r>
        <w:r w:rsidRPr="005A283A" w:rsidDel="00AB1F3E">
          <w:rPr>
            <w:rFonts w:ascii="Times New Roman" w:eastAsia="Times New Roman" w:hAnsi="Times New Roman"/>
            <w:sz w:val="24"/>
            <w:szCs w:val="20"/>
            <w:lang w:eastAsia="de-DE"/>
          </w:rPr>
          <w:delText xml:space="preserve"> </w:delText>
        </w:r>
      </w:del>
    </w:p>
    <w:p w14:paraId="4A2C92B7" w14:textId="77777777" w:rsidR="00AB1F3E" w:rsidRPr="008352FC" w:rsidRDefault="00AB1F3E" w:rsidP="00AB1F3E">
      <w:pPr>
        <w:pStyle w:val="NoSpacing"/>
        <w:spacing w:line="480" w:lineRule="auto"/>
        <w:rPr>
          <w:ins w:id="430" w:author="Rachael Maree Woods" w:date="2016-03-16T09:52:00Z"/>
          <w:rFonts w:ascii="Times New Roman" w:eastAsia="Times New Roman" w:hAnsi="Times New Roman"/>
          <w:sz w:val="24"/>
          <w:szCs w:val="20"/>
          <w:lang w:eastAsia="de-DE"/>
        </w:rPr>
      </w:pPr>
      <w:ins w:id="431" w:author="Rachael Maree Woods" w:date="2016-03-16T09:52:00Z">
        <w:r w:rsidRPr="008352FC">
          <w:rPr>
            <w:rFonts w:ascii="Times New Roman" w:eastAsia="Times New Roman" w:hAnsi="Times New Roman"/>
            <w:sz w:val="24"/>
            <w:szCs w:val="20"/>
            <w:lang w:eastAsia="de-DE"/>
          </w:rPr>
          <w:t xml:space="preserve">Our research demonstrates the relative importance of a range of environmental factors in estimating the success of early life history stages in corals. Coral fertilisation success and larval survivorship were affected by multiple water </w:t>
        </w:r>
        <w:r w:rsidRPr="008352FC">
          <w:rPr>
            <w:rFonts w:ascii="Times New Roman" w:eastAsia="Times New Roman" w:hAnsi="Times New Roman"/>
            <w:sz w:val="24"/>
            <w:szCs w:val="20"/>
            <w:lang w:eastAsia="de-DE"/>
          </w:rPr>
          <w:lastRenderedPageBreak/>
          <w:t>quality factors. Consistent with earlier studies (</w:t>
        </w:r>
        <w:r w:rsidRPr="008352FC">
          <w:rPr>
            <w:rFonts w:ascii="Times New Roman" w:eastAsia="Times New Roman" w:hAnsi="Times New Roman"/>
            <w:sz w:val="24"/>
            <w:szCs w:val="20"/>
            <w:lang w:eastAsia="de-DE"/>
          </w:rPr>
          <w:fldChar w:fldCharType="begin"/>
        </w:r>
        <w:r w:rsidRPr="008352FC">
          <w:rPr>
            <w:rFonts w:ascii="Times New Roman" w:eastAsia="Times New Roman" w:hAnsi="Times New Roman"/>
            <w:sz w:val="24"/>
            <w:szCs w:val="20"/>
            <w:lang w:eastAsia="de-DE"/>
          </w:rPr>
          <w:instrText xml:space="preserve"> HYPERLINK \l "_ENREF_43" \o "Negri, 2001 #3" </w:instrText>
        </w:r>
        <w:r w:rsidRPr="008352FC">
          <w:rPr>
            <w:rFonts w:ascii="Times New Roman" w:eastAsia="Times New Roman" w:hAnsi="Times New Roman"/>
            <w:sz w:val="24"/>
            <w:szCs w:val="20"/>
            <w:lang w:eastAsia="de-DE"/>
          </w:rPr>
          <w:fldChar w:fldCharType="separate"/>
        </w:r>
        <w:r w:rsidRPr="008352FC">
          <w:rPr>
            <w:rFonts w:ascii="Times New Roman" w:eastAsia="Times New Roman" w:hAnsi="Times New Roman"/>
            <w:sz w:val="24"/>
            <w:szCs w:val="20"/>
            <w:lang w:eastAsia="de-DE"/>
          </w:rPr>
          <w:t>Negri and Heyward 2001</w:t>
        </w:r>
        <w:r w:rsidRPr="008352FC">
          <w:rPr>
            <w:rFonts w:ascii="Times New Roman" w:eastAsia="Times New Roman" w:hAnsi="Times New Roman"/>
            <w:sz w:val="24"/>
            <w:szCs w:val="20"/>
            <w:lang w:eastAsia="de-DE"/>
          </w:rPr>
          <w:fldChar w:fldCharType="end"/>
        </w:r>
        <w:r w:rsidRPr="008352FC">
          <w:rPr>
            <w:rFonts w:ascii="Times New Roman" w:eastAsia="Times New Roman" w:hAnsi="Times New Roman"/>
            <w:sz w:val="24"/>
            <w:szCs w:val="20"/>
            <w:lang w:eastAsia="de-DE"/>
          </w:rPr>
          <w:t>), the heavy metal copper had significant negative impacts on fertilisation and larval survivorship. Copper, which significantly affects both life history stages, occurs naturally at low levels within the marine environment. However, the levels at which copper significantly impacts coral development are not widespread, but are instead limited to localised pollution caused by anti-fouling agents on vessels (</w:t>
        </w:r>
        <w:r w:rsidRPr="008352FC">
          <w:rPr>
            <w:rFonts w:ascii="Times New Roman" w:eastAsia="Times New Roman" w:hAnsi="Times New Roman"/>
            <w:sz w:val="24"/>
            <w:szCs w:val="20"/>
            <w:lang w:eastAsia="de-DE"/>
          </w:rPr>
          <w:fldChar w:fldCharType="begin"/>
        </w:r>
        <w:r w:rsidRPr="008352FC">
          <w:rPr>
            <w:rFonts w:ascii="Times New Roman" w:eastAsia="Times New Roman" w:hAnsi="Times New Roman"/>
            <w:sz w:val="24"/>
            <w:szCs w:val="20"/>
            <w:lang w:eastAsia="de-DE"/>
          </w:rPr>
          <w:instrText xml:space="preserve"> HYPERLINK \l "_ENREF_51" \o "Reichelt-Brushett, 2004 #13" </w:instrText>
        </w:r>
        <w:r w:rsidRPr="008352FC">
          <w:rPr>
            <w:rFonts w:ascii="Times New Roman" w:eastAsia="Times New Roman" w:hAnsi="Times New Roman"/>
            <w:sz w:val="24"/>
            <w:szCs w:val="20"/>
            <w:lang w:eastAsia="de-DE"/>
          </w:rPr>
          <w:fldChar w:fldCharType="separate"/>
        </w:r>
        <w:r w:rsidRPr="008352FC">
          <w:rPr>
            <w:rFonts w:ascii="Times New Roman" w:eastAsia="Times New Roman" w:hAnsi="Times New Roman"/>
            <w:sz w:val="24"/>
            <w:szCs w:val="20"/>
            <w:lang w:eastAsia="de-DE"/>
          </w:rPr>
          <w:t>Reichelt-Brushett and Harrison 2004</w:t>
        </w:r>
        <w:r w:rsidRPr="008352FC">
          <w:rPr>
            <w:rFonts w:ascii="Times New Roman" w:eastAsia="Times New Roman" w:hAnsi="Times New Roman"/>
            <w:sz w:val="24"/>
            <w:szCs w:val="20"/>
            <w:lang w:eastAsia="de-DE"/>
          </w:rPr>
          <w:fldChar w:fldCharType="end"/>
        </w:r>
        <w:r w:rsidRPr="008352FC">
          <w:rPr>
            <w:rFonts w:ascii="Times New Roman" w:eastAsia="Times New Roman" w:hAnsi="Times New Roman"/>
            <w:sz w:val="24"/>
            <w:szCs w:val="20"/>
            <w:lang w:eastAsia="de-DE"/>
          </w:rPr>
          <w:t xml:space="preserve">; </w:t>
        </w:r>
        <w:r w:rsidRPr="008352FC">
          <w:rPr>
            <w:rFonts w:ascii="Times New Roman" w:eastAsia="Times New Roman" w:hAnsi="Times New Roman"/>
            <w:sz w:val="24"/>
            <w:szCs w:val="20"/>
            <w:lang w:eastAsia="de-DE"/>
          </w:rPr>
          <w:fldChar w:fldCharType="begin"/>
        </w:r>
        <w:r w:rsidRPr="008352FC">
          <w:rPr>
            <w:rFonts w:ascii="Times New Roman" w:eastAsia="Times New Roman" w:hAnsi="Times New Roman"/>
            <w:sz w:val="24"/>
            <w:szCs w:val="20"/>
            <w:lang w:eastAsia="de-DE"/>
          </w:rPr>
          <w:instrText xml:space="preserve"> HYPERLINK \l "_ENREF_43" \o "Negri, 2001 #3" </w:instrText>
        </w:r>
        <w:r w:rsidRPr="008352FC">
          <w:rPr>
            <w:rFonts w:ascii="Times New Roman" w:eastAsia="Times New Roman" w:hAnsi="Times New Roman"/>
            <w:sz w:val="24"/>
            <w:szCs w:val="20"/>
            <w:lang w:eastAsia="de-DE"/>
          </w:rPr>
          <w:fldChar w:fldCharType="separate"/>
        </w:r>
        <w:r w:rsidRPr="008352FC">
          <w:rPr>
            <w:rFonts w:ascii="Times New Roman" w:eastAsia="Times New Roman" w:hAnsi="Times New Roman"/>
            <w:sz w:val="24"/>
            <w:szCs w:val="20"/>
            <w:lang w:eastAsia="de-DE"/>
          </w:rPr>
          <w:t>Negri and Heyward 2001</w:t>
        </w:r>
        <w:r w:rsidRPr="008352FC">
          <w:rPr>
            <w:rFonts w:ascii="Times New Roman" w:eastAsia="Times New Roman" w:hAnsi="Times New Roman"/>
            <w:sz w:val="24"/>
            <w:szCs w:val="20"/>
            <w:lang w:eastAsia="de-DE"/>
          </w:rPr>
          <w:fldChar w:fldCharType="end"/>
        </w:r>
        <w:r w:rsidRPr="008352FC">
          <w:rPr>
            <w:rFonts w:ascii="Times New Roman" w:eastAsia="Times New Roman" w:hAnsi="Times New Roman"/>
            <w:sz w:val="24"/>
            <w:szCs w:val="20"/>
            <w:lang w:eastAsia="de-DE"/>
          </w:rPr>
          <w:t>). Lead, which was also found to significantly reduce larval survivorship, can be found at high levels more broadly in nearshore reef environments, as a result of industrial activities (</w:t>
        </w:r>
        <w:r w:rsidRPr="008352FC">
          <w:rPr>
            <w:rFonts w:ascii="Times New Roman" w:eastAsia="Times New Roman" w:hAnsi="Times New Roman"/>
            <w:sz w:val="24"/>
            <w:szCs w:val="20"/>
            <w:lang w:eastAsia="de-DE"/>
          </w:rPr>
          <w:fldChar w:fldCharType="begin"/>
        </w:r>
        <w:r w:rsidRPr="008352FC">
          <w:rPr>
            <w:rFonts w:ascii="Times New Roman" w:eastAsia="Times New Roman" w:hAnsi="Times New Roman"/>
            <w:sz w:val="24"/>
            <w:szCs w:val="20"/>
            <w:lang w:eastAsia="de-DE"/>
          </w:rPr>
          <w:instrText xml:space="preserve"> HYPERLINK \l "_ENREF_40" \o "Li, 2001 #80" </w:instrText>
        </w:r>
        <w:r w:rsidRPr="008352FC">
          <w:rPr>
            <w:rFonts w:ascii="Times New Roman" w:eastAsia="Times New Roman" w:hAnsi="Times New Roman"/>
            <w:sz w:val="24"/>
            <w:szCs w:val="20"/>
            <w:lang w:eastAsia="de-DE"/>
          </w:rPr>
          <w:fldChar w:fldCharType="separate"/>
        </w:r>
        <w:r w:rsidRPr="008352FC">
          <w:rPr>
            <w:rFonts w:ascii="Times New Roman" w:eastAsia="Times New Roman" w:hAnsi="Times New Roman"/>
            <w:sz w:val="24"/>
            <w:szCs w:val="20"/>
            <w:lang w:eastAsia="de-DE"/>
          </w:rPr>
          <w:t>Li et al. 2001</w:t>
        </w:r>
        <w:r w:rsidRPr="008352FC">
          <w:rPr>
            <w:rFonts w:ascii="Times New Roman" w:eastAsia="Times New Roman" w:hAnsi="Times New Roman"/>
            <w:sz w:val="24"/>
            <w:szCs w:val="20"/>
            <w:lang w:eastAsia="de-DE"/>
          </w:rPr>
          <w:fldChar w:fldCharType="end"/>
        </w:r>
        <w:r w:rsidRPr="008352FC">
          <w:rPr>
            <w:rFonts w:ascii="Times New Roman" w:eastAsia="Times New Roman" w:hAnsi="Times New Roman"/>
            <w:sz w:val="24"/>
            <w:szCs w:val="20"/>
            <w:lang w:eastAsia="de-DE"/>
          </w:rPr>
          <w:t xml:space="preserve">; </w:t>
        </w:r>
        <w:r w:rsidRPr="008352FC">
          <w:rPr>
            <w:rFonts w:ascii="Times New Roman" w:eastAsia="Times New Roman" w:hAnsi="Times New Roman"/>
            <w:sz w:val="24"/>
            <w:szCs w:val="20"/>
            <w:lang w:eastAsia="de-DE"/>
          </w:rPr>
          <w:fldChar w:fldCharType="begin"/>
        </w:r>
        <w:r w:rsidRPr="008352FC">
          <w:rPr>
            <w:rFonts w:ascii="Times New Roman" w:eastAsia="Times New Roman" w:hAnsi="Times New Roman"/>
            <w:sz w:val="24"/>
            <w:szCs w:val="20"/>
            <w:lang w:eastAsia="de-DE"/>
          </w:rPr>
          <w:instrText xml:space="preserve"> HYPERLINK \l "_ENREF_47" \o "Polkowska, 2001 #76" </w:instrText>
        </w:r>
        <w:r w:rsidRPr="008352FC">
          <w:rPr>
            <w:rFonts w:ascii="Times New Roman" w:eastAsia="Times New Roman" w:hAnsi="Times New Roman"/>
            <w:sz w:val="24"/>
            <w:szCs w:val="20"/>
            <w:lang w:eastAsia="de-DE"/>
          </w:rPr>
          <w:fldChar w:fldCharType="separate"/>
        </w:r>
        <w:r w:rsidRPr="008352FC">
          <w:rPr>
            <w:rFonts w:ascii="Times New Roman" w:eastAsia="Times New Roman" w:hAnsi="Times New Roman"/>
            <w:sz w:val="24"/>
            <w:szCs w:val="20"/>
            <w:lang w:eastAsia="de-DE"/>
          </w:rPr>
          <w:t>Polkowska et al. 2001</w:t>
        </w:r>
        <w:r w:rsidRPr="008352FC">
          <w:rPr>
            <w:rFonts w:ascii="Times New Roman" w:eastAsia="Times New Roman" w:hAnsi="Times New Roman"/>
            <w:sz w:val="24"/>
            <w:szCs w:val="20"/>
            <w:lang w:eastAsia="de-DE"/>
          </w:rPr>
          <w:fldChar w:fldCharType="end"/>
        </w:r>
        <w:r w:rsidRPr="008352FC">
          <w:rPr>
            <w:rFonts w:ascii="Times New Roman" w:eastAsia="Times New Roman" w:hAnsi="Times New Roman"/>
            <w:sz w:val="24"/>
            <w:szCs w:val="20"/>
            <w:lang w:eastAsia="de-DE"/>
          </w:rPr>
          <w:t xml:space="preserve">).  The introduction of nutrients into marine environments, including phosphate and ammonium, severely diminishes water quality, which we show, will lead to a reduction in fertisliation success of corals. These nutrients are common in run-off from agricultural land uses including the use of fertilisers </w:t>
        </w:r>
        <w:r w:rsidRPr="008352FC">
          <w:rPr>
            <w:rFonts w:ascii="Times New Roman" w:eastAsia="Times New Roman" w:hAnsi="Times New Roman"/>
            <w:sz w:val="24"/>
            <w:szCs w:val="20"/>
            <w:lang w:eastAsia="de-DE"/>
          </w:rPr>
          <w:fldChar w:fldCharType="begin"/>
        </w:r>
        <w:r w:rsidRPr="008352FC">
          <w:rPr>
            <w:rFonts w:ascii="Times New Roman" w:eastAsia="Times New Roman" w:hAnsi="Times New Roman"/>
            <w:sz w:val="24"/>
            <w:szCs w:val="20"/>
            <w:lang w:eastAsia="de-DE"/>
          </w:rPr>
          <w: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instrText>
        </w:r>
        <w:r w:rsidRPr="008352FC">
          <w:rPr>
            <w:rFonts w:ascii="Times New Roman" w:eastAsia="Times New Roman" w:hAnsi="Times New Roman"/>
            <w:sz w:val="24"/>
            <w:szCs w:val="20"/>
            <w:lang w:eastAsia="de-DE"/>
          </w:rPr>
          <w:fldChar w:fldCharType="separate"/>
        </w:r>
        <w:r w:rsidRPr="008352FC">
          <w:rPr>
            <w:rFonts w:ascii="Times New Roman" w:eastAsia="Times New Roman" w:hAnsi="Times New Roman"/>
            <w:sz w:val="24"/>
            <w:szCs w:val="20"/>
            <w:lang w:eastAsia="de-DE"/>
          </w:rPr>
          <w:t>(</w:t>
        </w:r>
        <w:r w:rsidRPr="008352FC">
          <w:rPr>
            <w:rFonts w:ascii="Times New Roman" w:eastAsia="Times New Roman" w:hAnsi="Times New Roman"/>
            <w:sz w:val="24"/>
            <w:szCs w:val="20"/>
            <w:lang w:eastAsia="de-DE"/>
          </w:rPr>
          <w:fldChar w:fldCharType="begin"/>
        </w:r>
        <w:r w:rsidRPr="008352FC">
          <w:rPr>
            <w:rFonts w:ascii="Times New Roman" w:eastAsia="Times New Roman" w:hAnsi="Times New Roman"/>
            <w:sz w:val="24"/>
            <w:szCs w:val="20"/>
            <w:lang w:eastAsia="de-DE"/>
          </w:rPr>
          <w:instrText xml:space="preserve"> HYPERLINK \l "_ENREF_15" \o "Correll, 1998 #17" </w:instrText>
        </w:r>
        <w:r w:rsidRPr="008352FC">
          <w:rPr>
            <w:rFonts w:ascii="Times New Roman" w:eastAsia="Times New Roman" w:hAnsi="Times New Roman"/>
            <w:sz w:val="24"/>
            <w:szCs w:val="20"/>
            <w:lang w:eastAsia="de-DE"/>
          </w:rPr>
          <w:fldChar w:fldCharType="separate"/>
        </w:r>
        <w:r w:rsidRPr="008352FC">
          <w:rPr>
            <w:rFonts w:ascii="Times New Roman" w:eastAsia="Times New Roman" w:hAnsi="Times New Roman"/>
            <w:sz w:val="24"/>
            <w:szCs w:val="20"/>
            <w:lang w:eastAsia="de-DE"/>
          </w:rPr>
          <w:t>Correll 1998</w:t>
        </w:r>
        <w:r w:rsidRPr="008352FC">
          <w:rPr>
            <w:rFonts w:ascii="Times New Roman" w:eastAsia="Times New Roman" w:hAnsi="Times New Roman"/>
            <w:sz w:val="24"/>
            <w:szCs w:val="20"/>
            <w:lang w:eastAsia="de-DE"/>
          </w:rPr>
          <w:fldChar w:fldCharType="end"/>
        </w:r>
        <w:r w:rsidRPr="008352FC">
          <w:rPr>
            <w:rFonts w:ascii="Times New Roman" w:eastAsia="Times New Roman" w:hAnsi="Times New Roman"/>
            <w:sz w:val="24"/>
            <w:szCs w:val="20"/>
            <w:lang w:eastAsia="de-DE"/>
          </w:rPr>
          <w:t xml:space="preserve">; </w:t>
        </w:r>
        <w:r w:rsidRPr="008352FC">
          <w:rPr>
            <w:rFonts w:ascii="Times New Roman" w:eastAsia="Times New Roman" w:hAnsi="Times New Roman"/>
            <w:sz w:val="24"/>
            <w:szCs w:val="20"/>
            <w:lang w:eastAsia="de-DE"/>
          </w:rPr>
          <w:fldChar w:fldCharType="begin"/>
        </w:r>
        <w:r w:rsidRPr="008352FC">
          <w:rPr>
            <w:rFonts w:ascii="Times New Roman" w:eastAsia="Times New Roman" w:hAnsi="Times New Roman"/>
            <w:sz w:val="24"/>
            <w:szCs w:val="20"/>
            <w:lang w:eastAsia="de-DE"/>
          </w:rPr>
          <w:instrText xml:space="preserve"> HYPERLINK \l "_ENREF_31" \o "Harrison, 2001 #43" </w:instrText>
        </w:r>
        <w:r w:rsidRPr="008352FC">
          <w:rPr>
            <w:rFonts w:ascii="Times New Roman" w:eastAsia="Times New Roman" w:hAnsi="Times New Roman"/>
            <w:sz w:val="24"/>
            <w:szCs w:val="20"/>
            <w:lang w:eastAsia="de-DE"/>
          </w:rPr>
          <w:fldChar w:fldCharType="separate"/>
        </w:r>
        <w:r w:rsidRPr="008352FC">
          <w:rPr>
            <w:rFonts w:ascii="Times New Roman" w:eastAsia="Times New Roman" w:hAnsi="Times New Roman"/>
            <w:sz w:val="24"/>
            <w:szCs w:val="20"/>
            <w:lang w:eastAsia="de-DE"/>
          </w:rPr>
          <w:t>Harrison and Ward 2001</w:t>
        </w:r>
        <w:r w:rsidRPr="008352FC">
          <w:rPr>
            <w:rFonts w:ascii="Times New Roman" w:eastAsia="Times New Roman" w:hAnsi="Times New Roman"/>
            <w:sz w:val="24"/>
            <w:szCs w:val="20"/>
            <w:lang w:eastAsia="de-DE"/>
          </w:rPr>
          <w:fldChar w:fldCharType="end"/>
        </w:r>
        <w:r w:rsidRPr="008352FC">
          <w:rPr>
            <w:rFonts w:ascii="Times New Roman" w:eastAsia="Times New Roman" w:hAnsi="Times New Roman"/>
            <w:sz w:val="24"/>
            <w:szCs w:val="20"/>
            <w:lang w:eastAsia="de-DE"/>
          </w:rPr>
          <w:t>)</w:t>
        </w:r>
        <w:r w:rsidRPr="008352FC">
          <w:rPr>
            <w:rFonts w:ascii="Times New Roman" w:eastAsia="Times New Roman" w:hAnsi="Times New Roman"/>
            <w:sz w:val="24"/>
            <w:szCs w:val="20"/>
            <w:lang w:eastAsia="de-DE"/>
          </w:rPr>
          <w:fldChar w:fldCharType="end"/>
        </w:r>
        <w:r w:rsidRPr="008352FC">
          <w:rPr>
            <w:rFonts w:ascii="Times New Roman" w:eastAsia="Times New Roman" w:hAnsi="Times New Roman"/>
            <w:sz w:val="24"/>
            <w:szCs w:val="20"/>
            <w:lang w:eastAsia="de-DE"/>
          </w:rPr>
          <w:t xml:space="preserve">. Natural and anthropogenic disturbances ranging from storms to seafloor dredging increase the amount of suspended sediment within marine environments, especially in shallower or nearshore habitats </w:t>
        </w:r>
        <w:r w:rsidRPr="008352FC">
          <w:rPr>
            <w:rFonts w:ascii="Times New Roman" w:eastAsia="Times New Roman" w:hAnsi="Times New Roman"/>
            <w:sz w:val="24"/>
            <w:szCs w:val="20"/>
            <w:lang w:eastAsia="de-DE"/>
          </w:rPr>
          <w:fldChar w:fldCharType="begin"/>
        </w:r>
        <w:r w:rsidRPr="008352FC">
          <w:rPr>
            <w:rFonts w:ascii="Times New Roman" w:eastAsia="Times New Roman" w:hAnsi="Times New Roman"/>
            <w:sz w:val="24"/>
            <w:szCs w:val="20"/>
            <w:lang w:eastAsia="de-DE"/>
          </w:rPr>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Pr="008352FC">
          <w:rPr>
            <w:rFonts w:ascii="Times New Roman" w:eastAsia="Times New Roman" w:hAnsi="Times New Roman"/>
            <w:sz w:val="24"/>
            <w:szCs w:val="20"/>
            <w:lang w:eastAsia="de-DE"/>
          </w:rPr>
          <w:fldChar w:fldCharType="separate"/>
        </w:r>
        <w:r w:rsidRPr="008352FC">
          <w:rPr>
            <w:rFonts w:ascii="Times New Roman" w:eastAsia="Times New Roman" w:hAnsi="Times New Roman"/>
            <w:sz w:val="24"/>
            <w:szCs w:val="20"/>
            <w:lang w:eastAsia="de-DE"/>
          </w:rPr>
          <w:t>(</w:t>
        </w:r>
        <w:r w:rsidRPr="008352FC">
          <w:rPr>
            <w:rFonts w:ascii="Times New Roman" w:eastAsia="Times New Roman" w:hAnsi="Times New Roman"/>
            <w:sz w:val="24"/>
            <w:szCs w:val="20"/>
            <w:lang w:eastAsia="de-DE"/>
          </w:rPr>
          <w:fldChar w:fldCharType="begin"/>
        </w:r>
        <w:r w:rsidRPr="008352FC">
          <w:rPr>
            <w:rFonts w:ascii="Times New Roman" w:eastAsia="Times New Roman" w:hAnsi="Times New Roman"/>
            <w:sz w:val="24"/>
            <w:szCs w:val="20"/>
            <w:lang w:eastAsia="de-DE"/>
          </w:rPr>
          <w:instrText xml:space="preserve"> HYPERLINK \l "_ENREF_35" \o "Humphrey, 2008 #46" </w:instrText>
        </w:r>
        <w:r w:rsidRPr="008352FC">
          <w:rPr>
            <w:rFonts w:ascii="Times New Roman" w:eastAsia="Times New Roman" w:hAnsi="Times New Roman"/>
            <w:sz w:val="24"/>
            <w:szCs w:val="20"/>
            <w:lang w:eastAsia="de-DE"/>
          </w:rPr>
          <w:fldChar w:fldCharType="separate"/>
        </w:r>
        <w:r w:rsidRPr="008352FC">
          <w:rPr>
            <w:rFonts w:ascii="Times New Roman" w:eastAsia="Times New Roman" w:hAnsi="Times New Roman"/>
            <w:sz w:val="24"/>
            <w:szCs w:val="20"/>
            <w:lang w:eastAsia="de-DE"/>
          </w:rPr>
          <w:t>Humphrey et al. 2008</w:t>
        </w:r>
        <w:r w:rsidRPr="008352FC">
          <w:rPr>
            <w:rFonts w:ascii="Times New Roman" w:eastAsia="Times New Roman" w:hAnsi="Times New Roman"/>
            <w:sz w:val="24"/>
            <w:szCs w:val="20"/>
            <w:lang w:eastAsia="de-DE"/>
          </w:rPr>
          <w:fldChar w:fldCharType="end"/>
        </w:r>
        <w:r w:rsidRPr="008352FC">
          <w:rPr>
            <w:rFonts w:ascii="Times New Roman" w:eastAsia="Times New Roman" w:hAnsi="Times New Roman"/>
            <w:sz w:val="24"/>
            <w:szCs w:val="20"/>
            <w:lang w:eastAsia="de-DE"/>
          </w:rPr>
          <w:t xml:space="preserve">; </w:t>
        </w:r>
        <w:r w:rsidRPr="008352FC">
          <w:rPr>
            <w:rFonts w:ascii="Times New Roman" w:eastAsia="Times New Roman" w:hAnsi="Times New Roman"/>
            <w:sz w:val="24"/>
            <w:szCs w:val="20"/>
            <w:lang w:eastAsia="de-DE"/>
          </w:rPr>
          <w:fldChar w:fldCharType="begin"/>
        </w:r>
        <w:r w:rsidRPr="008352FC">
          <w:rPr>
            <w:rFonts w:ascii="Times New Roman" w:eastAsia="Times New Roman" w:hAnsi="Times New Roman"/>
            <w:sz w:val="24"/>
            <w:szCs w:val="20"/>
            <w:lang w:eastAsia="de-DE"/>
          </w:rPr>
          <w:instrText xml:space="preserve"> HYPERLINK \l "_ENREF_19" \o "Erftemeijer, 2012 #69" </w:instrText>
        </w:r>
        <w:r w:rsidRPr="008352FC">
          <w:rPr>
            <w:rFonts w:ascii="Times New Roman" w:eastAsia="Times New Roman" w:hAnsi="Times New Roman"/>
            <w:sz w:val="24"/>
            <w:szCs w:val="20"/>
            <w:lang w:eastAsia="de-DE"/>
          </w:rPr>
          <w:fldChar w:fldCharType="separate"/>
        </w:r>
        <w:r w:rsidRPr="008352FC">
          <w:rPr>
            <w:rFonts w:ascii="Times New Roman" w:eastAsia="Times New Roman" w:hAnsi="Times New Roman"/>
            <w:sz w:val="24"/>
            <w:szCs w:val="20"/>
            <w:lang w:eastAsia="de-DE"/>
          </w:rPr>
          <w:t>Erftemeijer et al. 2012</w:t>
        </w:r>
        <w:r w:rsidRPr="008352FC">
          <w:rPr>
            <w:rFonts w:ascii="Times New Roman" w:eastAsia="Times New Roman" w:hAnsi="Times New Roman"/>
            <w:sz w:val="24"/>
            <w:szCs w:val="20"/>
            <w:lang w:eastAsia="de-DE"/>
          </w:rPr>
          <w:fldChar w:fldCharType="end"/>
        </w:r>
        <w:r w:rsidRPr="008352FC">
          <w:rPr>
            <w:rFonts w:ascii="Times New Roman" w:eastAsia="Times New Roman" w:hAnsi="Times New Roman"/>
            <w:sz w:val="24"/>
            <w:szCs w:val="20"/>
            <w:lang w:eastAsia="de-DE"/>
          </w:rPr>
          <w:t xml:space="preserve">; </w:t>
        </w:r>
        <w:r w:rsidRPr="008352FC">
          <w:rPr>
            <w:rFonts w:ascii="Times New Roman" w:eastAsia="Times New Roman" w:hAnsi="Times New Roman"/>
            <w:sz w:val="24"/>
            <w:szCs w:val="20"/>
            <w:lang w:eastAsia="de-DE"/>
          </w:rPr>
          <w:fldChar w:fldCharType="begin"/>
        </w:r>
        <w:r w:rsidRPr="008352FC">
          <w:rPr>
            <w:rFonts w:ascii="Times New Roman" w:eastAsia="Times New Roman" w:hAnsi="Times New Roman"/>
            <w:sz w:val="24"/>
            <w:szCs w:val="20"/>
            <w:lang w:eastAsia="de-DE"/>
          </w:rPr>
          <w:instrText xml:space="preserve"> HYPERLINK \l "_ENREF_62" \o "Styan, 2012 #63" </w:instrText>
        </w:r>
        <w:r w:rsidRPr="008352FC">
          <w:rPr>
            <w:rFonts w:ascii="Times New Roman" w:eastAsia="Times New Roman" w:hAnsi="Times New Roman"/>
            <w:sz w:val="24"/>
            <w:szCs w:val="20"/>
            <w:lang w:eastAsia="de-DE"/>
          </w:rPr>
          <w:fldChar w:fldCharType="separate"/>
        </w:r>
        <w:r w:rsidRPr="008352FC">
          <w:rPr>
            <w:rFonts w:ascii="Times New Roman" w:eastAsia="Times New Roman" w:hAnsi="Times New Roman"/>
            <w:sz w:val="24"/>
            <w:szCs w:val="20"/>
            <w:lang w:eastAsia="de-DE"/>
          </w:rPr>
          <w:t>Styan and Rosser 2012</w:t>
        </w:r>
        <w:r w:rsidRPr="008352FC">
          <w:rPr>
            <w:rFonts w:ascii="Times New Roman" w:eastAsia="Times New Roman" w:hAnsi="Times New Roman"/>
            <w:sz w:val="24"/>
            <w:szCs w:val="20"/>
            <w:lang w:eastAsia="de-DE"/>
          </w:rPr>
          <w:fldChar w:fldCharType="end"/>
        </w:r>
        <w:r w:rsidRPr="008352FC">
          <w:rPr>
            <w:rFonts w:ascii="Times New Roman" w:eastAsia="Times New Roman" w:hAnsi="Times New Roman"/>
            <w:sz w:val="24"/>
            <w:szCs w:val="20"/>
            <w:lang w:eastAsia="de-DE"/>
          </w:rPr>
          <w:t>)</w:t>
        </w:r>
        <w:r w:rsidRPr="008352FC">
          <w:rPr>
            <w:rFonts w:ascii="Times New Roman" w:eastAsia="Times New Roman" w:hAnsi="Times New Roman"/>
            <w:sz w:val="24"/>
            <w:szCs w:val="20"/>
            <w:lang w:eastAsia="de-DE"/>
          </w:rPr>
          <w:fldChar w:fldCharType="end"/>
        </w:r>
        <w:r w:rsidRPr="008352FC">
          <w:rPr>
            <w:rFonts w:ascii="Times New Roman" w:eastAsia="Times New Roman" w:hAnsi="Times New Roman"/>
            <w:sz w:val="24"/>
            <w:szCs w:val="20"/>
            <w:lang w:eastAsia="de-DE"/>
          </w:rPr>
          <w:t xml:space="preserve">. While suspended sediment significantly reduces fertilisation success in corals, it did not appear to have a major influence on larval survivorship (Figure 1). Anthropogenic impacts, including those linked to climate change, greatly affect the marine environment and often lead to changes in ocean temperatures, pH and salinity.  Water temperature and salinity both affected coral early life history stages, with temperature changes decreasing fertilisation and changes in salinity decreasing larval survivorship. Increased water temperatures as a result of climate change threaten marine environments </w:t>
        </w:r>
        <w:r w:rsidRPr="008352FC">
          <w:rPr>
            <w:rFonts w:ascii="Times New Roman" w:eastAsia="Times New Roman" w:hAnsi="Times New Roman"/>
            <w:sz w:val="24"/>
            <w:szCs w:val="20"/>
            <w:lang w:eastAsia="de-DE"/>
          </w:rPr>
          <w:lastRenderedPageBreak/>
          <w:t xml:space="preserve">and therefore coral reefs </w:t>
        </w:r>
        <w:r w:rsidRPr="008352FC">
          <w:rPr>
            <w:rFonts w:ascii="Times New Roman" w:eastAsia="Times New Roman" w:hAnsi="Times New Roman"/>
            <w:sz w:val="24"/>
            <w:szCs w:val="20"/>
            <w:lang w:eastAsia="de-DE"/>
          </w:rPr>
          <w:fldChar w:fldCharType="begin"/>
        </w:r>
        <w:r w:rsidRPr="008352FC">
          <w:rPr>
            <w:rFonts w:ascii="Times New Roman" w:eastAsia="Times New Roman" w:hAnsi="Times New Roman"/>
            <w:sz w:val="24"/>
            <w:szCs w:val="20"/>
            <w:lang w:eastAsia="de-DE"/>
          </w:rPr>
          <w: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instrText>
        </w:r>
        <w:r w:rsidRPr="008352FC">
          <w:rPr>
            <w:rFonts w:ascii="Times New Roman" w:eastAsia="Times New Roman" w:hAnsi="Times New Roman"/>
            <w:sz w:val="24"/>
            <w:szCs w:val="20"/>
            <w:lang w:eastAsia="de-DE"/>
          </w:rPr>
          <w:fldChar w:fldCharType="separate"/>
        </w:r>
        <w:r w:rsidRPr="008352FC">
          <w:rPr>
            <w:rFonts w:ascii="Times New Roman" w:eastAsia="Times New Roman" w:hAnsi="Times New Roman"/>
            <w:sz w:val="24"/>
            <w:szCs w:val="20"/>
            <w:lang w:eastAsia="de-DE"/>
          </w:rPr>
          <w:t>(</w:t>
        </w:r>
        <w:r w:rsidRPr="008352FC">
          <w:rPr>
            <w:rFonts w:ascii="Times New Roman" w:eastAsia="Times New Roman" w:hAnsi="Times New Roman"/>
            <w:sz w:val="24"/>
            <w:szCs w:val="20"/>
            <w:lang w:eastAsia="de-DE"/>
          </w:rPr>
          <w:fldChar w:fldCharType="begin"/>
        </w:r>
        <w:r w:rsidRPr="008352FC">
          <w:rPr>
            <w:rFonts w:ascii="Times New Roman" w:eastAsia="Times New Roman" w:hAnsi="Times New Roman"/>
            <w:sz w:val="24"/>
            <w:szCs w:val="20"/>
            <w:lang w:eastAsia="de-DE"/>
          </w:rPr>
          <w:instrText xml:space="preserve"> HYPERLINK \l "_ENREF_60" \o "Solomon, 2007 #83" </w:instrText>
        </w:r>
        <w:r w:rsidRPr="008352FC">
          <w:rPr>
            <w:rFonts w:ascii="Times New Roman" w:eastAsia="Times New Roman" w:hAnsi="Times New Roman"/>
            <w:sz w:val="24"/>
            <w:szCs w:val="20"/>
            <w:lang w:eastAsia="de-DE"/>
          </w:rPr>
          <w:fldChar w:fldCharType="separate"/>
        </w:r>
        <w:r w:rsidRPr="008352FC">
          <w:rPr>
            <w:rFonts w:ascii="Times New Roman" w:eastAsia="Times New Roman" w:hAnsi="Times New Roman"/>
            <w:sz w:val="24"/>
            <w:szCs w:val="20"/>
            <w:lang w:eastAsia="de-DE"/>
          </w:rPr>
          <w:t>Solomon et al. 2007</w:t>
        </w:r>
        <w:r w:rsidRPr="008352FC">
          <w:rPr>
            <w:rFonts w:ascii="Times New Roman" w:eastAsia="Times New Roman" w:hAnsi="Times New Roman"/>
            <w:sz w:val="24"/>
            <w:szCs w:val="20"/>
            <w:lang w:eastAsia="de-DE"/>
          </w:rPr>
          <w:fldChar w:fldCharType="end"/>
        </w:r>
        <w:r w:rsidRPr="008352FC">
          <w:rPr>
            <w:rFonts w:ascii="Times New Roman" w:eastAsia="Times New Roman" w:hAnsi="Times New Roman"/>
            <w:sz w:val="24"/>
            <w:szCs w:val="20"/>
            <w:lang w:eastAsia="de-DE"/>
          </w:rPr>
          <w:t>)</w:t>
        </w:r>
        <w:r w:rsidRPr="008352FC">
          <w:rPr>
            <w:rFonts w:ascii="Times New Roman" w:eastAsia="Times New Roman" w:hAnsi="Times New Roman"/>
            <w:sz w:val="24"/>
            <w:szCs w:val="20"/>
            <w:lang w:eastAsia="de-DE"/>
          </w:rPr>
          <w:fldChar w:fldCharType="end"/>
        </w:r>
        <w:r w:rsidRPr="008352FC">
          <w:rPr>
            <w:rFonts w:ascii="Times New Roman" w:eastAsia="Times New Roman" w:hAnsi="Times New Roman"/>
            <w:sz w:val="24"/>
            <w:szCs w:val="20"/>
            <w:lang w:eastAsia="de-DE"/>
          </w:rPr>
          <w:t xml:space="preserve">. Episodic increases in freshwater influxes, decreasing salinity as a result of increase storms and runoff from urban areas is also a significant threat to coral larval survival (Knutson et al. 2010; Scott et al., 2013). While both temperature and salinity reduced coral larval success, changes in seawater pH had little influence on either fertilisation or survivorship (Chua et al. 2013). </w:t>
        </w:r>
      </w:ins>
    </w:p>
    <w:p w14:paraId="6EACFA27" w14:textId="77777777" w:rsidR="00F746E8" w:rsidRPr="005A283A" w:rsidRDefault="00F746E8" w:rsidP="00897C61">
      <w:pPr>
        <w:pStyle w:val="NoSpacing"/>
        <w:spacing w:line="480" w:lineRule="auto"/>
        <w:rPr>
          <w:rFonts w:ascii="Times New Roman" w:eastAsia="Times New Roman" w:hAnsi="Times New Roman"/>
          <w:sz w:val="24"/>
          <w:szCs w:val="20"/>
          <w:lang w:eastAsia="de-DE"/>
        </w:rPr>
      </w:pPr>
    </w:p>
    <w:p w14:paraId="1DC3C157" w14:textId="31403A3E" w:rsidR="00897C61" w:rsidRPr="005A283A" w:rsidRDefault="00ED72A1" w:rsidP="00AB1F3E">
      <w:pPr>
        <w:spacing w:line="480" w:lineRule="auto"/>
      </w:pPr>
      <w:r w:rsidRPr="005A283A">
        <w:rPr>
          <w:lang w:val="en-AU"/>
          <w:rPrChange w:id="432" w:author="Rachael Maree Woods" w:date="2016-03-01T12:40:00Z">
            <w:rPr/>
          </w:rPrChange>
        </w:rPr>
        <w:t xml:space="preserve">To be successful, an individual needs to survive both stages of development (fertilisation and larval survivorship). </w:t>
      </w:r>
      <w:ins w:id="433" w:author="Rachael Maree Woods" w:date="2016-03-16T09:53:00Z">
        <w:r w:rsidR="00AB1F3E" w:rsidRPr="008352FC">
          <w:t xml:space="preserve">As an illustration, we collected water samples from three locations that were expected to differ dramatically in water properties. As expected the properties from the Lizard Island water sample, resulted in the greatest estimated success for both fertilisation success and larval survivorship, with 70% and 60% success, respectively. The beach water sample from Sydney (Mona Vale) as had a high level of success especially when compared to the Sydney Harbour sample (Chowder Bay), where water was expected to be most polluted and indeed it was, with the lowest estimated level of success for both early life stages. The joint probability of succeeding through both stages showed the same pattern (Figure 5). </w:t>
        </w:r>
      </w:ins>
      <w:del w:id="434" w:author="Rachael Maree Woods" w:date="2016-03-16T09:53:00Z">
        <w:r w:rsidRPr="005A283A" w:rsidDel="00AB1F3E">
          <w:rPr>
            <w:lang w:val="en-AU"/>
            <w:rPrChange w:id="435" w:author="Rachael Maree Woods" w:date="2016-03-01T12:40:00Z">
              <w:rPr/>
            </w:rPrChange>
          </w:rPr>
          <w:delText>As an example we conducted a joint probability analysis for salinity, which was found to be significant across both life history stages. This model determined the likelihood</w:delText>
        </w:r>
      </w:del>
      <w:r w:rsidRPr="005A283A">
        <w:rPr>
          <w:lang w:val="en-AU"/>
          <w:rPrChange w:id="436" w:author="Rachael Maree Woods" w:date="2016-03-01T12:40:00Z">
            <w:rPr/>
          </w:rPrChange>
        </w:rPr>
        <w:t xml:space="preserve"> </w:t>
      </w:r>
      <w:ins w:id="437" w:author="Rachael Maree Woods" w:date="2016-03-16T09:53:00Z">
        <w:r w:rsidR="00AB1F3E" w:rsidRPr="008352FC">
          <w:t>These probabilities are reflective</w:t>
        </w:r>
        <w:r w:rsidR="00AB1F3E" w:rsidRPr="00AB1F3E">
          <w:rPr>
            <w:lang w:val="en-AU"/>
          </w:rPr>
          <w:t xml:space="preserve"> </w:t>
        </w:r>
      </w:ins>
      <w:r w:rsidRPr="005A283A">
        <w:rPr>
          <w:lang w:val="en-AU"/>
          <w:rPrChange w:id="438" w:author="Rachael Maree Woods" w:date="2016-03-01T12:40:00Z">
            <w:rPr/>
          </w:rPrChange>
        </w:rPr>
        <w:t xml:space="preserve">of a single egg surviving through fertilisation, as well as up to 14 days within the plankton. While larvae can survive for longer than this within the surface waters, this model was </w:t>
      </w:r>
      <w:ins w:id="439" w:author="Rachael Maree Woods" w:date="2016-03-16T09:54:00Z">
        <w:r w:rsidR="00AB1F3E" w:rsidRPr="008352FC">
          <w:t>parameterised with larvae survivorship observations within their peak competency period</w:t>
        </w:r>
        <w:r w:rsidR="00AB1F3E" w:rsidRPr="00AB1F3E" w:rsidDel="00AB1F3E">
          <w:rPr>
            <w:lang w:val="en-AU"/>
          </w:rPr>
          <w:t xml:space="preserve"> </w:t>
        </w:r>
      </w:ins>
      <w:del w:id="440" w:author="Rachael Maree Woods" w:date="2016-03-16T09:54:00Z">
        <w:r w:rsidRPr="005A283A" w:rsidDel="00AB1F3E">
          <w:rPr>
            <w:lang w:val="en-AU"/>
            <w:rPrChange w:id="441" w:author="Rachael Maree Woods" w:date="2016-03-01T12:40:00Z">
              <w:rPr/>
            </w:rPrChange>
          </w:rPr>
          <w:delText xml:space="preserve">created to include larvae within their peak competency period who are most likely to settle within their natal reef </w:delText>
        </w:r>
      </w:del>
      <w:r w:rsidRPr="005A283A">
        <w:rPr>
          <w:lang w:val="en-AU"/>
          <w:rPrChange w:id="442" w:author="Rachael Maree Woods" w:date="2016-03-01T12:40:00Z">
            <w:rPr/>
          </w:rPrChange>
        </w:rPr>
        <w:lastRenderedPageBreak/>
        <w:fldChar w:fldCharType="begin"/>
      </w:r>
      <w:r w:rsidRPr="005A283A">
        <w:rPr>
          <w:lang w:val="en-AU"/>
          <w:rPrChange w:id="443" w:author="Rachael Maree Woods" w:date="2016-03-01T12:40:00Z">
            <w:rPr/>
          </w:rPrChange>
        </w:rPr>
        <w: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instrText>
      </w:r>
      <w:r w:rsidRPr="005A283A">
        <w:rPr>
          <w:lang w:val="en-AU"/>
          <w:rPrChange w:id="444" w:author="Rachael Maree Woods" w:date="2016-03-01T12:40:00Z">
            <w:rPr/>
          </w:rPrChange>
        </w:rPr>
        <w:fldChar w:fldCharType="separate"/>
      </w:r>
      <w:r w:rsidRPr="005A283A">
        <w:rPr>
          <w:lang w:val="en-AU"/>
          <w:rPrChange w:id="445" w:author="Rachael Maree Woods" w:date="2016-03-01T12:40:00Z">
            <w:rPr/>
          </w:rPrChange>
        </w:rPr>
        <w:t>(</w:t>
      </w:r>
      <w:r w:rsidR="00E71073" w:rsidRPr="005A283A">
        <w:rPr>
          <w:lang w:val="en-AU"/>
          <w:rPrChange w:id="446" w:author="Rachael Maree Woods" w:date="2016-03-01T12:40:00Z">
            <w:rPr/>
          </w:rPrChange>
        </w:rPr>
        <w:fldChar w:fldCharType="begin"/>
      </w:r>
      <w:r w:rsidR="00E71073" w:rsidRPr="005A283A">
        <w:rPr>
          <w:lang w:val="en-AU"/>
          <w:rPrChange w:id="447" w:author="Rachael Maree Woods" w:date="2016-03-01T12:40:00Z">
            <w:rPr/>
          </w:rPrChange>
        </w:rPr>
        <w:instrText xml:space="preserve"> HYPERLINK \l "_ENREF_54" \o "Richmond, 1997 #58" </w:instrText>
      </w:r>
      <w:r w:rsidR="00E71073" w:rsidRPr="005A283A">
        <w:rPr>
          <w:lang w:val="en-AU"/>
          <w:rPrChange w:id="448" w:author="Rachael Maree Woods" w:date="2016-03-01T12:40:00Z">
            <w:rPr/>
          </w:rPrChange>
        </w:rPr>
        <w:fldChar w:fldCharType="separate"/>
      </w:r>
      <w:r w:rsidRPr="005A283A">
        <w:rPr>
          <w:lang w:val="en-AU"/>
          <w:rPrChange w:id="449" w:author="Rachael Maree Woods" w:date="2016-03-01T12:40:00Z">
            <w:rPr/>
          </w:rPrChange>
        </w:rPr>
        <w:t>Richmond 1997</w:t>
      </w:r>
      <w:r w:rsidR="00E71073" w:rsidRPr="005A283A">
        <w:rPr>
          <w:lang w:val="en-AU"/>
          <w:rPrChange w:id="450" w:author="Rachael Maree Woods" w:date="2016-03-01T12:40:00Z">
            <w:rPr/>
          </w:rPrChange>
        </w:rPr>
        <w:fldChar w:fldCharType="end"/>
      </w:r>
      <w:r w:rsidRPr="005A283A">
        <w:rPr>
          <w:lang w:val="en-AU"/>
          <w:rPrChange w:id="451" w:author="Rachael Maree Woods" w:date="2016-03-01T12:40:00Z">
            <w:rPr/>
          </w:rPrChange>
        </w:rPr>
        <w:t xml:space="preserve">; </w:t>
      </w:r>
      <w:r w:rsidR="00E71073" w:rsidRPr="005A283A">
        <w:rPr>
          <w:lang w:val="en-AU"/>
          <w:rPrChange w:id="452" w:author="Rachael Maree Woods" w:date="2016-03-01T12:40:00Z">
            <w:rPr/>
          </w:rPrChange>
        </w:rPr>
        <w:fldChar w:fldCharType="begin"/>
      </w:r>
      <w:r w:rsidR="00E71073" w:rsidRPr="005A283A">
        <w:rPr>
          <w:lang w:val="en-AU"/>
          <w:rPrChange w:id="453" w:author="Rachael Maree Woods" w:date="2016-03-01T12:40:00Z">
            <w:rPr/>
          </w:rPrChange>
        </w:rPr>
        <w:instrText xml:space="preserve"> HYPERLINK \l "_ENREF_13" \o "Connolly, 2010 #85" </w:instrText>
      </w:r>
      <w:r w:rsidR="00E71073" w:rsidRPr="005A283A">
        <w:rPr>
          <w:lang w:val="en-AU"/>
          <w:rPrChange w:id="454" w:author="Rachael Maree Woods" w:date="2016-03-01T12:40:00Z">
            <w:rPr/>
          </w:rPrChange>
        </w:rPr>
        <w:fldChar w:fldCharType="separate"/>
      </w:r>
      <w:r w:rsidRPr="005A283A">
        <w:rPr>
          <w:lang w:val="en-AU"/>
          <w:rPrChange w:id="455" w:author="Rachael Maree Woods" w:date="2016-03-01T12:40:00Z">
            <w:rPr/>
          </w:rPrChange>
        </w:rPr>
        <w:t>Connolly and Baird 2010</w:t>
      </w:r>
      <w:r w:rsidR="00E71073" w:rsidRPr="005A283A">
        <w:rPr>
          <w:lang w:val="en-AU"/>
          <w:rPrChange w:id="456" w:author="Rachael Maree Woods" w:date="2016-03-01T12:40:00Z">
            <w:rPr/>
          </w:rPrChange>
        </w:rPr>
        <w:fldChar w:fldCharType="end"/>
      </w:r>
      <w:r w:rsidRPr="005A283A">
        <w:rPr>
          <w:lang w:val="en-AU"/>
          <w:rPrChange w:id="457" w:author="Rachael Maree Woods" w:date="2016-03-01T12:40:00Z">
            <w:rPr/>
          </w:rPrChange>
        </w:rPr>
        <w:t>)</w:t>
      </w:r>
      <w:r w:rsidRPr="005A283A">
        <w:rPr>
          <w:lang w:val="en-AU"/>
          <w:rPrChange w:id="458" w:author="Rachael Maree Woods" w:date="2016-03-01T12:40:00Z">
            <w:rPr/>
          </w:rPrChange>
        </w:rPr>
        <w:fldChar w:fldCharType="end"/>
      </w:r>
      <w:r w:rsidRPr="005A283A">
        <w:rPr>
          <w:lang w:val="en-AU"/>
          <w:rPrChange w:id="459" w:author="Rachael Maree Woods" w:date="2016-03-01T12:40:00Z">
            <w:rPr/>
          </w:rPrChange>
        </w:rPr>
        <w:t xml:space="preserve">. </w:t>
      </w:r>
      <w:ins w:id="460" w:author="Rachael Maree Woods" w:date="2016-03-16T09:54:00Z">
        <w:r w:rsidR="00AB1F3E" w:rsidRPr="008352FC">
          <w:fldChar w:fldCharType="begin"/>
        </w:r>
        <w:r w:rsidR="00AB1F3E" w:rsidRPr="008352FC">
          <w: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instrText>
        </w:r>
        <w:r w:rsidR="00AB1F3E" w:rsidRPr="008352FC">
          <w:fldChar w:fldCharType="separate"/>
        </w:r>
        <w:r w:rsidR="00AB1F3E" w:rsidRPr="008352FC">
          <w:t>(</w:t>
        </w:r>
        <w:r w:rsidR="00AB1F3E" w:rsidRPr="008352FC">
          <w:fldChar w:fldCharType="begin"/>
        </w:r>
        <w:r w:rsidR="00AB1F3E" w:rsidRPr="008352FC">
          <w:instrText xml:space="preserve"> HYPERLINK \l "_ENREF_54" \o "Richmond, 1997 #58" </w:instrText>
        </w:r>
        <w:r w:rsidR="00AB1F3E" w:rsidRPr="008352FC">
          <w:fldChar w:fldCharType="separate"/>
        </w:r>
        <w:r w:rsidR="00AB1F3E" w:rsidRPr="008352FC">
          <w:t>Richmond 1997</w:t>
        </w:r>
        <w:r w:rsidR="00AB1F3E" w:rsidRPr="008352FC">
          <w:fldChar w:fldCharType="end"/>
        </w:r>
        <w:r w:rsidR="00AB1F3E" w:rsidRPr="008352FC">
          <w:t xml:space="preserve">; </w:t>
        </w:r>
        <w:r w:rsidR="00AB1F3E" w:rsidRPr="008352FC">
          <w:fldChar w:fldCharType="begin"/>
        </w:r>
        <w:r w:rsidR="00AB1F3E" w:rsidRPr="008352FC">
          <w:instrText xml:space="preserve"> HYPERLINK \l "_ENREF_13" \o "Connolly, 2010 #85" </w:instrText>
        </w:r>
        <w:r w:rsidR="00AB1F3E" w:rsidRPr="008352FC">
          <w:fldChar w:fldCharType="separate"/>
        </w:r>
        <w:r w:rsidR="00AB1F3E" w:rsidRPr="008352FC">
          <w:t>Connolly and Baird 2010</w:t>
        </w:r>
        <w:r w:rsidR="00AB1F3E" w:rsidRPr="008352FC">
          <w:fldChar w:fldCharType="end"/>
        </w:r>
        <w:r w:rsidR="00AB1F3E" w:rsidRPr="008352FC">
          <w:t>)</w:t>
        </w:r>
        <w:r w:rsidR="00AB1F3E" w:rsidRPr="008352FC">
          <w:fldChar w:fldCharType="end"/>
        </w:r>
        <w:r w:rsidR="00AB1F3E" w:rsidRPr="008352FC">
          <w:t xml:space="preserve">. This model shows that, at each location, the probability of a single egg surviving through both stages of development was lower, compared to the probability of each life stage individually. While this analysis is just an example (based on one-off water samples), it demonstrates how to integrate multiple water quality factors for early life history stages, and then combining success at each stage to give an overall estimate of developmental success. In doing so, the modelling framework can make predictions of success based on actual water quality data from different locations, to determine the effect of environmental changes on larval development. </w:t>
        </w:r>
      </w:ins>
    </w:p>
    <w:p w14:paraId="41CED701" w14:textId="77777777" w:rsidR="008D2A64" w:rsidRPr="008352FC" w:rsidRDefault="004C5C89" w:rsidP="008D2A64">
      <w:pPr>
        <w:pStyle w:val="NoSpacing"/>
        <w:spacing w:line="480" w:lineRule="auto"/>
        <w:rPr>
          <w:ins w:id="461" w:author="Rachael Maree Woods" w:date="2016-03-16T09:58:00Z"/>
          <w:rFonts w:ascii="Times New Roman" w:eastAsia="Times New Roman" w:hAnsi="Times New Roman"/>
          <w:sz w:val="24"/>
          <w:szCs w:val="20"/>
          <w:lang w:eastAsia="de-DE"/>
        </w:rPr>
      </w:pPr>
      <w:r w:rsidRPr="005A283A">
        <w:rPr>
          <w:rFonts w:ascii="Times New Roman" w:eastAsia="Times New Roman" w:hAnsi="Times New Roman"/>
          <w:sz w:val="24"/>
          <w:szCs w:val="20"/>
          <w:lang w:eastAsia="de-DE"/>
        </w:rPr>
        <w:t>Our study is significant because it</w:t>
      </w:r>
      <w:r w:rsidR="00897C61" w:rsidRPr="005A283A">
        <w:rPr>
          <w:rFonts w:ascii="Times New Roman" w:eastAsia="Times New Roman" w:hAnsi="Times New Roman"/>
          <w:sz w:val="24"/>
          <w:szCs w:val="20"/>
          <w:lang w:eastAsia="de-DE"/>
        </w:rPr>
        <w:t xml:space="preserve"> estimate</w:t>
      </w:r>
      <w:r w:rsidRPr="005A283A">
        <w:rPr>
          <w:rFonts w:ascii="Times New Roman" w:eastAsia="Times New Roman" w:hAnsi="Times New Roman"/>
          <w:sz w:val="24"/>
          <w:szCs w:val="20"/>
          <w:lang w:eastAsia="de-DE"/>
        </w:rPr>
        <w:t>s</w:t>
      </w:r>
      <w:r w:rsidR="00897C61" w:rsidRPr="005A283A">
        <w:rPr>
          <w:rFonts w:ascii="Times New Roman" w:eastAsia="Times New Roman" w:hAnsi="Times New Roman"/>
          <w:sz w:val="24"/>
          <w:szCs w:val="20"/>
          <w:lang w:eastAsia="de-DE"/>
        </w:rPr>
        <w:t xml:space="preserve"> the relative importance of </w:t>
      </w:r>
      <w:r w:rsidRPr="005A283A">
        <w:rPr>
          <w:rFonts w:ascii="Times New Roman" w:eastAsia="Times New Roman" w:hAnsi="Times New Roman"/>
          <w:sz w:val="24"/>
          <w:szCs w:val="20"/>
          <w:lang w:eastAsia="de-DE"/>
        </w:rPr>
        <w:t xml:space="preserve">various </w:t>
      </w:r>
      <w:r w:rsidR="00897C61" w:rsidRPr="005A283A">
        <w:rPr>
          <w:rFonts w:ascii="Times New Roman" w:eastAsia="Times New Roman" w:hAnsi="Times New Roman"/>
          <w:sz w:val="24"/>
          <w:szCs w:val="20"/>
          <w:lang w:eastAsia="de-DE"/>
        </w:rPr>
        <w:t xml:space="preserve">environmental factors on the early life history stages of corals. However, there were several issues that might have influenced the predictive capacity of the models. While the models likely isolated the important environmental factors reducing fertilisation and larvae success, they were based on only </w:t>
      </w:r>
      <w:del w:id="462" w:author="Rachael Maree Woods" w:date="2016-03-16T09:56:00Z">
        <w:r w:rsidR="00897C61" w:rsidRPr="005A283A" w:rsidDel="008D2A64">
          <w:rPr>
            <w:rFonts w:ascii="Times New Roman" w:eastAsia="Times New Roman" w:hAnsi="Times New Roman"/>
            <w:sz w:val="24"/>
            <w:szCs w:val="20"/>
            <w:lang w:eastAsia="de-DE"/>
          </w:rPr>
          <w:delText xml:space="preserve">18 </w:delText>
        </w:r>
      </w:del>
      <w:ins w:id="463" w:author="Rachael Maree Woods" w:date="2016-03-16T09:56:00Z">
        <w:r w:rsidR="008D2A64">
          <w:rPr>
            <w:rFonts w:ascii="Times New Roman" w:eastAsia="Times New Roman" w:hAnsi="Times New Roman"/>
            <w:sz w:val="24"/>
            <w:szCs w:val="20"/>
            <w:lang w:eastAsia="de-DE"/>
          </w:rPr>
          <w:t>20</w:t>
        </w:r>
        <w:r w:rsidR="008D2A64" w:rsidRPr="005A283A">
          <w:rPr>
            <w:rFonts w:ascii="Times New Roman" w:eastAsia="Times New Roman" w:hAnsi="Times New Roman"/>
            <w:sz w:val="24"/>
            <w:szCs w:val="20"/>
            <w:lang w:eastAsia="de-DE"/>
          </w:rPr>
          <w:t xml:space="preserve"> </w:t>
        </w:r>
      </w:ins>
      <w:r w:rsidR="00897C61" w:rsidRPr="005A283A">
        <w:rPr>
          <w:rFonts w:ascii="Times New Roman" w:eastAsia="Times New Roman" w:hAnsi="Times New Roman"/>
          <w:sz w:val="24"/>
          <w:szCs w:val="20"/>
          <w:lang w:eastAsia="de-DE"/>
        </w:rPr>
        <w:t xml:space="preserve">experimental studies. The low number of studies forced us to group data for all species. Because studies </w:t>
      </w:r>
      <w:r w:rsidR="009B0178" w:rsidRPr="005A283A">
        <w:rPr>
          <w:rFonts w:ascii="Times New Roman" w:eastAsia="Times New Roman" w:hAnsi="Times New Roman"/>
          <w:sz w:val="24"/>
          <w:szCs w:val="20"/>
          <w:lang w:eastAsia="de-DE"/>
        </w:rPr>
        <w:t xml:space="preserve">mainly </w:t>
      </w:r>
      <w:r w:rsidR="00897C61" w:rsidRPr="005A283A">
        <w:rPr>
          <w:rFonts w:ascii="Times New Roman" w:eastAsia="Times New Roman" w:hAnsi="Times New Roman"/>
          <w:sz w:val="24"/>
          <w:szCs w:val="20"/>
          <w:lang w:eastAsia="de-DE"/>
        </w:rPr>
        <w:t xml:space="preserve">focused on one species at a time, we accounted for variation among species by including study as a random factor. However, species would be expected to respond differently to one another under more rigorous experimentation.  </w:t>
      </w:r>
      <w:del w:id="464" w:author="Rachael Maree Woods" w:date="2016-03-16T09:57:00Z">
        <w:r w:rsidR="00897C61" w:rsidRPr="005A283A" w:rsidDel="008D2A64">
          <w:rPr>
            <w:rFonts w:ascii="Times New Roman" w:eastAsia="Times New Roman" w:hAnsi="Times New Roman"/>
            <w:sz w:val="24"/>
            <w:szCs w:val="20"/>
            <w:lang w:eastAsia="de-DE"/>
          </w:rPr>
          <w:delText>Finally, w</w:delText>
        </w:r>
      </w:del>
      <w:ins w:id="465" w:author="Rachael Maree Woods" w:date="2016-03-16T09:57:00Z">
        <w:r w:rsidR="008D2A64">
          <w:rPr>
            <w:rFonts w:ascii="Times New Roman" w:eastAsia="Times New Roman" w:hAnsi="Times New Roman"/>
            <w:sz w:val="24"/>
            <w:szCs w:val="20"/>
            <w:lang w:eastAsia="de-DE"/>
          </w:rPr>
          <w:t>W</w:t>
        </w:r>
      </w:ins>
      <w:r w:rsidR="00897C61" w:rsidRPr="005A283A">
        <w:rPr>
          <w:rFonts w:ascii="Times New Roman" w:eastAsia="Times New Roman" w:hAnsi="Times New Roman"/>
          <w:sz w:val="24"/>
          <w:szCs w:val="20"/>
          <w:lang w:eastAsia="de-DE"/>
        </w:rPr>
        <w:t xml:space="preserve">e were unable to check for interactions among factors, because studies tended to focus one variable at a time. This limitation also forced us to select background levels of non-focal variables, which could be particularly problematic for factors with non-zero quadratic response curves. </w:t>
      </w:r>
      <w:ins w:id="466" w:author="Rachael Maree Woods" w:date="2016-03-16T09:58:00Z">
        <w:r w:rsidR="008D2A64" w:rsidRPr="008352FC">
          <w:rPr>
            <w:rFonts w:ascii="Times New Roman" w:eastAsia="Times New Roman" w:hAnsi="Times New Roman"/>
            <w:sz w:val="24"/>
            <w:szCs w:val="20"/>
            <w:lang w:eastAsia="de-DE"/>
          </w:rPr>
          <w:t xml:space="preserve">Finally, in order to demonstrate the applications of our models we utilised water chemistry data collected from a single sample at each location, which does </w:t>
        </w:r>
        <w:r w:rsidR="008D2A64" w:rsidRPr="008352FC">
          <w:rPr>
            <w:rFonts w:ascii="Times New Roman" w:eastAsia="Times New Roman" w:hAnsi="Times New Roman"/>
            <w:sz w:val="24"/>
            <w:szCs w:val="20"/>
            <w:lang w:eastAsia="de-DE"/>
          </w:rPr>
          <w:lastRenderedPageBreak/>
          <w:t xml:space="preserve">not reflect the daily fluctuations of some variables including salinity. </w:t>
        </w:r>
      </w:ins>
      <w:r w:rsidR="00897C61" w:rsidRPr="005A283A">
        <w:rPr>
          <w:rFonts w:ascii="Times New Roman" w:eastAsia="Times New Roman" w:hAnsi="Times New Roman"/>
          <w:sz w:val="24"/>
          <w:szCs w:val="20"/>
          <w:lang w:eastAsia="de-DE"/>
        </w:rPr>
        <w:t xml:space="preserve">Despite these limitations, we believe our analysis to be a good first step for </w:t>
      </w:r>
      <w:r w:rsidRPr="005A283A">
        <w:rPr>
          <w:rFonts w:ascii="Times New Roman" w:eastAsia="Times New Roman" w:hAnsi="Times New Roman"/>
          <w:sz w:val="24"/>
          <w:szCs w:val="20"/>
          <w:lang w:eastAsia="de-DE"/>
        </w:rPr>
        <w:t xml:space="preserve">improving our </w:t>
      </w:r>
      <w:r w:rsidR="00897C61" w:rsidRPr="005A283A">
        <w:rPr>
          <w:rFonts w:ascii="Times New Roman" w:eastAsia="Times New Roman" w:hAnsi="Times New Roman"/>
          <w:sz w:val="24"/>
          <w:szCs w:val="20"/>
          <w:lang w:eastAsia="de-DE"/>
        </w:rPr>
        <w:t xml:space="preserve">understanding </w:t>
      </w:r>
      <w:r w:rsidR="00730CD0" w:rsidRPr="005A283A">
        <w:rPr>
          <w:rFonts w:ascii="Times New Roman" w:eastAsia="Times New Roman" w:hAnsi="Times New Roman"/>
          <w:sz w:val="24"/>
          <w:szCs w:val="20"/>
          <w:lang w:eastAsia="de-DE"/>
        </w:rPr>
        <w:t xml:space="preserve">of </w:t>
      </w:r>
      <w:r w:rsidR="00897C61" w:rsidRPr="005A283A">
        <w:rPr>
          <w:rFonts w:ascii="Times New Roman" w:eastAsia="Times New Roman" w:hAnsi="Times New Roman"/>
          <w:sz w:val="24"/>
          <w:szCs w:val="20"/>
          <w:lang w:eastAsia="de-DE"/>
        </w:rPr>
        <w:t xml:space="preserve">early life history responses to environmental variables. The study highlights the importance of specific factors that reduce the success of coral development. While a number of previous studies have identified factors none have been able to determine which of these factors would be most </w:t>
      </w:r>
      <w:r w:rsidR="00545788" w:rsidRPr="005A283A">
        <w:rPr>
          <w:rFonts w:ascii="Times New Roman" w:eastAsia="Times New Roman" w:hAnsi="Times New Roman"/>
          <w:sz w:val="24"/>
          <w:szCs w:val="20"/>
          <w:lang w:eastAsia="de-DE"/>
        </w:rPr>
        <w:t>effective</w:t>
      </w:r>
      <w:r w:rsidR="00897C61" w:rsidRPr="005A283A">
        <w:rPr>
          <w:rFonts w:ascii="Times New Roman" w:eastAsia="Times New Roman" w:hAnsi="Times New Roman"/>
          <w:sz w:val="24"/>
          <w:szCs w:val="20"/>
          <w:lang w:eastAsia="de-DE"/>
        </w:rPr>
        <w:t xml:space="preserve"> for mitigating negative effects on corals</w:t>
      </w:r>
      <w:ins w:id="467" w:author="Rachael Maree Woods" w:date="2016-03-16T09:58:00Z">
        <w:r w:rsidR="008D2A64">
          <w:rPr>
            <w:rFonts w:ascii="Times New Roman" w:eastAsia="Times New Roman" w:hAnsi="Times New Roman"/>
            <w:sz w:val="24"/>
            <w:szCs w:val="20"/>
            <w:lang w:eastAsia="de-DE"/>
          </w:rPr>
          <w:t xml:space="preserve">, </w:t>
        </w:r>
        <w:r w:rsidR="008D2A64" w:rsidRPr="008352FC">
          <w:rPr>
            <w:rFonts w:ascii="Times New Roman" w:eastAsia="Times New Roman" w:hAnsi="Times New Roman"/>
            <w:sz w:val="24"/>
            <w:szCs w:val="20"/>
            <w:lang w:eastAsia="de-DE"/>
          </w:rPr>
          <w:t>as well as allow real-world data to be analysed for success.</w:t>
        </w:r>
      </w:ins>
    </w:p>
    <w:p w14:paraId="79DCDD3A" w14:textId="5872C223" w:rsidR="00897C61" w:rsidRPr="005A283A" w:rsidRDefault="00897C61" w:rsidP="00897C61">
      <w:pPr>
        <w:pStyle w:val="NoSpacing"/>
        <w:spacing w:line="480" w:lineRule="auto"/>
        <w:rPr>
          <w:rFonts w:ascii="Times New Roman" w:eastAsia="Times New Roman" w:hAnsi="Times New Roman"/>
          <w:sz w:val="24"/>
          <w:szCs w:val="20"/>
          <w:lang w:eastAsia="de-DE"/>
        </w:rPr>
      </w:pPr>
      <w:del w:id="468" w:author="Rachael Maree Woods" w:date="2016-03-16T09:58:00Z">
        <w:r w:rsidRPr="005A283A" w:rsidDel="008D2A64">
          <w:rPr>
            <w:rFonts w:ascii="Times New Roman" w:eastAsia="Times New Roman" w:hAnsi="Times New Roman"/>
            <w:sz w:val="24"/>
            <w:szCs w:val="20"/>
            <w:lang w:eastAsia="de-DE"/>
          </w:rPr>
          <w:delText>.</w:delText>
        </w:r>
      </w:del>
    </w:p>
    <w:p w14:paraId="291FE3DF" w14:textId="77777777" w:rsidR="00897C61" w:rsidRPr="005A283A" w:rsidRDefault="00897C61" w:rsidP="00897C61">
      <w:pPr>
        <w:pStyle w:val="NoSpacing"/>
        <w:spacing w:line="480" w:lineRule="auto"/>
        <w:rPr>
          <w:rFonts w:ascii="Times New Roman" w:eastAsia="Times New Roman" w:hAnsi="Times New Roman"/>
          <w:sz w:val="24"/>
          <w:szCs w:val="20"/>
          <w:lang w:eastAsia="de-DE"/>
        </w:rPr>
      </w:pPr>
    </w:p>
    <w:p w14:paraId="4775A7C5" w14:textId="531344B1" w:rsidR="00897C61" w:rsidRPr="005A283A" w:rsidRDefault="008D2A64" w:rsidP="00897C61">
      <w:pPr>
        <w:pStyle w:val="NoSpacing"/>
        <w:spacing w:line="480" w:lineRule="auto"/>
        <w:rPr>
          <w:rFonts w:ascii="Times New Roman" w:eastAsia="Times New Roman" w:hAnsi="Times New Roman"/>
          <w:sz w:val="24"/>
          <w:szCs w:val="20"/>
          <w:lang w:eastAsia="de-DE"/>
        </w:rPr>
      </w:pPr>
      <w:ins w:id="469" w:author="Rachael Maree Woods" w:date="2016-03-16T09:59:00Z">
        <w:r w:rsidRPr="008352FC">
          <w:rPr>
            <w:rFonts w:ascii="Times New Roman" w:eastAsia="Times New Roman" w:hAnsi="Times New Roman"/>
            <w:sz w:val="24"/>
            <w:szCs w:val="20"/>
            <w:lang w:eastAsia="de-DE"/>
          </w:rPr>
          <w:t xml:space="preserve">While this analysis is small in scale, it does highlight the practical applications of generalised linear models for understanding and predicting success in different environments. The ability to predict success, and particularly in the early life history stages of sensitive, sessile adult species, is imperative for understanding the effect of environmental change on species distributions. </w:t>
        </w:r>
      </w:ins>
      <w:r w:rsidR="00897C61" w:rsidRPr="005A283A">
        <w:rPr>
          <w:rFonts w:ascii="Times New Roman" w:eastAsia="Times New Roman" w:hAnsi="Times New Roman"/>
          <w:sz w:val="24"/>
          <w:szCs w:val="20"/>
          <w:lang w:eastAsia="de-DE"/>
        </w:rPr>
        <w:t xml:space="preserve">Future studies should focus on later life history stages (e.g., settlement and metamorphosis). Once </w:t>
      </w:r>
      <w:r w:rsidR="00E80AA9" w:rsidRPr="005A283A">
        <w:rPr>
          <w:rFonts w:ascii="Times New Roman" w:eastAsia="Times New Roman" w:hAnsi="Times New Roman"/>
          <w:sz w:val="24"/>
          <w:szCs w:val="20"/>
          <w:lang w:eastAsia="de-DE"/>
        </w:rPr>
        <w:t>this is done, our approach can be used</w:t>
      </w:r>
      <w:r w:rsidR="00897C61" w:rsidRPr="005A283A">
        <w:rPr>
          <w:rFonts w:ascii="Times New Roman" w:eastAsia="Times New Roman" w:hAnsi="Times New Roman"/>
          <w:sz w:val="24"/>
          <w:szCs w:val="20"/>
          <w:lang w:eastAsia="de-DE"/>
        </w:rPr>
        <w:t xml:space="preserve"> to </w:t>
      </w:r>
      <w:r w:rsidR="00E80AA9" w:rsidRPr="005A283A">
        <w:rPr>
          <w:rFonts w:ascii="Times New Roman" w:eastAsia="Times New Roman" w:hAnsi="Times New Roman"/>
          <w:sz w:val="24"/>
          <w:szCs w:val="20"/>
          <w:lang w:eastAsia="de-DE"/>
        </w:rPr>
        <w:t xml:space="preserve">identify </w:t>
      </w:r>
      <w:r w:rsidR="00897C61" w:rsidRPr="005A283A">
        <w:rPr>
          <w:rFonts w:ascii="Times New Roman" w:eastAsia="Times New Roman" w:hAnsi="Times New Roman"/>
          <w:sz w:val="24"/>
          <w:szCs w:val="20"/>
          <w:lang w:eastAsia="de-DE"/>
        </w:rPr>
        <w:t xml:space="preserve">bottlenecks </w:t>
      </w:r>
      <w:r w:rsidR="00E80AA9" w:rsidRPr="005A283A">
        <w:rPr>
          <w:rFonts w:ascii="Times New Roman" w:eastAsia="Times New Roman" w:hAnsi="Times New Roman"/>
          <w:sz w:val="24"/>
          <w:szCs w:val="20"/>
          <w:lang w:eastAsia="de-DE"/>
        </w:rPr>
        <w:t xml:space="preserve">to population persistent </w:t>
      </w:r>
      <w:r w:rsidR="00897C61" w:rsidRPr="005A283A">
        <w:rPr>
          <w:rFonts w:ascii="Times New Roman" w:eastAsia="Times New Roman" w:hAnsi="Times New Roman"/>
          <w:sz w:val="24"/>
          <w:szCs w:val="20"/>
          <w:lang w:eastAsia="de-DE"/>
        </w:rPr>
        <w:t xml:space="preserve">and </w:t>
      </w:r>
      <w:r w:rsidR="00E80AA9" w:rsidRPr="005A283A">
        <w:rPr>
          <w:rFonts w:ascii="Times New Roman" w:eastAsia="Times New Roman" w:hAnsi="Times New Roman"/>
          <w:sz w:val="24"/>
          <w:szCs w:val="20"/>
          <w:lang w:eastAsia="de-DE"/>
        </w:rPr>
        <w:t xml:space="preserve">also to </w:t>
      </w:r>
      <w:r w:rsidR="00897C61" w:rsidRPr="005A283A">
        <w:rPr>
          <w:rFonts w:ascii="Times New Roman" w:eastAsia="Times New Roman" w:hAnsi="Times New Roman"/>
          <w:sz w:val="24"/>
          <w:szCs w:val="20"/>
          <w:lang w:eastAsia="de-DE"/>
        </w:rPr>
        <w:t xml:space="preserve">develop </w:t>
      </w:r>
      <w:r w:rsidR="00E80AA9" w:rsidRPr="005A283A">
        <w:rPr>
          <w:rFonts w:ascii="Times New Roman" w:eastAsia="Times New Roman" w:hAnsi="Times New Roman"/>
          <w:sz w:val="24"/>
          <w:szCs w:val="20"/>
          <w:lang w:eastAsia="de-DE"/>
        </w:rPr>
        <w:t>guidelines for threshold levels of pollution in</w:t>
      </w:r>
      <w:r w:rsidR="00897C61" w:rsidRPr="005A283A">
        <w:rPr>
          <w:rFonts w:ascii="Times New Roman" w:eastAsia="Times New Roman" w:hAnsi="Times New Roman"/>
          <w:sz w:val="24"/>
          <w:szCs w:val="20"/>
          <w:lang w:eastAsia="de-DE"/>
        </w:rPr>
        <w:t xml:space="preserve"> coral reef environments. Such models can </w:t>
      </w:r>
      <w:r w:rsidR="00E80AA9" w:rsidRPr="005A283A">
        <w:rPr>
          <w:rFonts w:ascii="Times New Roman" w:eastAsia="Times New Roman" w:hAnsi="Times New Roman"/>
          <w:sz w:val="24"/>
          <w:szCs w:val="20"/>
          <w:lang w:eastAsia="de-DE"/>
        </w:rPr>
        <w:t xml:space="preserve">also be </w:t>
      </w:r>
      <w:r w:rsidR="00897C61" w:rsidRPr="005A283A">
        <w:rPr>
          <w:rFonts w:ascii="Times New Roman" w:eastAsia="Times New Roman" w:hAnsi="Times New Roman"/>
          <w:sz w:val="24"/>
          <w:szCs w:val="20"/>
          <w:lang w:eastAsia="de-DE"/>
        </w:rPr>
        <w:t xml:space="preserve">used to determine dispersal and recruitment success under given water quality data scenarios and identify sensitive locations for protection. </w:t>
      </w:r>
      <w:ins w:id="470" w:author="Rachael Maree Woods" w:date="2016-03-16T10:00:00Z">
        <w:r w:rsidRPr="008352FC">
          <w:rPr>
            <w:rFonts w:ascii="Times New Roman" w:eastAsia="Times New Roman" w:hAnsi="Times New Roman"/>
            <w:sz w:val="24"/>
            <w:szCs w:val="20"/>
            <w:lang w:eastAsia="de-DE"/>
          </w:rPr>
          <w:t xml:space="preserve">Finally, with use of the combined model developed within this analysis, we can better understand and predict the success of coral species in novel environments, such as might occur following observations and predictions of poleward range shifts associated with increasing sea surface temperatures </w:t>
        </w:r>
        <w:r w:rsidRPr="008352FC">
          <w:rPr>
            <w:rFonts w:ascii="Times New Roman" w:eastAsia="Times New Roman" w:hAnsi="Times New Roman"/>
            <w:sz w:val="24"/>
            <w:szCs w:val="20"/>
            <w:lang w:eastAsia="de-DE"/>
          </w:rPr>
          <w:fldChar w:fldCharType="begin"/>
        </w:r>
        <w:r w:rsidRPr="008352FC">
          <w:rPr>
            <w:rFonts w:ascii="Times New Roman" w:eastAsia="Times New Roman" w:hAnsi="Times New Roman"/>
            <w:sz w:val="24"/>
            <w:szCs w:val="20"/>
            <w:lang w:eastAsia="de-DE"/>
          </w:rPr>
          <w: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instrText>
        </w:r>
        <w:r w:rsidRPr="008352FC">
          <w:rPr>
            <w:rFonts w:ascii="Times New Roman" w:eastAsia="Times New Roman" w:hAnsi="Times New Roman"/>
            <w:sz w:val="24"/>
            <w:szCs w:val="20"/>
            <w:lang w:eastAsia="de-DE"/>
          </w:rPr>
          <w:fldChar w:fldCharType="separate"/>
        </w:r>
        <w:r w:rsidRPr="008352FC">
          <w:rPr>
            <w:rFonts w:ascii="Times New Roman" w:eastAsia="Times New Roman" w:hAnsi="Times New Roman"/>
            <w:sz w:val="24"/>
            <w:szCs w:val="20"/>
            <w:lang w:eastAsia="de-DE"/>
          </w:rPr>
          <w:t>(</w:t>
        </w:r>
        <w:r w:rsidRPr="008352FC">
          <w:rPr>
            <w:rFonts w:ascii="Times New Roman" w:eastAsia="Times New Roman" w:hAnsi="Times New Roman"/>
            <w:sz w:val="24"/>
            <w:szCs w:val="20"/>
            <w:lang w:eastAsia="de-DE"/>
          </w:rPr>
          <w:fldChar w:fldCharType="begin"/>
        </w:r>
        <w:r w:rsidRPr="008352FC">
          <w:rPr>
            <w:rFonts w:ascii="Times New Roman" w:eastAsia="Times New Roman" w:hAnsi="Times New Roman"/>
            <w:sz w:val="24"/>
            <w:szCs w:val="20"/>
            <w:lang w:eastAsia="de-DE"/>
          </w:rPr>
          <w:instrText xml:space="preserve"> HYPERLINK \l "_ENREF_68" \o "Yamano, 2011 #61" </w:instrText>
        </w:r>
        <w:r w:rsidRPr="008352FC">
          <w:rPr>
            <w:rFonts w:ascii="Times New Roman" w:eastAsia="Times New Roman" w:hAnsi="Times New Roman"/>
            <w:sz w:val="24"/>
            <w:szCs w:val="20"/>
            <w:lang w:eastAsia="de-DE"/>
          </w:rPr>
          <w:fldChar w:fldCharType="separate"/>
        </w:r>
        <w:r w:rsidRPr="008352FC">
          <w:rPr>
            <w:rFonts w:ascii="Times New Roman" w:eastAsia="Times New Roman" w:hAnsi="Times New Roman"/>
            <w:sz w:val="24"/>
            <w:szCs w:val="20"/>
            <w:lang w:eastAsia="de-DE"/>
          </w:rPr>
          <w:t>Yamano et al. 2011</w:t>
        </w:r>
        <w:r w:rsidRPr="008352FC">
          <w:rPr>
            <w:rFonts w:ascii="Times New Roman" w:eastAsia="Times New Roman" w:hAnsi="Times New Roman"/>
            <w:sz w:val="24"/>
            <w:szCs w:val="20"/>
            <w:lang w:eastAsia="de-DE"/>
          </w:rPr>
          <w:fldChar w:fldCharType="end"/>
        </w:r>
        <w:r w:rsidRPr="008352FC">
          <w:rPr>
            <w:rFonts w:ascii="Times New Roman" w:eastAsia="Times New Roman" w:hAnsi="Times New Roman"/>
            <w:sz w:val="24"/>
            <w:szCs w:val="20"/>
            <w:lang w:eastAsia="de-DE"/>
          </w:rPr>
          <w:t>)</w:t>
        </w:r>
        <w:r w:rsidRPr="008352FC">
          <w:rPr>
            <w:rFonts w:ascii="Times New Roman" w:eastAsia="Times New Roman" w:hAnsi="Times New Roman"/>
            <w:sz w:val="24"/>
            <w:szCs w:val="20"/>
            <w:lang w:eastAsia="de-DE"/>
          </w:rPr>
          <w:fldChar w:fldCharType="end"/>
        </w:r>
        <w:r w:rsidRPr="008352FC">
          <w:rPr>
            <w:rFonts w:ascii="Times New Roman" w:eastAsia="Times New Roman" w:hAnsi="Times New Roman"/>
            <w:sz w:val="24"/>
            <w:szCs w:val="20"/>
            <w:lang w:eastAsia="de-DE"/>
          </w:rPr>
          <w:t xml:space="preserve">. </w:t>
        </w:r>
      </w:ins>
      <w:del w:id="471" w:author="Rachael Maree Woods" w:date="2016-03-16T10:00:00Z">
        <w:r w:rsidR="00897C61" w:rsidRPr="005A283A" w:rsidDel="008D2A64">
          <w:rPr>
            <w:rFonts w:ascii="Times New Roman" w:eastAsia="Times New Roman" w:hAnsi="Times New Roman"/>
            <w:sz w:val="24"/>
            <w:szCs w:val="20"/>
            <w:lang w:eastAsia="de-DE"/>
          </w:rPr>
          <w:delText xml:space="preserve">Finally, such models can help understand and </w:delText>
        </w:r>
        <w:r w:rsidR="00897C61" w:rsidRPr="005A283A" w:rsidDel="008D2A64">
          <w:rPr>
            <w:rFonts w:ascii="Times New Roman" w:eastAsia="Times New Roman" w:hAnsi="Times New Roman"/>
            <w:sz w:val="24"/>
            <w:szCs w:val="20"/>
            <w:lang w:eastAsia="de-DE"/>
          </w:rPr>
          <w:lastRenderedPageBreak/>
          <w:delText>predict the success of coral species in novel environments, such as might occur following observations and predictions of poleward range</w:delText>
        </w:r>
      </w:del>
      <w:del w:id="472" w:author="Rachael Maree Woods" w:date="2016-02-23T08:18:00Z">
        <w:r w:rsidR="00897C61" w:rsidRPr="005A283A" w:rsidDel="00CF7795">
          <w:rPr>
            <w:rFonts w:ascii="Times New Roman" w:eastAsia="Times New Roman" w:hAnsi="Times New Roman"/>
            <w:sz w:val="24"/>
            <w:szCs w:val="20"/>
            <w:lang w:eastAsia="de-DE"/>
          </w:rPr>
          <w:delText xml:space="preserve"> </w:delText>
        </w:r>
      </w:del>
      <w:del w:id="473" w:author="Rachael Maree Woods" w:date="2016-03-16T10:00:00Z">
        <w:r w:rsidR="00897C61" w:rsidRPr="005A283A" w:rsidDel="008D2A64">
          <w:rPr>
            <w:rFonts w:ascii="Times New Roman" w:eastAsia="Times New Roman" w:hAnsi="Times New Roman"/>
            <w:sz w:val="24"/>
            <w:szCs w:val="20"/>
            <w:lang w:eastAsia="de-DE"/>
          </w:rPr>
          <w:delText xml:space="preserve">shifts associated with increasing sea surface temperatures </w:delText>
        </w:r>
        <w:r w:rsidR="00897C61" w:rsidRPr="005A283A" w:rsidDel="008D2A64">
          <w:rPr>
            <w:rFonts w:ascii="Times New Roman" w:eastAsia="Times New Roman" w:hAnsi="Times New Roman"/>
            <w:sz w:val="24"/>
            <w:szCs w:val="20"/>
            <w:lang w:eastAsia="de-DE"/>
          </w:rPr>
          <w:fldChar w:fldCharType="begin"/>
        </w:r>
        <w:r w:rsidR="00897C61" w:rsidRPr="005A283A" w:rsidDel="008D2A64">
          <w:rPr>
            <w:rFonts w:ascii="Times New Roman" w:eastAsia="Times New Roman" w:hAnsi="Times New Roman"/>
            <w:sz w:val="24"/>
            <w:szCs w:val="20"/>
            <w:lang w:eastAsia="de-DE"/>
          </w:rPr>
          <w:del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delInstrText>
        </w:r>
        <w:r w:rsidR="00897C61" w:rsidRPr="005A283A" w:rsidDel="008D2A64">
          <w:rPr>
            <w:rFonts w:ascii="Times New Roman" w:eastAsia="Times New Roman" w:hAnsi="Times New Roman"/>
            <w:sz w:val="24"/>
            <w:szCs w:val="20"/>
            <w:lang w:eastAsia="de-DE"/>
          </w:rPr>
          <w:fldChar w:fldCharType="separate"/>
        </w:r>
        <w:r w:rsidR="00897C61" w:rsidRPr="005A283A" w:rsidDel="008D2A64">
          <w:rPr>
            <w:rFonts w:ascii="Times New Roman" w:eastAsia="Times New Roman" w:hAnsi="Times New Roman"/>
            <w:sz w:val="24"/>
            <w:szCs w:val="20"/>
            <w:lang w:eastAsia="de-DE"/>
          </w:rPr>
          <w:delText>(</w:delText>
        </w:r>
        <w:r w:rsidR="00AB1F3E" w:rsidDel="008D2A64">
          <w:fldChar w:fldCharType="begin"/>
        </w:r>
        <w:r w:rsidR="00AB1F3E" w:rsidDel="008D2A64">
          <w:delInstrText xml:space="preserve"> HYPERLINK \l "_ENREF_68" \o "Yamano, 2011 #61" </w:delInstrText>
        </w:r>
        <w:r w:rsidR="00AB1F3E" w:rsidDel="008D2A64">
          <w:fldChar w:fldCharType="separate"/>
        </w:r>
        <w:r w:rsidR="00897C61" w:rsidRPr="005A283A" w:rsidDel="008D2A64">
          <w:rPr>
            <w:rFonts w:ascii="Times New Roman" w:eastAsia="Times New Roman" w:hAnsi="Times New Roman"/>
            <w:sz w:val="24"/>
            <w:szCs w:val="20"/>
            <w:lang w:eastAsia="de-DE"/>
          </w:rPr>
          <w:delText>Yamano et al. 2011</w:delText>
        </w:r>
        <w:r w:rsidR="00AB1F3E" w:rsidDel="008D2A64">
          <w:rPr>
            <w:rFonts w:ascii="Times New Roman" w:eastAsia="Times New Roman" w:hAnsi="Times New Roman"/>
            <w:sz w:val="24"/>
            <w:szCs w:val="20"/>
            <w:lang w:eastAsia="de-DE"/>
          </w:rPr>
          <w:fldChar w:fldCharType="end"/>
        </w:r>
        <w:r w:rsidR="00897C61" w:rsidRPr="005A283A" w:rsidDel="008D2A64">
          <w:rPr>
            <w:rFonts w:ascii="Times New Roman" w:eastAsia="Times New Roman" w:hAnsi="Times New Roman"/>
            <w:sz w:val="24"/>
            <w:szCs w:val="20"/>
            <w:lang w:eastAsia="de-DE"/>
          </w:rPr>
          <w:delText>)</w:delText>
        </w:r>
        <w:r w:rsidR="00897C61" w:rsidRPr="005A283A" w:rsidDel="008D2A64">
          <w:rPr>
            <w:rFonts w:ascii="Times New Roman" w:eastAsia="Times New Roman" w:hAnsi="Times New Roman"/>
            <w:sz w:val="24"/>
            <w:szCs w:val="20"/>
            <w:lang w:eastAsia="de-DE"/>
          </w:rPr>
          <w:fldChar w:fldCharType="end"/>
        </w:r>
        <w:r w:rsidR="00897C61" w:rsidRPr="005A283A" w:rsidDel="008D2A64">
          <w:rPr>
            <w:rFonts w:ascii="Times New Roman" w:eastAsia="Times New Roman" w:hAnsi="Times New Roman"/>
            <w:sz w:val="24"/>
            <w:szCs w:val="20"/>
            <w:lang w:eastAsia="de-DE"/>
          </w:rPr>
          <w:delText xml:space="preserve">. </w:delText>
        </w:r>
      </w:del>
      <w:r w:rsidR="00897C61" w:rsidRPr="005A283A">
        <w:rPr>
          <w:rFonts w:ascii="Times New Roman" w:eastAsia="Times New Roman" w:hAnsi="Times New Roman"/>
          <w:sz w:val="24"/>
          <w:szCs w:val="20"/>
          <w:lang w:eastAsia="de-DE"/>
        </w:rPr>
        <w:t>The application of this research to identify more optimal and novel environmental locations for the survival of corals</w:t>
      </w:r>
      <w:ins w:id="474" w:author="Rachael Maree Woods" w:date="2016-03-16T10:00:00Z">
        <w:r>
          <w:rPr>
            <w:rFonts w:ascii="Times New Roman" w:eastAsia="Times New Roman" w:hAnsi="Times New Roman"/>
            <w:sz w:val="24"/>
            <w:szCs w:val="20"/>
            <w:lang w:eastAsia="de-DE"/>
          </w:rPr>
          <w:t>,</w:t>
        </w:r>
      </w:ins>
      <w:r w:rsidR="00897C61" w:rsidRPr="005A283A">
        <w:rPr>
          <w:rFonts w:ascii="Times New Roman" w:eastAsia="Times New Roman" w:hAnsi="Times New Roman"/>
          <w:sz w:val="24"/>
          <w:szCs w:val="20"/>
          <w:lang w:eastAsia="de-DE"/>
        </w:rPr>
        <w:t xml:space="preserve"> will enable the persistence of these very important organism</w:t>
      </w:r>
      <w:r w:rsidR="00F41BA6" w:rsidRPr="005A283A">
        <w:rPr>
          <w:rFonts w:ascii="Times New Roman" w:eastAsia="Times New Roman" w:hAnsi="Times New Roman"/>
          <w:sz w:val="24"/>
          <w:szCs w:val="20"/>
          <w:lang w:eastAsia="de-DE"/>
        </w:rPr>
        <w:t>s</w:t>
      </w:r>
      <w:r w:rsidR="00897C61" w:rsidRPr="005A283A">
        <w:rPr>
          <w:rFonts w:ascii="Times New Roman" w:eastAsia="Times New Roman" w:hAnsi="Times New Roman"/>
          <w:sz w:val="24"/>
          <w:szCs w:val="20"/>
          <w:lang w:eastAsia="de-DE"/>
        </w:rPr>
        <w:t xml:space="preserve"> into the future, along with coral reef ecosystems and the high diversity of organism</w:t>
      </w:r>
      <w:r w:rsidR="00F41BA6" w:rsidRPr="005A283A">
        <w:rPr>
          <w:rFonts w:ascii="Times New Roman" w:eastAsia="Times New Roman" w:hAnsi="Times New Roman"/>
          <w:sz w:val="24"/>
          <w:szCs w:val="20"/>
          <w:lang w:eastAsia="de-DE"/>
        </w:rPr>
        <w:t>s</w:t>
      </w:r>
      <w:r w:rsidR="00897C61" w:rsidRPr="005A283A">
        <w:rPr>
          <w:rFonts w:ascii="Times New Roman" w:eastAsia="Times New Roman" w:hAnsi="Times New Roman"/>
          <w:sz w:val="24"/>
          <w:szCs w:val="20"/>
          <w:lang w:eastAsia="de-DE"/>
        </w:rPr>
        <w:t xml:space="preserve"> that inhabit them.  </w:t>
      </w:r>
      <w:bookmarkStart w:id="475" w:name="_GoBack"/>
      <w:bookmarkEnd w:id="475"/>
    </w:p>
    <w:p w14:paraId="07B20E88" w14:textId="77777777" w:rsidR="00897C61" w:rsidRPr="005A283A" w:rsidRDefault="00897C61" w:rsidP="00897C61">
      <w:pPr>
        <w:pStyle w:val="NoSpacing"/>
        <w:spacing w:line="480" w:lineRule="auto"/>
        <w:rPr>
          <w:rFonts w:ascii="Times New Roman" w:eastAsia="Times New Roman" w:hAnsi="Times New Roman"/>
          <w:sz w:val="24"/>
          <w:szCs w:val="20"/>
          <w:lang w:eastAsia="de-DE"/>
        </w:rPr>
      </w:pPr>
    </w:p>
    <w:p w14:paraId="449A010C" w14:textId="77777777" w:rsidR="00897C61" w:rsidRPr="005A283A" w:rsidRDefault="00897C61" w:rsidP="00897C61">
      <w:pPr>
        <w:spacing w:line="480" w:lineRule="auto"/>
        <w:rPr>
          <w:lang w:val="en-AU"/>
        </w:rPr>
      </w:pPr>
    </w:p>
    <w:p w14:paraId="43EA21B7" w14:textId="2D8723B6" w:rsidR="00C7267B" w:rsidRPr="005A283A" w:rsidRDefault="00C7267B">
      <w:pPr>
        <w:overflowPunct/>
        <w:autoSpaceDE/>
        <w:autoSpaceDN/>
        <w:adjustRightInd/>
        <w:spacing w:line="240" w:lineRule="auto"/>
        <w:textAlignment w:val="auto"/>
        <w:rPr>
          <w:b/>
          <w:sz w:val="32"/>
          <w:lang w:val="en-AU"/>
        </w:rPr>
      </w:pPr>
    </w:p>
    <w:p w14:paraId="0DD1CC5F" w14:textId="77777777" w:rsidR="00897C61" w:rsidRPr="005A283A" w:rsidRDefault="00897C61">
      <w:pPr>
        <w:overflowPunct/>
        <w:autoSpaceDE/>
        <w:autoSpaceDN/>
        <w:adjustRightInd/>
        <w:spacing w:line="240" w:lineRule="auto"/>
        <w:textAlignment w:val="auto"/>
        <w:rPr>
          <w:b/>
          <w:sz w:val="32"/>
          <w:lang w:val="en-AU"/>
        </w:rPr>
      </w:pPr>
      <w:r w:rsidRPr="005A283A">
        <w:rPr>
          <w:lang w:val="en-AU"/>
        </w:rPr>
        <w:br w:type="page"/>
      </w:r>
    </w:p>
    <w:p w14:paraId="081C5010" w14:textId="3471D3A9" w:rsidR="00B83CCE" w:rsidRPr="005A283A" w:rsidRDefault="007E616F" w:rsidP="001F4CC8">
      <w:pPr>
        <w:pStyle w:val="heading10"/>
        <w:rPr>
          <w:rFonts w:ascii="Times New Roman" w:hAnsi="Times New Roman"/>
          <w:lang w:val="en-AU"/>
        </w:rPr>
      </w:pPr>
      <w:r w:rsidRPr="005A283A">
        <w:rPr>
          <w:rFonts w:ascii="Times New Roman" w:hAnsi="Times New Roman"/>
          <w:lang w:val="en-AU"/>
        </w:rPr>
        <w:lastRenderedPageBreak/>
        <w:t>A</w:t>
      </w:r>
      <w:r w:rsidR="00B83CCE" w:rsidRPr="005A283A">
        <w:rPr>
          <w:rFonts w:ascii="Times New Roman" w:hAnsi="Times New Roman"/>
          <w:lang w:val="en-AU"/>
        </w:rPr>
        <w:t>cknowledgements</w:t>
      </w:r>
    </w:p>
    <w:p w14:paraId="207DD446" w14:textId="56EB94CA" w:rsidR="00A103A4" w:rsidRPr="005A283A" w:rsidRDefault="00B83CCE" w:rsidP="001F4CC8">
      <w:pPr>
        <w:rPr>
          <w:sz w:val="20"/>
          <w:lang w:val="en-AU"/>
        </w:rPr>
      </w:pPr>
      <w:r w:rsidRPr="005A283A">
        <w:rPr>
          <w:sz w:val="20"/>
          <w:lang w:val="en-AU"/>
        </w:rPr>
        <w:t>I would like to acknowledge and thank</w:t>
      </w:r>
      <w:r w:rsidR="00A103A4" w:rsidRPr="005A283A">
        <w:rPr>
          <w:sz w:val="20"/>
          <w:lang w:val="en-AU"/>
        </w:rPr>
        <w:t xml:space="preserve"> Dr Osmar Luiz Jr, Dr Diego Barneche and Sheena Su </w:t>
      </w:r>
      <w:r w:rsidR="00D56D85" w:rsidRPr="005A283A">
        <w:rPr>
          <w:sz w:val="20"/>
          <w:lang w:val="en-AU"/>
        </w:rPr>
        <w:t>from</w:t>
      </w:r>
      <w:r w:rsidR="00A103A4" w:rsidRPr="005A283A">
        <w:rPr>
          <w:sz w:val="20"/>
          <w:lang w:val="en-AU"/>
        </w:rPr>
        <w:t xml:space="preserve"> Macquarie University, for their helpful comments and suggestions. JSM and AHB were supported by the Australian Research Council. </w:t>
      </w:r>
    </w:p>
    <w:p w14:paraId="7696D87A" w14:textId="77777777" w:rsidR="00A103A4" w:rsidRPr="005A283A" w:rsidRDefault="00A103A4" w:rsidP="001F4CC8">
      <w:pPr>
        <w:rPr>
          <w:sz w:val="20"/>
          <w:lang w:val="en-AU"/>
        </w:rPr>
      </w:pPr>
    </w:p>
    <w:p w14:paraId="1895DEAD" w14:textId="77777777" w:rsidR="00B83CCE" w:rsidRPr="005A283A" w:rsidRDefault="00B83CCE" w:rsidP="009219E1">
      <w:pPr>
        <w:pStyle w:val="heading10"/>
        <w:spacing w:line="240" w:lineRule="auto"/>
        <w:rPr>
          <w:rFonts w:ascii="Times New Roman" w:hAnsi="Times New Roman"/>
          <w:lang w:val="en-AU"/>
        </w:rPr>
      </w:pPr>
      <w:r w:rsidRPr="005A283A">
        <w:rPr>
          <w:rFonts w:ascii="Times New Roman" w:hAnsi="Times New Roman"/>
          <w:lang w:val="en-AU"/>
        </w:rPr>
        <w:t>Reference List</w:t>
      </w:r>
    </w:p>
    <w:commentRangeStart w:id="476"/>
    <w:p w14:paraId="5CBD97C6" w14:textId="77777777" w:rsidR="00196F2F" w:rsidRPr="005A283A" w:rsidRDefault="006B2A4C" w:rsidP="00196F2F">
      <w:pPr>
        <w:pStyle w:val="EndNoteBibliography"/>
        <w:ind w:left="720" w:hanging="720"/>
        <w:rPr>
          <w:sz w:val="20"/>
          <w:lang w:val="en-AU"/>
          <w:rPrChange w:id="477" w:author="Rachael Maree Woods" w:date="2016-03-01T12:40:00Z">
            <w:rPr>
              <w:sz w:val="20"/>
            </w:rPr>
          </w:rPrChange>
        </w:rPr>
      </w:pPr>
      <w:r w:rsidRPr="005A283A">
        <w:rPr>
          <w:lang w:val="en-AU"/>
        </w:rPr>
        <w:fldChar w:fldCharType="begin"/>
      </w:r>
      <w:r w:rsidR="00C1356A" w:rsidRPr="005A283A">
        <w:rPr>
          <w:lang w:val="en-AU"/>
        </w:rPr>
        <w:instrText xml:space="preserve"> ADDIN EN.REFLIST </w:instrText>
      </w:r>
      <w:r w:rsidRPr="005A283A">
        <w:rPr>
          <w:lang w:val="en-AU"/>
        </w:rPr>
        <w:fldChar w:fldCharType="separate"/>
      </w:r>
      <w:bookmarkStart w:id="478" w:name="_ENREF_1"/>
      <w:r w:rsidR="00196F2F" w:rsidRPr="005A283A">
        <w:rPr>
          <w:sz w:val="20"/>
          <w:lang w:val="en-AU"/>
          <w:rPrChange w:id="479" w:author="Rachael Maree Woods" w:date="2016-03-01T12:40:00Z">
            <w:rPr>
              <w:sz w:val="20"/>
            </w:rPr>
          </w:rPrChange>
        </w:rPr>
        <w:t>Ahsanullah M, Arnott G (1978) Acute Toxicity of Copper, Cadmium, and zinc to Larvae of the Crab Paragrapus quadridentatus (H. Milne Edwards), and Implications for Water Quality Criteria. Marine and Freshwater Research 29:1-8</w:t>
      </w:r>
      <w:bookmarkEnd w:id="478"/>
    </w:p>
    <w:p w14:paraId="138B2780" w14:textId="77777777" w:rsidR="00196F2F" w:rsidRPr="005A283A" w:rsidRDefault="00196F2F" w:rsidP="00196F2F">
      <w:pPr>
        <w:pStyle w:val="EndNoteBibliography"/>
        <w:ind w:left="720" w:hanging="720"/>
        <w:rPr>
          <w:sz w:val="20"/>
          <w:lang w:val="en-AU"/>
          <w:rPrChange w:id="480" w:author="Rachael Maree Woods" w:date="2016-03-01T12:40:00Z">
            <w:rPr>
              <w:sz w:val="20"/>
            </w:rPr>
          </w:rPrChange>
        </w:rPr>
      </w:pPr>
      <w:bookmarkStart w:id="481" w:name="_ENREF_3"/>
      <w:r w:rsidRPr="005A283A">
        <w:rPr>
          <w:sz w:val="20"/>
          <w:lang w:val="en-AU"/>
          <w:rPrChange w:id="482" w:author="Rachael Maree Woods" w:date="2016-03-01T12:40:00Z">
            <w:rPr>
              <w:sz w:val="20"/>
            </w:rPr>
          </w:rPrChange>
        </w:rPr>
        <w:t>Albright R, Mason B, Miller M, Langdon C (2010) Ocean acidification compromises recruitment success of the threatened Caribbean coral Acropora palmata. Proceedings of the National Academy of Sciences 107:20400-20404</w:t>
      </w:r>
      <w:bookmarkEnd w:id="481"/>
    </w:p>
    <w:p w14:paraId="69F847BE" w14:textId="0D9D97D5" w:rsidR="00D57E92" w:rsidRPr="005A283A" w:rsidRDefault="00D57E92" w:rsidP="00D57E92">
      <w:pPr>
        <w:overflowPunct/>
        <w:spacing w:line="240" w:lineRule="auto"/>
        <w:ind w:left="720" w:hanging="720"/>
        <w:textAlignment w:val="auto"/>
        <w:rPr>
          <w:noProof/>
          <w:sz w:val="20"/>
          <w:lang w:val="en-AU"/>
          <w:rPrChange w:id="483" w:author="Rachael Maree Woods" w:date="2016-03-01T12:40:00Z">
            <w:rPr>
              <w:noProof/>
              <w:sz w:val="20"/>
              <w:lang w:val="de-DE"/>
            </w:rPr>
          </w:rPrChange>
        </w:rPr>
      </w:pPr>
      <w:bookmarkStart w:id="484" w:name="_ENREF_4"/>
      <w:r w:rsidRPr="005A283A">
        <w:rPr>
          <w:noProof/>
          <w:sz w:val="20"/>
          <w:lang w:val="en-AU"/>
          <w:rPrChange w:id="485" w:author="Rachael Maree Woods" w:date="2016-03-01T12:40:00Z">
            <w:rPr>
              <w:noProof/>
              <w:sz w:val="20"/>
              <w:lang w:val="de-DE"/>
            </w:rPr>
          </w:rPrChange>
        </w:rPr>
        <w:t>Anthony KRN, Kline DI, Diaz-Pulido G, Dove S, Hoegh-Guldberg O (2008) Ocean acidification causes bleaching and productivity loss in coral reef builders. Proceedings of the National Academy of Sciences 105:17442-17446</w:t>
      </w:r>
    </w:p>
    <w:p w14:paraId="622D59A3" w14:textId="77777777" w:rsidR="00196F2F" w:rsidRPr="005A283A" w:rsidRDefault="00196F2F" w:rsidP="00196F2F">
      <w:pPr>
        <w:pStyle w:val="EndNoteBibliography"/>
        <w:ind w:left="720" w:hanging="720"/>
        <w:rPr>
          <w:sz w:val="20"/>
          <w:lang w:val="en-AU"/>
          <w:rPrChange w:id="486" w:author="Rachael Maree Woods" w:date="2016-03-01T12:40:00Z">
            <w:rPr>
              <w:sz w:val="20"/>
            </w:rPr>
          </w:rPrChange>
        </w:rPr>
      </w:pPr>
      <w:bookmarkStart w:id="487" w:name="_ENREF_5"/>
      <w:bookmarkEnd w:id="484"/>
      <w:r w:rsidRPr="005A283A">
        <w:rPr>
          <w:sz w:val="20"/>
          <w:lang w:val="en-AU"/>
          <w:rPrChange w:id="488" w:author="Rachael Maree Woods" w:date="2016-03-01T12:40:00Z">
            <w:rPr>
              <w:sz w:val="20"/>
            </w:rPr>
          </w:rPrChange>
        </w:rPr>
        <w:t>Baird AH, Gilmour JP, Kamiki TM, Nonaka M, Pratchett MS, Yamamoto HH, Yamasaki H (2006) Temperature tolerance of symbiotic and non-symbiotic coral larvae</w:t>
      </w:r>
      <w:bookmarkEnd w:id="487"/>
    </w:p>
    <w:p w14:paraId="6D964358" w14:textId="7964A917" w:rsidR="008D34BF" w:rsidRPr="005A283A" w:rsidRDefault="008D34BF" w:rsidP="008D34BF">
      <w:pPr>
        <w:overflowPunct/>
        <w:spacing w:line="240" w:lineRule="auto"/>
        <w:ind w:left="720" w:hanging="720"/>
        <w:textAlignment w:val="auto"/>
        <w:rPr>
          <w:noProof/>
          <w:sz w:val="20"/>
          <w:lang w:val="en-AU"/>
          <w:rPrChange w:id="489" w:author="Rachael Maree Woods" w:date="2016-03-01T12:40:00Z">
            <w:rPr>
              <w:noProof/>
              <w:sz w:val="20"/>
              <w:lang w:val="de-DE"/>
            </w:rPr>
          </w:rPrChange>
        </w:rPr>
      </w:pPr>
      <w:bookmarkStart w:id="490" w:name="_ENREF_6"/>
      <w:r w:rsidRPr="005A283A">
        <w:rPr>
          <w:noProof/>
          <w:sz w:val="20"/>
          <w:lang w:val="en-AU"/>
          <w:rPrChange w:id="491" w:author="Rachael Maree Woods" w:date="2016-03-01T12:40:00Z">
            <w:rPr>
              <w:noProof/>
              <w:sz w:val="20"/>
              <w:lang w:val="de-DE"/>
            </w:rPr>
          </w:rPrChange>
        </w:rPr>
        <w:t>Baird AH, Guest JR, Willis BL (2009) Systematic and biogeographical patterns in the reproductive biology of scleractinian corals. Annual Review of Ecology, Evolution, and Systematics 40:551-571</w:t>
      </w:r>
    </w:p>
    <w:p w14:paraId="41C0903B" w14:textId="77777777" w:rsidR="00196F2F" w:rsidRPr="005A283A" w:rsidRDefault="00196F2F" w:rsidP="00196F2F">
      <w:pPr>
        <w:pStyle w:val="EndNoteBibliography"/>
        <w:ind w:left="720" w:hanging="720"/>
        <w:rPr>
          <w:sz w:val="20"/>
          <w:lang w:val="en-AU"/>
          <w:rPrChange w:id="492" w:author="Rachael Maree Woods" w:date="2016-03-01T12:40:00Z">
            <w:rPr>
              <w:sz w:val="20"/>
            </w:rPr>
          </w:rPrChange>
        </w:rPr>
      </w:pPr>
      <w:r w:rsidRPr="005A283A">
        <w:rPr>
          <w:sz w:val="20"/>
          <w:lang w:val="en-AU"/>
          <w:rPrChange w:id="493" w:author="Rachael Maree Woods" w:date="2016-03-01T12:40:00Z">
            <w:rPr>
              <w:sz w:val="20"/>
            </w:rPr>
          </w:rPrChange>
        </w:rPr>
        <w:t>Bassim K, Sammarco P (2003) Effects of temperature and ammonium on larval development and survivorship in a scleractinian coral (Diploria strigosa). Marine Biology 142:241-252</w:t>
      </w:r>
      <w:bookmarkEnd w:id="490"/>
    </w:p>
    <w:p w14:paraId="670451FA" w14:textId="77777777" w:rsidR="00196F2F" w:rsidRPr="005A283A" w:rsidRDefault="00196F2F" w:rsidP="00196F2F">
      <w:pPr>
        <w:pStyle w:val="EndNoteBibliography"/>
        <w:ind w:left="720" w:hanging="720"/>
        <w:rPr>
          <w:sz w:val="20"/>
          <w:lang w:val="en-AU"/>
          <w:rPrChange w:id="494" w:author="Rachael Maree Woods" w:date="2016-03-01T12:40:00Z">
            <w:rPr>
              <w:sz w:val="20"/>
            </w:rPr>
          </w:rPrChange>
        </w:rPr>
      </w:pPr>
      <w:bookmarkStart w:id="495" w:name="_ENREF_7"/>
      <w:r w:rsidRPr="005A283A">
        <w:rPr>
          <w:sz w:val="20"/>
          <w:lang w:val="en-AU"/>
          <w:rPrChange w:id="496" w:author="Rachael Maree Woods" w:date="2016-03-01T12:40:00Z">
            <w:rPr>
              <w:sz w:val="20"/>
            </w:rPr>
          </w:rPrChange>
        </w:rPr>
        <w:t>Bates D, Maechler M, Bolker B (2012) lme4: Linear mixed-effects models using S4 classes</w:t>
      </w:r>
      <w:bookmarkEnd w:id="495"/>
    </w:p>
    <w:p w14:paraId="370C7362" w14:textId="77777777" w:rsidR="00196F2F" w:rsidRPr="005A283A" w:rsidRDefault="00196F2F" w:rsidP="00196F2F">
      <w:pPr>
        <w:pStyle w:val="EndNoteBibliography"/>
        <w:ind w:left="720" w:hanging="720"/>
        <w:rPr>
          <w:sz w:val="20"/>
          <w:lang w:val="en-AU"/>
          <w:rPrChange w:id="497" w:author="Rachael Maree Woods" w:date="2016-03-01T12:40:00Z">
            <w:rPr>
              <w:sz w:val="20"/>
            </w:rPr>
          </w:rPrChange>
        </w:rPr>
      </w:pPr>
      <w:bookmarkStart w:id="498" w:name="_ENREF_8"/>
      <w:r w:rsidRPr="005A283A">
        <w:rPr>
          <w:sz w:val="20"/>
          <w:lang w:val="en-AU"/>
          <w:rPrChange w:id="499" w:author="Rachael Maree Woods" w:date="2016-03-01T12:40:00Z">
            <w:rPr>
              <w:sz w:val="20"/>
            </w:rPr>
          </w:rPrChange>
        </w:rPr>
        <w:t>Bilotta G, Brazier R (2008) Understanding the influence of suspended solids on water quality and aquatic biota. Water research 42:2849-2861</w:t>
      </w:r>
      <w:bookmarkEnd w:id="498"/>
    </w:p>
    <w:p w14:paraId="3180A210" w14:textId="77777777" w:rsidR="00196F2F" w:rsidRPr="005A283A" w:rsidRDefault="00196F2F" w:rsidP="00196F2F">
      <w:pPr>
        <w:pStyle w:val="EndNoteBibliography"/>
        <w:ind w:left="720" w:hanging="720"/>
        <w:rPr>
          <w:sz w:val="20"/>
          <w:lang w:val="en-AU"/>
          <w:rPrChange w:id="500" w:author="Rachael Maree Woods" w:date="2016-03-01T12:40:00Z">
            <w:rPr>
              <w:sz w:val="20"/>
            </w:rPr>
          </w:rPrChange>
        </w:rPr>
      </w:pPr>
      <w:bookmarkStart w:id="501" w:name="_ENREF_11"/>
      <w:r w:rsidRPr="005A283A">
        <w:rPr>
          <w:sz w:val="20"/>
          <w:lang w:val="en-AU"/>
          <w:rPrChange w:id="502" w:author="Rachael Maree Woods" w:date="2016-03-01T12:40:00Z">
            <w:rPr>
              <w:sz w:val="20"/>
            </w:rPr>
          </w:rPrChange>
        </w:rPr>
        <w:t>Calabrese A, MacInnes J, Nelson D, Miller J (1977) Survival and growth of bivalve larvae under heavy-metal stress. Marine Biology 41:179-184</w:t>
      </w:r>
      <w:bookmarkEnd w:id="501"/>
    </w:p>
    <w:p w14:paraId="68C696D7" w14:textId="77777777" w:rsidR="00196F2F" w:rsidRPr="005A283A" w:rsidRDefault="00196F2F" w:rsidP="00196F2F">
      <w:pPr>
        <w:pStyle w:val="EndNoteBibliography"/>
        <w:ind w:left="720" w:hanging="720"/>
        <w:rPr>
          <w:sz w:val="20"/>
          <w:lang w:val="en-AU"/>
          <w:rPrChange w:id="503" w:author="Rachael Maree Woods" w:date="2016-03-01T12:40:00Z">
            <w:rPr>
              <w:sz w:val="20"/>
            </w:rPr>
          </w:rPrChange>
        </w:rPr>
      </w:pPr>
      <w:bookmarkStart w:id="504" w:name="_ENREF_12"/>
      <w:r w:rsidRPr="005A283A">
        <w:rPr>
          <w:sz w:val="20"/>
          <w:lang w:val="en-AU"/>
          <w:rPrChange w:id="505" w:author="Rachael Maree Woods" w:date="2016-03-01T12:40:00Z">
            <w:rPr>
              <w:sz w:val="20"/>
            </w:rPr>
          </w:rPrChange>
        </w:rPr>
        <w:t>Caldwell GS, Lewis C, Pickavance G, Taylor RL, Bentley MG (2011) Exposure to copper and a cytotoxic polyunsaturated aldehyde induces reproductive failure in the marine polychaete&lt; i&gt; Nereis virens&lt;/i&gt;(Sars). Aquatic Toxicology 104:126-134</w:t>
      </w:r>
      <w:bookmarkEnd w:id="504"/>
    </w:p>
    <w:p w14:paraId="624A6639" w14:textId="77777777" w:rsidR="009C72A9" w:rsidRPr="005A283A" w:rsidRDefault="009C72A9" w:rsidP="009C72A9">
      <w:pPr>
        <w:pStyle w:val="EndNoteBibliography"/>
        <w:ind w:left="720" w:hanging="720"/>
        <w:rPr>
          <w:sz w:val="20"/>
          <w:lang w:val="en-AU"/>
          <w:rPrChange w:id="506" w:author="Rachael Maree Woods" w:date="2016-03-01T12:40:00Z">
            <w:rPr>
              <w:sz w:val="20"/>
            </w:rPr>
          </w:rPrChange>
        </w:rPr>
      </w:pPr>
      <w:bookmarkStart w:id="507" w:name="_ENREF_13"/>
      <w:r w:rsidRPr="005A283A">
        <w:rPr>
          <w:sz w:val="20"/>
          <w:lang w:val="en-AU"/>
          <w:rPrChange w:id="508" w:author="Rachael Maree Woods" w:date="2016-03-01T12:40:00Z">
            <w:rPr>
              <w:sz w:val="20"/>
            </w:rPr>
          </w:rPrChange>
        </w:rPr>
        <w:t>Chua C-M, Leggat W, Moya A, Baird AH (2013) Near-future reductions in pH will have no consistent ecological effects on the early life-history stages of reef corals. Mar Ecol Progr Ser 486:143-151</w:t>
      </w:r>
    </w:p>
    <w:p w14:paraId="7A915ECE" w14:textId="77777777" w:rsidR="009C72A9" w:rsidRPr="005A283A" w:rsidRDefault="009C72A9" w:rsidP="009C72A9">
      <w:pPr>
        <w:overflowPunct/>
        <w:spacing w:line="240" w:lineRule="auto"/>
        <w:ind w:left="720" w:hanging="720"/>
        <w:textAlignment w:val="auto"/>
        <w:rPr>
          <w:noProof/>
          <w:sz w:val="20"/>
          <w:lang w:val="en-AU"/>
          <w:rPrChange w:id="509" w:author="Rachael Maree Woods" w:date="2016-03-01T12:40:00Z">
            <w:rPr>
              <w:noProof/>
              <w:sz w:val="20"/>
              <w:lang w:val="de-DE"/>
            </w:rPr>
          </w:rPrChange>
        </w:rPr>
      </w:pPr>
      <w:r w:rsidRPr="005A283A">
        <w:rPr>
          <w:noProof/>
          <w:sz w:val="20"/>
          <w:lang w:val="en-AU"/>
          <w:rPrChange w:id="510" w:author="Rachael Maree Woods" w:date="2016-03-01T12:40:00Z">
            <w:rPr>
              <w:noProof/>
              <w:sz w:val="20"/>
              <w:lang w:val="de-DE"/>
            </w:rPr>
          </w:rPrChange>
        </w:rPr>
        <w:t>Chua CM, Leggat W, Moya A, Baird AH (2013) Temperature affects the early life history stages of corals more than near future ocean acidification. Marine ecology Progress series 475:85-92</w:t>
      </w:r>
    </w:p>
    <w:p w14:paraId="7815EDAF" w14:textId="77777777" w:rsidR="00196F2F" w:rsidRPr="005A283A" w:rsidRDefault="00196F2F" w:rsidP="00196F2F">
      <w:pPr>
        <w:pStyle w:val="EndNoteBibliography"/>
        <w:ind w:left="720" w:hanging="720"/>
        <w:rPr>
          <w:sz w:val="20"/>
          <w:lang w:val="en-AU"/>
          <w:rPrChange w:id="511" w:author="Rachael Maree Woods" w:date="2016-03-01T12:40:00Z">
            <w:rPr>
              <w:sz w:val="20"/>
            </w:rPr>
          </w:rPrChange>
        </w:rPr>
      </w:pPr>
      <w:r w:rsidRPr="005A283A">
        <w:rPr>
          <w:sz w:val="20"/>
          <w:lang w:val="en-AU"/>
          <w:rPrChange w:id="512" w:author="Rachael Maree Woods" w:date="2016-03-01T12:40:00Z">
            <w:rPr>
              <w:sz w:val="20"/>
            </w:rPr>
          </w:rPrChange>
        </w:rPr>
        <w:t>Connolly SR, Baird AH (2010) Estimating dispersal potential for marine larvae: dynamic models applied to scleractinian corals. Ecology 91:3572-3583</w:t>
      </w:r>
      <w:bookmarkEnd w:id="507"/>
    </w:p>
    <w:p w14:paraId="064B0DF8" w14:textId="77777777" w:rsidR="00196F2F" w:rsidRPr="005A283A" w:rsidRDefault="00196F2F" w:rsidP="00196F2F">
      <w:pPr>
        <w:pStyle w:val="EndNoteBibliography"/>
        <w:ind w:left="720" w:hanging="720"/>
        <w:rPr>
          <w:sz w:val="20"/>
          <w:lang w:val="en-AU"/>
          <w:rPrChange w:id="513" w:author="Rachael Maree Woods" w:date="2016-03-01T12:40:00Z">
            <w:rPr>
              <w:sz w:val="20"/>
            </w:rPr>
          </w:rPrChange>
        </w:rPr>
      </w:pPr>
      <w:bookmarkStart w:id="514" w:name="_ENREF_14"/>
      <w:r w:rsidRPr="005A283A">
        <w:rPr>
          <w:sz w:val="20"/>
          <w:lang w:val="en-AU"/>
          <w:rPrChange w:id="515" w:author="Rachael Maree Woods" w:date="2016-03-01T12:40:00Z">
            <w:rPr>
              <w:sz w:val="20"/>
            </w:rPr>
          </w:rPrChange>
        </w:rPr>
        <w:t>Copat C, Bella F, Castaing M, Fallico R, Sciacca S, Ferrante M (2012) Heavy metals concentrations in fish from Sicily (Mediterranean Sea) and evaluation of possible health risks to consumers. Bulletin of environmental contamination and toxicology 88:78-83</w:t>
      </w:r>
      <w:bookmarkEnd w:id="514"/>
    </w:p>
    <w:p w14:paraId="584A51D5" w14:textId="77777777" w:rsidR="00196F2F" w:rsidRPr="005A283A" w:rsidRDefault="00196F2F" w:rsidP="00196F2F">
      <w:pPr>
        <w:pStyle w:val="EndNoteBibliography"/>
        <w:ind w:left="720" w:hanging="720"/>
        <w:rPr>
          <w:sz w:val="20"/>
          <w:lang w:val="en-AU"/>
          <w:rPrChange w:id="516" w:author="Rachael Maree Woods" w:date="2016-03-01T12:40:00Z">
            <w:rPr>
              <w:sz w:val="20"/>
            </w:rPr>
          </w:rPrChange>
        </w:rPr>
      </w:pPr>
      <w:bookmarkStart w:id="517" w:name="_ENREF_15"/>
      <w:r w:rsidRPr="005A283A">
        <w:rPr>
          <w:sz w:val="20"/>
          <w:lang w:val="en-AU"/>
          <w:rPrChange w:id="518" w:author="Rachael Maree Woods" w:date="2016-03-01T12:40:00Z">
            <w:rPr>
              <w:sz w:val="20"/>
            </w:rPr>
          </w:rPrChange>
        </w:rPr>
        <w:t>Correll DL (1998) The Role of Phosphorus in the Eutrophication of Receiving Waters: A Review. J Environ Qual 27:261-266</w:t>
      </w:r>
      <w:bookmarkEnd w:id="517"/>
    </w:p>
    <w:p w14:paraId="429A3387" w14:textId="77777777" w:rsidR="00196F2F" w:rsidRPr="005A283A" w:rsidRDefault="00196F2F" w:rsidP="00196F2F">
      <w:pPr>
        <w:pStyle w:val="EndNoteBibliography"/>
        <w:ind w:left="720" w:hanging="720"/>
        <w:rPr>
          <w:sz w:val="20"/>
          <w:lang w:val="en-AU"/>
          <w:rPrChange w:id="519" w:author="Rachael Maree Woods" w:date="2016-03-01T12:40:00Z">
            <w:rPr>
              <w:sz w:val="20"/>
            </w:rPr>
          </w:rPrChange>
        </w:rPr>
      </w:pPr>
      <w:bookmarkStart w:id="520" w:name="_ENREF_16"/>
      <w:r w:rsidRPr="005A283A">
        <w:rPr>
          <w:sz w:val="20"/>
          <w:lang w:val="en-AU"/>
          <w:rPrChange w:id="521" w:author="Rachael Maree Woods" w:date="2016-03-01T12:40:00Z">
            <w:rPr>
              <w:sz w:val="20"/>
            </w:rPr>
          </w:rPrChange>
        </w:rPr>
        <w:t>Cowen RK, Sponaugle S (2009) Larval dispersal and marine population connectivity. Annual Review of Marine Science 1:443-466</w:t>
      </w:r>
      <w:bookmarkEnd w:id="520"/>
    </w:p>
    <w:p w14:paraId="4AB82009" w14:textId="77777777" w:rsidR="009C72A9" w:rsidRPr="005A283A" w:rsidRDefault="009C72A9" w:rsidP="009C72A9">
      <w:pPr>
        <w:overflowPunct/>
        <w:spacing w:line="240" w:lineRule="auto"/>
        <w:ind w:left="720" w:hanging="720"/>
        <w:textAlignment w:val="auto"/>
        <w:rPr>
          <w:noProof/>
          <w:sz w:val="20"/>
          <w:lang w:val="en-AU"/>
          <w:rPrChange w:id="522" w:author="Rachael Maree Woods" w:date="2016-03-01T12:40:00Z">
            <w:rPr>
              <w:noProof/>
              <w:sz w:val="20"/>
              <w:lang w:val="de-DE"/>
            </w:rPr>
          </w:rPrChange>
        </w:rPr>
      </w:pPr>
      <w:bookmarkStart w:id="523" w:name="_ENREF_17"/>
      <w:r w:rsidRPr="005A283A">
        <w:rPr>
          <w:noProof/>
          <w:sz w:val="20"/>
          <w:lang w:val="en-AU"/>
          <w:rPrChange w:id="524" w:author="Rachael Maree Woods" w:date="2016-03-01T12:40:00Z">
            <w:rPr>
              <w:noProof/>
              <w:sz w:val="20"/>
              <w:lang w:val="de-DE"/>
            </w:rPr>
          </w:rPrChange>
        </w:rPr>
        <w:t>Cox EF, Ward S (2002) Impact of elevated ammonium on reproduction in two Hawaiian scleractinian corals with different life history patterns. Marine Pollution Bulletin 44:1230-1235</w:t>
      </w:r>
    </w:p>
    <w:p w14:paraId="1CA53D5B" w14:textId="77777777" w:rsidR="00196F2F" w:rsidRPr="005A283A" w:rsidRDefault="00196F2F" w:rsidP="00196F2F">
      <w:pPr>
        <w:pStyle w:val="EndNoteBibliography"/>
        <w:ind w:left="720" w:hanging="720"/>
        <w:rPr>
          <w:sz w:val="20"/>
          <w:lang w:val="en-AU"/>
          <w:rPrChange w:id="525" w:author="Rachael Maree Woods" w:date="2016-03-01T12:40:00Z">
            <w:rPr>
              <w:sz w:val="20"/>
            </w:rPr>
          </w:rPrChange>
        </w:rPr>
      </w:pPr>
      <w:r w:rsidRPr="005A283A">
        <w:rPr>
          <w:sz w:val="20"/>
          <w:lang w:val="en-AU"/>
          <w:rPrChange w:id="526" w:author="Rachael Maree Woods" w:date="2016-03-01T12:40:00Z">
            <w:rPr>
              <w:sz w:val="20"/>
            </w:rPr>
          </w:rPrChange>
        </w:rPr>
        <w:t>De-Bashan LE, Bashan Y (2004) Recent advances in removing phosphorus from wastewater and its future use as fertilizer (1997–2003). Water research 38:4222-4246</w:t>
      </w:r>
      <w:bookmarkEnd w:id="523"/>
    </w:p>
    <w:p w14:paraId="4324A5EB" w14:textId="77777777" w:rsidR="00196F2F" w:rsidRPr="005A283A" w:rsidRDefault="00196F2F" w:rsidP="00196F2F">
      <w:pPr>
        <w:pStyle w:val="EndNoteBibliography"/>
        <w:ind w:left="720" w:hanging="720"/>
        <w:rPr>
          <w:sz w:val="20"/>
          <w:lang w:val="en-AU"/>
          <w:rPrChange w:id="527" w:author="Rachael Maree Woods" w:date="2016-03-01T12:40:00Z">
            <w:rPr>
              <w:sz w:val="20"/>
            </w:rPr>
          </w:rPrChange>
        </w:rPr>
      </w:pPr>
      <w:bookmarkStart w:id="528" w:name="_ENREF_19"/>
      <w:r w:rsidRPr="005A283A">
        <w:rPr>
          <w:sz w:val="20"/>
          <w:lang w:val="en-AU"/>
          <w:rPrChange w:id="529" w:author="Rachael Maree Woods" w:date="2016-03-01T12:40:00Z">
            <w:rPr>
              <w:sz w:val="20"/>
            </w:rPr>
          </w:rPrChange>
        </w:rPr>
        <w:t>Erftemeijer PL, Hagedorn M, Laterveer M, Craggs J, Guest JR (2012) Effect of suspended sediment on fertilization success in the scleractinian coral Pectinia lactuca. Journal of the Marine Biological Association of the United Kingdom 92:741-745</w:t>
      </w:r>
      <w:bookmarkEnd w:id="528"/>
    </w:p>
    <w:p w14:paraId="7EB8E282" w14:textId="77777777" w:rsidR="00196F2F" w:rsidRPr="005A283A" w:rsidRDefault="00196F2F" w:rsidP="00196F2F">
      <w:pPr>
        <w:pStyle w:val="EndNoteBibliography"/>
        <w:ind w:left="720" w:hanging="720"/>
        <w:rPr>
          <w:sz w:val="20"/>
          <w:lang w:val="en-AU"/>
          <w:rPrChange w:id="530" w:author="Rachael Maree Woods" w:date="2016-03-01T12:40:00Z">
            <w:rPr>
              <w:sz w:val="20"/>
            </w:rPr>
          </w:rPrChange>
        </w:rPr>
      </w:pPr>
      <w:bookmarkStart w:id="531" w:name="_ENREF_20"/>
      <w:r w:rsidRPr="005A283A">
        <w:rPr>
          <w:sz w:val="20"/>
          <w:lang w:val="en-AU"/>
          <w:rPrChange w:id="532" w:author="Rachael Maree Woods" w:date="2016-03-01T12:40:00Z">
            <w:rPr>
              <w:sz w:val="20"/>
            </w:rPr>
          </w:rPrChange>
        </w:rPr>
        <w:lastRenderedPageBreak/>
        <w:t>Erwin PM, Szmant A (2010) Settlement induction of Acropora palmata planulae by a GLW-amide neuropeptide. Coral Reefs 29:929-939</w:t>
      </w:r>
      <w:bookmarkEnd w:id="531"/>
    </w:p>
    <w:p w14:paraId="43FC7FEA" w14:textId="7AB0D989" w:rsidR="008D34BF" w:rsidRPr="005A283A" w:rsidRDefault="008D34BF" w:rsidP="008D34BF">
      <w:pPr>
        <w:overflowPunct/>
        <w:spacing w:line="240" w:lineRule="auto"/>
        <w:ind w:left="720" w:hanging="720"/>
        <w:textAlignment w:val="auto"/>
        <w:rPr>
          <w:noProof/>
          <w:sz w:val="20"/>
          <w:lang w:val="en-AU"/>
          <w:rPrChange w:id="533" w:author="Rachael Maree Woods" w:date="2016-03-01T12:40:00Z">
            <w:rPr>
              <w:noProof/>
              <w:sz w:val="20"/>
              <w:lang w:val="de-DE"/>
            </w:rPr>
          </w:rPrChange>
        </w:rPr>
      </w:pPr>
      <w:bookmarkStart w:id="534" w:name="_ENREF_22"/>
      <w:r w:rsidRPr="005A283A">
        <w:rPr>
          <w:noProof/>
          <w:sz w:val="20"/>
          <w:lang w:val="en-AU"/>
          <w:rPrChange w:id="535" w:author="Rachael Maree Woods" w:date="2016-03-01T12:40:00Z">
            <w:rPr>
              <w:noProof/>
              <w:sz w:val="20"/>
              <w:lang w:val="de-DE"/>
            </w:rPr>
          </w:rPrChange>
        </w:rPr>
        <w:t>Farina O, Ramos R, Bastidas C, García E (2008) Biochemical responses of cnidarian larvae to mercury and benzo (a) pyrene exposure. Bulletin of environmental contamination and toxicology 81:553-557</w:t>
      </w:r>
    </w:p>
    <w:p w14:paraId="3132A9A0" w14:textId="100BE372" w:rsidR="0079228A" w:rsidRPr="005A283A" w:rsidRDefault="0079228A" w:rsidP="0079228A">
      <w:pPr>
        <w:overflowPunct/>
        <w:spacing w:line="240" w:lineRule="auto"/>
        <w:ind w:left="720" w:hanging="720"/>
        <w:textAlignment w:val="auto"/>
        <w:rPr>
          <w:noProof/>
          <w:sz w:val="20"/>
          <w:lang w:val="en-AU"/>
          <w:rPrChange w:id="536" w:author="Rachael Maree Woods" w:date="2016-03-01T12:40:00Z">
            <w:rPr>
              <w:noProof/>
              <w:sz w:val="20"/>
              <w:lang w:val="de-DE"/>
            </w:rPr>
          </w:rPrChange>
        </w:rPr>
      </w:pPr>
      <w:r w:rsidRPr="005A283A">
        <w:rPr>
          <w:noProof/>
          <w:sz w:val="20"/>
          <w:lang w:val="en-AU"/>
          <w:rPrChange w:id="537" w:author="Rachael Maree Woods" w:date="2016-03-01T12:40:00Z">
            <w:rPr>
              <w:noProof/>
              <w:sz w:val="20"/>
              <w:lang w:val="de-DE"/>
            </w:rPr>
          </w:rPrChange>
        </w:rPr>
        <w:t>Figueiredo J, Baird AH, Connolly SR (2013) Synthesizing larval competence dynamics and reef-scale retention reveals a high potential for self-recruitment in corals. Ecology 94:650-659</w:t>
      </w:r>
    </w:p>
    <w:p w14:paraId="7673EABD" w14:textId="77777777" w:rsidR="00196F2F" w:rsidRPr="005A283A" w:rsidRDefault="00196F2F" w:rsidP="00196F2F">
      <w:pPr>
        <w:pStyle w:val="EndNoteBibliography"/>
        <w:ind w:left="720" w:hanging="720"/>
        <w:rPr>
          <w:sz w:val="20"/>
          <w:lang w:val="en-AU"/>
          <w:rPrChange w:id="538" w:author="Rachael Maree Woods" w:date="2016-03-01T12:40:00Z">
            <w:rPr>
              <w:sz w:val="20"/>
            </w:rPr>
          </w:rPrChange>
        </w:rPr>
      </w:pPr>
      <w:r w:rsidRPr="005A283A">
        <w:rPr>
          <w:sz w:val="20"/>
          <w:lang w:val="en-AU"/>
          <w:rPrChange w:id="539" w:author="Rachael Maree Woods" w:date="2016-03-01T12:40:00Z">
            <w:rPr>
              <w:sz w:val="20"/>
            </w:rPr>
          </w:rPrChange>
        </w:rPr>
        <w:t>Fitzpatrick J, Nadella S, Bucking C, Balshine S, Wood C (2008) The relative sensitivity of sperm, eggs and embryos to copper in the blue mussel (&lt; i&gt; Mytilus trossulus&lt;/i&gt;). Comparative Biochemistry and Physiology Part C: Toxicology &amp; Pharmacology 147:441-449</w:t>
      </w:r>
      <w:bookmarkEnd w:id="534"/>
    </w:p>
    <w:p w14:paraId="47830433" w14:textId="77777777" w:rsidR="00196F2F" w:rsidRPr="005A283A" w:rsidRDefault="00196F2F" w:rsidP="00196F2F">
      <w:pPr>
        <w:pStyle w:val="EndNoteBibliography"/>
        <w:ind w:left="720" w:hanging="720"/>
        <w:rPr>
          <w:sz w:val="20"/>
          <w:lang w:val="en-AU"/>
          <w:rPrChange w:id="540" w:author="Rachael Maree Woods" w:date="2016-03-01T12:40:00Z">
            <w:rPr>
              <w:sz w:val="20"/>
            </w:rPr>
          </w:rPrChange>
        </w:rPr>
      </w:pPr>
      <w:bookmarkStart w:id="541" w:name="_ENREF_23"/>
      <w:r w:rsidRPr="005A283A">
        <w:rPr>
          <w:sz w:val="20"/>
          <w:lang w:val="en-AU"/>
          <w:rPrChange w:id="542" w:author="Rachael Maree Woods" w:date="2016-03-01T12:40:00Z">
            <w:rPr>
              <w:sz w:val="20"/>
            </w:rPr>
          </w:rPrChange>
        </w:rPr>
        <w:t>Gaylord B, Hodin J, Ferner MC (2013) Turbulent shear spurs settlement in larval sea urchins. Proceedings of the National Academy of Sciences 110:6901-6906</w:t>
      </w:r>
      <w:bookmarkEnd w:id="541"/>
    </w:p>
    <w:p w14:paraId="7A8F9CEA" w14:textId="77777777" w:rsidR="00196F2F" w:rsidRPr="005A283A" w:rsidRDefault="00196F2F" w:rsidP="00196F2F">
      <w:pPr>
        <w:pStyle w:val="EndNoteBibliography"/>
        <w:ind w:left="720" w:hanging="720"/>
        <w:rPr>
          <w:sz w:val="20"/>
          <w:lang w:val="en-AU"/>
          <w:rPrChange w:id="543" w:author="Rachael Maree Woods" w:date="2016-03-01T12:40:00Z">
            <w:rPr>
              <w:sz w:val="20"/>
            </w:rPr>
          </w:rPrChange>
        </w:rPr>
      </w:pPr>
      <w:bookmarkStart w:id="544" w:name="_ENREF_24"/>
      <w:r w:rsidRPr="005A283A">
        <w:rPr>
          <w:sz w:val="20"/>
          <w:lang w:val="en-AU"/>
          <w:rPrChange w:id="545" w:author="Rachael Maree Woods" w:date="2016-03-01T12:40:00Z">
            <w:rPr>
              <w:sz w:val="20"/>
            </w:rPr>
          </w:rPrChange>
        </w:rPr>
        <w:t>Gilmour J (1999) Experimental investigation into the effects of suspended sediment on fertilisation, larval survival and settlement in a scleractinian coral. Marine Biology 135:451-462</w:t>
      </w:r>
      <w:bookmarkEnd w:id="544"/>
    </w:p>
    <w:p w14:paraId="5570CC54" w14:textId="77777777" w:rsidR="00196F2F" w:rsidRPr="005A283A" w:rsidRDefault="00196F2F" w:rsidP="00196F2F">
      <w:pPr>
        <w:pStyle w:val="EndNoteBibliography"/>
        <w:ind w:left="720" w:hanging="720"/>
        <w:rPr>
          <w:sz w:val="20"/>
          <w:lang w:val="en-AU"/>
          <w:rPrChange w:id="546" w:author="Rachael Maree Woods" w:date="2016-03-01T12:40:00Z">
            <w:rPr>
              <w:sz w:val="20"/>
            </w:rPr>
          </w:rPrChange>
        </w:rPr>
      </w:pPr>
      <w:bookmarkStart w:id="547" w:name="_ENREF_25"/>
      <w:r w:rsidRPr="005A283A">
        <w:rPr>
          <w:sz w:val="20"/>
          <w:lang w:val="en-AU"/>
          <w:rPrChange w:id="548" w:author="Rachael Maree Woods" w:date="2016-03-01T12:40:00Z">
            <w:rPr>
              <w:sz w:val="20"/>
            </w:rPr>
          </w:rPrChange>
        </w:rPr>
        <w:t>Gopalakrishnan S, Thilagam H, Raja PV (2008) Comparison of heavy metal toxicity in life stages (spermiotoxicity, egg toxicity, embryotoxicity and larval toxicity) of&lt; i&gt; Hydroides elegans&lt;/i&gt;. Chemosphere 71:515-528</w:t>
      </w:r>
      <w:bookmarkEnd w:id="547"/>
    </w:p>
    <w:p w14:paraId="4E4EC0C0" w14:textId="77777777" w:rsidR="00196F2F" w:rsidRPr="005A283A" w:rsidRDefault="00196F2F" w:rsidP="00196F2F">
      <w:pPr>
        <w:pStyle w:val="EndNoteBibliography"/>
        <w:ind w:left="720" w:hanging="720"/>
        <w:rPr>
          <w:sz w:val="20"/>
          <w:lang w:val="en-AU"/>
          <w:rPrChange w:id="549" w:author="Rachael Maree Woods" w:date="2016-03-01T12:40:00Z">
            <w:rPr>
              <w:sz w:val="20"/>
            </w:rPr>
          </w:rPrChange>
        </w:rPr>
      </w:pPr>
      <w:bookmarkStart w:id="550" w:name="_ENREF_26"/>
      <w:r w:rsidRPr="005A283A">
        <w:rPr>
          <w:sz w:val="20"/>
          <w:lang w:val="en-AU"/>
          <w:rPrChange w:id="551" w:author="Rachael Maree Woods" w:date="2016-03-01T12:40:00Z">
            <w:rPr>
              <w:sz w:val="20"/>
            </w:rPr>
          </w:rPrChange>
        </w:rPr>
        <w:t>Graham N, Barnett T (1987) Sea surface temperature, surface wind divergence, and convection over tropical oceans. Science 238:657-659</w:t>
      </w:r>
      <w:bookmarkEnd w:id="550"/>
    </w:p>
    <w:p w14:paraId="5DC4DAAC" w14:textId="1941879B" w:rsidR="00787E59" w:rsidRPr="005A283A" w:rsidRDefault="00787E59" w:rsidP="00787E59">
      <w:pPr>
        <w:overflowPunct/>
        <w:spacing w:line="240" w:lineRule="auto"/>
        <w:ind w:left="720" w:hanging="720"/>
        <w:textAlignment w:val="auto"/>
        <w:rPr>
          <w:noProof/>
          <w:sz w:val="20"/>
          <w:lang w:val="en-AU"/>
          <w:rPrChange w:id="552" w:author="Rachael Maree Woods" w:date="2016-03-01T12:40:00Z">
            <w:rPr>
              <w:noProof/>
              <w:sz w:val="20"/>
              <w:lang w:val="de-DE"/>
            </w:rPr>
          </w:rPrChange>
        </w:rPr>
      </w:pPr>
      <w:r w:rsidRPr="005A283A">
        <w:rPr>
          <w:noProof/>
          <w:sz w:val="20"/>
          <w:lang w:val="en-AU"/>
          <w:rPrChange w:id="553" w:author="Rachael Maree Woods" w:date="2016-03-01T12:40:00Z">
            <w:rPr>
              <w:noProof/>
              <w:sz w:val="20"/>
              <w:lang w:val="de-DE"/>
            </w:rPr>
          </w:rPrChange>
        </w:rPr>
        <w:t>Graham E, Baird A, Connolly S (2008) Survival dynamics of scleractinian coral larvae and implications for dispersal. Coral Reefs 27:529-539</w:t>
      </w:r>
    </w:p>
    <w:p w14:paraId="6F829FE3" w14:textId="77777777" w:rsidR="00196F2F" w:rsidRPr="005A283A" w:rsidRDefault="00196F2F" w:rsidP="00196F2F">
      <w:pPr>
        <w:pStyle w:val="EndNoteBibliography"/>
        <w:ind w:left="720" w:hanging="720"/>
        <w:rPr>
          <w:sz w:val="20"/>
          <w:lang w:val="en-AU"/>
          <w:rPrChange w:id="554" w:author="Rachael Maree Woods" w:date="2016-03-01T12:40:00Z">
            <w:rPr>
              <w:sz w:val="20"/>
            </w:rPr>
          </w:rPrChange>
        </w:rPr>
      </w:pPr>
      <w:bookmarkStart w:id="555" w:name="_ENREF_27"/>
      <w:r w:rsidRPr="005A283A">
        <w:rPr>
          <w:sz w:val="20"/>
          <w:lang w:val="en-AU"/>
          <w:rPrChange w:id="556" w:author="Rachael Maree Woods" w:date="2016-03-01T12:40:00Z">
            <w:rPr>
              <w:sz w:val="20"/>
            </w:rPr>
          </w:rPrChange>
        </w:rPr>
        <w:t>Grantham BA, Eckert GL, Shanks AL (2003) Dispersal potential of marine invertebrates in diverse habitats. Ecological Applications 13:108-116</w:t>
      </w:r>
      <w:bookmarkEnd w:id="555"/>
    </w:p>
    <w:p w14:paraId="48FD4037" w14:textId="77777777" w:rsidR="00196F2F" w:rsidRPr="005A283A" w:rsidRDefault="00196F2F" w:rsidP="00196F2F">
      <w:pPr>
        <w:pStyle w:val="EndNoteBibliography"/>
        <w:ind w:left="720" w:hanging="720"/>
        <w:rPr>
          <w:sz w:val="20"/>
          <w:lang w:val="en-AU"/>
          <w:rPrChange w:id="557" w:author="Rachael Maree Woods" w:date="2016-03-01T12:40:00Z">
            <w:rPr>
              <w:sz w:val="20"/>
            </w:rPr>
          </w:rPrChange>
        </w:rPr>
      </w:pPr>
      <w:bookmarkStart w:id="558" w:name="_ENREF_28"/>
      <w:r w:rsidRPr="005A283A">
        <w:rPr>
          <w:sz w:val="20"/>
          <w:lang w:val="en-AU"/>
          <w:rPrChange w:id="559" w:author="Rachael Maree Woods" w:date="2016-03-01T12:40:00Z">
            <w:rPr>
              <w:sz w:val="20"/>
            </w:rPr>
          </w:rPrChange>
        </w:rPr>
        <w:t>Halpern BS, Walbridge S, Selkoe KA, Kappel CV, Micheli F, D'Agrosa C, Bruno JF, Casey KS, Ebert C, Fox HE (2008) A global map of human impact on marine ecosystems. Science 319:948-952</w:t>
      </w:r>
      <w:bookmarkEnd w:id="558"/>
    </w:p>
    <w:p w14:paraId="3A7EDD97" w14:textId="77777777" w:rsidR="00196F2F" w:rsidRPr="005A283A" w:rsidRDefault="00196F2F" w:rsidP="00196F2F">
      <w:pPr>
        <w:pStyle w:val="EndNoteBibliography"/>
        <w:ind w:left="720" w:hanging="720"/>
        <w:rPr>
          <w:sz w:val="20"/>
          <w:lang w:val="en-AU"/>
          <w:rPrChange w:id="560" w:author="Rachael Maree Woods" w:date="2016-03-01T12:40:00Z">
            <w:rPr>
              <w:sz w:val="20"/>
            </w:rPr>
          </w:rPrChange>
        </w:rPr>
      </w:pPr>
      <w:bookmarkStart w:id="561" w:name="_ENREF_30"/>
      <w:r w:rsidRPr="005A283A">
        <w:rPr>
          <w:sz w:val="20"/>
          <w:lang w:val="en-AU"/>
          <w:rPrChange w:id="562" w:author="Rachael Maree Woods" w:date="2016-03-01T12:40:00Z">
            <w:rPr>
              <w:sz w:val="20"/>
            </w:rPr>
          </w:rPrChange>
        </w:rPr>
        <w:t>Harley CD, Randall Hughes A, Hultgren KM, Miner BG, Sorte CJ, Thornber CS, Rodriguez LF, Tomanek L, Williams SL (2006) The impacts of climate change in coastal marine systems. Ecology letters 9:228-241</w:t>
      </w:r>
      <w:bookmarkEnd w:id="561"/>
    </w:p>
    <w:p w14:paraId="2F56E93F" w14:textId="77777777" w:rsidR="00196F2F" w:rsidRPr="005A283A" w:rsidRDefault="00196F2F" w:rsidP="00196F2F">
      <w:pPr>
        <w:pStyle w:val="EndNoteBibliography"/>
        <w:ind w:left="720" w:hanging="720"/>
        <w:rPr>
          <w:sz w:val="20"/>
          <w:lang w:val="en-AU"/>
          <w:rPrChange w:id="563" w:author="Rachael Maree Woods" w:date="2016-03-01T12:40:00Z">
            <w:rPr>
              <w:sz w:val="20"/>
            </w:rPr>
          </w:rPrChange>
        </w:rPr>
      </w:pPr>
      <w:bookmarkStart w:id="564" w:name="_ENREF_31"/>
      <w:r w:rsidRPr="005A283A">
        <w:rPr>
          <w:sz w:val="20"/>
          <w:lang w:val="en-AU"/>
          <w:rPrChange w:id="565" w:author="Rachael Maree Woods" w:date="2016-03-01T12:40:00Z">
            <w:rPr>
              <w:sz w:val="20"/>
            </w:rPr>
          </w:rPrChange>
        </w:rPr>
        <w:t>Harrison P, Ward S (2001) Elevated levels of nitrogen and phosphorus reduce fertilisation success of gametes from scleractinian reef corals. Marine Biology 139:1057-1068</w:t>
      </w:r>
      <w:bookmarkEnd w:id="564"/>
    </w:p>
    <w:p w14:paraId="1B31ACE8" w14:textId="77777777" w:rsidR="00196F2F" w:rsidRPr="005A283A" w:rsidRDefault="00196F2F" w:rsidP="00196F2F">
      <w:pPr>
        <w:pStyle w:val="EndNoteBibliography"/>
        <w:ind w:left="720" w:hanging="720"/>
        <w:rPr>
          <w:sz w:val="20"/>
          <w:lang w:val="en-AU"/>
          <w:rPrChange w:id="566" w:author="Rachael Maree Woods" w:date="2016-03-01T12:40:00Z">
            <w:rPr>
              <w:sz w:val="20"/>
            </w:rPr>
          </w:rPrChange>
        </w:rPr>
      </w:pPr>
      <w:bookmarkStart w:id="567" w:name="_ENREF_32"/>
      <w:r w:rsidRPr="005A283A">
        <w:rPr>
          <w:sz w:val="20"/>
          <w:lang w:val="en-AU"/>
          <w:rPrChange w:id="568" w:author="Rachael Maree Woods" w:date="2016-03-01T12:40:00Z">
            <w:rPr>
              <w:sz w:val="20"/>
            </w:rPr>
          </w:rPrChange>
        </w:rPr>
        <w:t>Hédouin L, Gates RD (2013) Assessing fertilization success of the coral&lt; i&gt; Montipora capitata&lt;/i&gt; under copper exposure: Does the night of spawning matter? Marine pollution bulletin 66:221-224</w:t>
      </w:r>
      <w:bookmarkEnd w:id="567"/>
    </w:p>
    <w:p w14:paraId="65CB3492" w14:textId="77777777" w:rsidR="00196F2F" w:rsidRPr="005A283A" w:rsidRDefault="00196F2F" w:rsidP="00196F2F">
      <w:pPr>
        <w:pStyle w:val="EndNoteBibliography"/>
        <w:ind w:left="720" w:hanging="720"/>
        <w:rPr>
          <w:sz w:val="20"/>
          <w:lang w:val="en-AU"/>
          <w:rPrChange w:id="569" w:author="Rachael Maree Woods" w:date="2016-03-01T12:40:00Z">
            <w:rPr>
              <w:sz w:val="20"/>
            </w:rPr>
          </w:rPrChange>
        </w:rPr>
      </w:pPr>
      <w:bookmarkStart w:id="570" w:name="_ENREF_33"/>
      <w:r w:rsidRPr="005A283A">
        <w:rPr>
          <w:sz w:val="20"/>
          <w:lang w:val="en-AU"/>
          <w:rPrChange w:id="571" w:author="Rachael Maree Woods" w:date="2016-03-01T12:40:00Z">
            <w:rPr>
              <w:sz w:val="20"/>
            </w:rPr>
          </w:rPrChange>
        </w:rPr>
        <w:t>Heslinga G (1976) Effects of copper on the coral-reef echinoid Echinometra mathaei. Marine Biology 35:155-160</w:t>
      </w:r>
      <w:bookmarkEnd w:id="570"/>
    </w:p>
    <w:p w14:paraId="067118A8" w14:textId="5B64F139" w:rsidR="00D57E92" w:rsidRPr="005A283A" w:rsidRDefault="00D57E92" w:rsidP="00D57E92">
      <w:pPr>
        <w:overflowPunct/>
        <w:spacing w:line="240" w:lineRule="auto"/>
        <w:ind w:left="720" w:hanging="720"/>
        <w:textAlignment w:val="auto"/>
        <w:rPr>
          <w:noProof/>
          <w:sz w:val="20"/>
          <w:lang w:val="en-AU"/>
          <w:rPrChange w:id="572" w:author="Rachael Maree Woods" w:date="2016-03-01T12:40:00Z">
            <w:rPr>
              <w:noProof/>
              <w:sz w:val="20"/>
              <w:lang w:val="de-DE"/>
            </w:rPr>
          </w:rPrChange>
        </w:rPr>
      </w:pPr>
      <w:bookmarkStart w:id="573" w:name="_ENREF_34"/>
      <w:r w:rsidRPr="005A283A">
        <w:rPr>
          <w:noProof/>
          <w:sz w:val="20"/>
          <w:lang w:val="en-AU"/>
          <w:rPrChange w:id="574" w:author="Rachael Maree Woods" w:date="2016-03-01T12:40:00Z">
            <w:rPr>
              <w:noProof/>
              <w:sz w:val="20"/>
              <w:lang w:val="de-DE"/>
            </w:rPr>
          </w:rPrChange>
        </w:rPr>
        <w:t>Hoegh-Guldberg O (1999) Climate change, coral bleaching and the future of the world's coral reefs. Marine and Freshwater Research 50:839-866</w:t>
      </w:r>
    </w:p>
    <w:p w14:paraId="70F363CB" w14:textId="77777777" w:rsidR="00196F2F" w:rsidRPr="005A283A" w:rsidRDefault="00196F2F" w:rsidP="00196F2F">
      <w:pPr>
        <w:pStyle w:val="EndNoteBibliography"/>
        <w:ind w:left="720" w:hanging="720"/>
        <w:rPr>
          <w:sz w:val="20"/>
          <w:lang w:val="en-AU"/>
          <w:rPrChange w:id="575" w:author="Rachael Maree Woods" w:date="2016-03-01T12:40:00Z">
            <w:rPr>
              <w:sz w:val="20"/>
            </w:rPr>
          </w:rPrChange>
        </w:rPr>
      </w:pPr>
      <w:r w:rsidRPr="005A283A">
        <w:rPr>
          <w:sz w:val="20"/>
          <w:lang w:val="en-AU"/>
          <w:rPrChange w:id="576" w:author="Rachael Maree Woods" w:date="2016-03-01T12:40:00Z">
            <w:rPr>
              <w:sz w:val="20"/>
            </w:rPr>
          </w:rPrChange>
        </w:rPr>
        <w:t>Howarth RW, Marino R (2006) Nitrogen as the limiting nutrient for eutrophication in coastal marine ecosystems: evolving views over three decades. Limnology and Oceanography 51:364-376</w:t>
      </w:r>
      <w:bookmarkEnd w:id="573"/>
    </w:p>
    <w:p w14:paraId="6EA766A4" w14:textId="0A0DEDA7" w:rsidR="00085260" w:rsidRPr="005A283A" w:rsidRDefault="00085260" w:rsidP="00085260">
      <w:pPr>
        <w:overflowPunct/>
        <w:spacing w:line="240" w:lineRule="auto"/>
        <w:ind w:left="720" w:hanging="720"/>
        <w:textAlignment w:val="auto"/>
        <w:rPr>
          <w:noProof/>
          <w:sz w:val="20"/>
          <w:lang w:val="en-AU"/>
          <w:rPrChange w:id="577" w:author="Rachael Maree Woods" w:date="2016-03-01T12:40:00Z">
            <w:rPr>
              <w:noProof/>
              <w:sz w:val="20"/>
              <w:lang w:val="de-DE"/>
            </w:rPr>
          </w:rPrChange>
        </w:rPr>
      </w:pPr>
      <w:bookmarkStart w:id="578" w:name="_ENREF_35"/>
      <w:r w:rsidRPr="005A283A">
        <w:rPr>
          <w:noProof/>
          <w:sz w:val="20"/>
          <w:lang w:val="en-AU"/>
          <w:rPrChange w:id="579" w:author="Rachael Maree Woods" w:date="2016-03-01T12:40:00Z">
            <w:rPr>
              <w:noProof/>
              <w:sz w:val="20"/>
              <w:lang w:val="de-DE"/>
            </w:rPr>
          </w:rPrChange>
        </w:rPr>
        <w:t>Hughes TP, Baird AH, Bellwood DR, Card M, Connolly SR, Folke C, Grosberg R, Hoegh-Guldberg O, Jackson JBC, Kleypas J, Lough JM, Marshall P, Nyström M, Palumbi SR, Pandolfi JM, Rosen B, Roughgarden J (2003) Climate Change, Human Impacts, and the Resilience of Coral Reefs. Science 301:929-933</w:t>
      </w:r>
    </w:p>
    <w:p w14:paraId="38FE17DF" w14:textId="77777777" w:rsidR="00196F2F" w:rsidRPr="005A283A" w:rsidRDefault="00196F2F" w:rsidP="00196F2F">
      <w:pPr>
        <w:pStyle w:val="EndNoteBibliography"/>
        <w:ind w:left="720" w:hanging="720"/>
        <w:rPr>
          <w:sz w:val="20"/>
          <w:lang w:val="en-AU"/>
          <w:rPrChange w:id="580" w:author="Rachael Maree Woods" w:date="2016-03-01T12:40:00Z">
            <w:rPr>
              <w:sz w:val="20"/>
            </w:rPr>
          </w:rPrChange>
        </w:rPr>
      </w:pPr>
      <w:r w:rsidRPr="005A283A">
        <w:rPr>
          <w:sz w:val="20"/>
          <w:lang w:val="en-AU"/>
          <w:rPrChange w:id="581" w:author="Rachael Maree Woods" w:date="2016-03-01T12:40:00Z">
            <w:rPr>
              <w:sz w:val="20"/>
            </w:rPr>
          </w:rPrChange>
        </w:rPr>
        <w:t>Humphrey C, Weber M, Lott C, Cooper T, Fabricius K (2008) Effects of suspended sediments, dissolved inorganic nutrients and salinity on fertilisation and embryo development in the coral Acropora millepora (Ehrenberg, 1834). Coral Reefs 27:837-850</w:t>
      </w:r>
      <w:bookmarkEnd w:id="578"/>
    </w:p>
    <w:p w14:paraId="14CF2400" w14:textId="77777777" w:rsidR="00196F2F" w:rsidRPr="005A283A" w:rsidRDefault="00196F2F" w:rsidP="00196F2F">
      <w:pPr>
        <w:pStyle w:val="EndNoteBibliography"/>
        <w:ind w:left="720" w:hanging="720"/>
        <w:rPr>
          <w:sz w:val="20"/>
          <w:lang w:val="en-AU"/>
          <w:rPrChange w:id="582" w:author="Rachael Maree Woods" w:date="2016-03-01T12:40:00Z">
            <w:rPr>
              <w:sz w:val="20"/>
            </w:rPr>
          </w:rPrChange>
        </w:rPr>
      </w:pPr>
      <w:bookmarkStart w:id="583" w:name="_ENREF_36"/>
      <w:r w:rsidRPr="005A283A">
        <w:rPr>
          <w:sz w:val="20"/>
          <w:lang w:val="en-AU"/>
          <w:rPrChange w:id="584" w:author="Rachael Maree Woods" w:date="2016-03-01T12:40:00Z">
            <w:rPr>
              <w:sz w:val="20"/>
            </w:rPr>
          </w:rPrChange>
        </w:rPr>
        <w:t>Jackson J (1986) Modes of dispersal of clonal benthic invertebrates: consequences for species' distributions and genetic structure of local populations. Bulletin of Marine Science 39:588-606</w:t>
      </w:r>
      <w:bookmarkEnd w:id="583"/>
    </w:p>
    <w:p w14:paraId="64238821" w14:textId="2DA3CC21" w:rsidR="003B21A7" w:rsidRPr="005A283A" w:rsidRDefault="003B21A7" w:rsidP="003B21A7">
      <w:pPr>
        <w:overflowPunct/>
        <w:spacing w:line="240" w:lineRule="auto"/>
        <w:ind w:left="720" w:hanging="720"/>
        <w:textAlignment w:val="auto"/>
        <w:rPr>
          <w:noProof/>
          <w:sz w:val="20"/>
          <w:lang w:val="en-AU"/>
          <w:rPrChange w:id="585" w:author="Rachael Maree Woods" w:date="2016-03-01T12:40:00Z">
            <w:rPr>
              <w:noProof/>
              <w:sz w:val="20"/>
              <w:lang w:val="de-DE"/>
            </w:rPr>
          </w:rPrChange>
        </w:rPr>
      </w:pPr>
      <w:bookmarkStart w:id="586" w:name="_ENREF_37"/>
      <w:r w:rsidRPr="005A283A">
        <w:rPr>
          <w:noProof/>
          <w:sz w:val="20"/>
          <w:lang w:val="en-AU"/>
          <w:rPrChange w:id="587" w:author="Rachael Maree Woods" w:date="2016-03-01T12:40:00Z">
            <w:rPr>
              <w:noProof/>
              <w:sz w:val="20"/>
              <w:lang w:val="de-DE"/>
            </w:rPr>
          </w:rPrChange>
        </w:rPr>
        <w:t>Knutson TR, McBride JL, Chan J, Emanuel K, Holland G, Landsea C, Held I, Kossin JP, Srivastava AK, Sugi M (2010) Tropical cyclones and climate change. Nature Geosci 3:157-163</w:t>
      </w:r>
    </w:p>
    <w:p w14:paraId="5A53B670" w14:textId="77777777" w:rsidR="00196F2F" w:rsidRPr="005A283A" w:rsidRDefault="00196F2F" w:rsidP="00196F2F">
      <w:pPr>
        <w:pStyle w:val="EndNoteBibliography"/>
        <w:ind w:left="720" w:hanging="720"/>
        <w:rPr>
          <w:sz w:val="20"/>
          <w:lang w:val="en-AU"/>
          <w:rPrChange w:id="588" w:author="Rachael Maree Woods" w:date="2016-03-01T12:40:00Z">
            <w:rPr>
              <w:sz w:val="20"/>
            </w:rPr>
          </w:rPrChange>
        </w:rPr>
      </w:pPr>
      <w:bookmarkStart w:id="589" w:name="_ENREF_38"/>
      <w:bookmarkEnd w:id="586"/>
      <w:r w:rsidRPr="005A283A">
        <w:rPr>
          <w:sz w:val="20"/>
          <w:lang w:val="en-AU"/>
          <w:rPrChange w:id="590" w:author="Rachael Maree Woods" w:date="2016-03-01T12:40:00Z">
            <w:rPr>
              <w:sz w:val="20"/>
            </w:rPr>
          </w:rPrChange>
        </w:rPr>
        <w:t>Kurihara H (2008) Effects of CO2-driven ocean acidification on the early developmental stages of invertebrates</w:t>
      </w:r>
      <w:bookmarkEnd w:id="589"/>
    </w:p>
    <w:p w14:paraId="3247C5F6" w14:textId="77777777" w:rsidR="00196F2F" w:rsidRPr="005A283A" w:rsidRDefault="00196F2F" w:rsidP="00196F2F">
      <w:pPr>
        <w:pStyle w:val="EndNoteBibliography"/>
        <w:ind w:left="720" w:hanging="720"/>
        <w:rPr>
          <w:sz w:val="20"/>
          <w:lang w:val="en-AU"/>
          <w:rPrChange w:id="591" w:author="Rachael Maree Woods" w:date="2016-03-01T12:40:00Z">
            <w:rPr>
              <w:sz w:val="20"/>
            </w:rPr>
          </w:rPrChange>
        </w:rPr>
      </w:pPr>
      <w:bookmarkStart w:id="592" w:name="_ENREF_39"/>
      <w:r w:rsidRPr="005A283A">
        <w:rPr>
          <w:sz w:val="20"/>
          <w:lang w:val="en-AU"/>
          <w:rPrChange w:id="593" w:author="Rachael Maree Woods" w:date="2016-03-01T12:40:00Z">
            <w:rPr>
              <w:sz w:val="20"/>
            </w:rPr>
          </w:rPrChange>
        </w:rPr>
        <w:t>Lee K, Tong LT, Millero FJ, Sabine CL, Dickson AG, Goyet C, Park GH, Wanninkhof R, Feely RA, Key RM (2006) Global relationships of total alkalinity with salinity and temperature in surface waters of the world's oceans. Geophysical Research Letters 33</w:t>
      </w:r>
      <w:bookmarkEnd w:id="592"/>
    </w:p>
    <w:p w14:paraId="4EF38C9B" w14:textId="77777777" w:rsidR="00196F2F" w:rsidRPr="005A283A" w:rsidRDefault="00196F2F" w:rsidP="00196F2F">
      <w:pPr>
        <w:pStyle w:val="EndNoteBibliography"/>
        <w:ind w:left="720" w:hanging="720"/>
        <w:rPr>
          <w:sz w:val="20"/>
          <w:lang w:val="en-AU"/>
          <w:rPrChange w:id="594" w:author="Rachael Maree Woods" w:date="2016-03-01T12:40:00Z">
            <w:rPr>
              <w:sz w:val="20"/>
            </w:rPr>
          </w:rPrChange>
        </w:rPr>
      </w:pPr>
      <w:bookmarkStart w:id="595" w:name="_ENREF_40"/>
      <w:r w:rsidRPr="005A283A">
        <w:rPr>
          <w:sz w:val="20"/>
          <w:lang w:val="en-AU"/>
          <w:rPrChange w:id="596" w:author="Rachael Maree Woods" w:date="2016-03-01T12:40:00Z">
            <w:rPr>
              <w:sz w:val="20"/>
            </w:rPr>
          </w:rPrChange>
        </w:rPr>
        <w:lastRenderedPageBreak/>
        <w:t>Li X, Poon C-s, Liu PS (2001) Heavy metal contamination of urban soils and street dusts in Hong Kong. Applied Geochemistry 16:1361-1368</w:t>
      </w:r>
      <w:bookmarkEnd w:id="595"/>
    </w:p>
    <w:p w14:paraId="13BB6C7D" w14:textId="3D9A0E1A" w:rsidR="00CF2247" w:rsidRPr="005A283A" w:rsidRDefault="00CF2247" w:rsidP="00CF2247">
      <w:pPr>
        <w:overflowPunct/>
        <w:spacing w:line="240" w:lineRule="auto"/>
        <w:ind w:left="720" w:hanging="720"/>
        <w:textAlignment w:val="auto"/>
        <w:rPr>
          <w:noProof/>
          <w:sz w:val="20"/>
          <w:lang w:val="en-AU"/>
          <w:rPrChange w:id="597" w:author="Rachael Maree Woods" w:date="2016-03-01T12:40:00Z">
            <w:rPr>
              <w:noProof/>
              <w:sz w:val="20"/>
              <w:lang w:val="de-DE"/>
            </w:rPr>
          </w:rPrChange>
        </w:rPr>
      </w:pPr>
      <w:bookmarkStart w:id="598" w:name="_ENREF_41"/>
      <w:r w:rsidRPr="005A283A">
        <w:rPr>
          <w:noProof/>
          <w:sz w:val="20"/>
          <w:lang w:val="en-AU"/>
          <w:rPrChange w:id="599" w:author="Rachael Maree Woods" w:date="2016-03-01T12:40:00Z">
            <w:rPr>
              <w:noProof/>
              <w:sz w:val="20"/>
              <w:lang w:val="de-DE"/>
            </w:rPr>
          </w:rPrChange>
        </w:rPr>
        <w:t>McCook LJ (1999) Macroalgae, nutrients and phase shifts on coral reefs: scientific issues and management consequences for the Great Barrier Reef. Coral Reefs 18:357-367</w:t>
      </w:r>
    </w:p>
    <w:p w14:paraId="61E8FD07" w14:textId="77777777" w:rsidR="00196F2F" w:rsidRPr="005A283A" w:rsidRDefault="00196F2F" w:rsidP="00196F2F">
      <w:pPr>
        <w:pStyle w:val="EndNoteBibliography"/>
        <w:ind w:left="720" w:hanging="720"/>
        <w:rPr>
          <w:sz w:val="20"/>
          <w:lang w:val="en-AU"/>
          <w:rPrChange w:id="600" w:author="Rachael Maree Woods" w:date="2016-03-01T12:40:00Z">
            <w:rPr>
              <w:sz w:val="20"/>
            </w:rPr>
          </w:rPrChange>
        </w:rPr>
      </w:pPr>
      <w:bookmarkStart w:id="601" w:name="_ENREF_42"/>
      <w:bookmarkEnd w:id="598"/>
      <w:r w:rsidRPr="005A283A">
        <w:rPr>
          <w:sz w:val="20"/>
          <w:lang w:val="en-AU"/>
          <w:rPrChange w:id="602" w:author="Rachael Maree Woods" w:date="2016-03-01T12:40:00Z">
            <w:rPr>
              <w:sz w:val="20"/>
            </w:rPr>
          </w:rPrChange>
        </w:rPr>
        <w:t>Nakamura M, Ohki S, Suzuki A, Sakai K (2011) Coral larvae under ocean acidification: survival, metabolism, and metamorphosis. PLoS One 6:e14521</w:t>
      </w:r>
      <w:bookmarkEnd w:id="601"/>
    </w:p>
    <w:p w14:paraId="2A25592C" w14:textId="77777777" w:rsidR="00196F2F" w:rsidRPr="005A283A" w:rsidRDefault="00196F2F" w:rsidP="00196F2F">
      <w:pPr>
        <w:pStyle w:val="EndNoteBibliography"/>
        <w:ind w:left="720" w:hanging="720"/>
        <w:rPr>
          <w:sz w:val="20"/>
          <w:lang w:val="en-AU"/>
          <w:rPrChange w:id="603" w:author="Rachael Maree Woods" w:date="2016-03-01T12:40:00Z">
            <w:rPr>
              <w:sz w:val="20"/>
            </w:rPr>
          </w:rPrChange>
        </w:rPr>
      </w:pPr>
      <w:bookmarkStart w:id="604" w:name="_ENREF_43"/>
      <w:r w:rsidRPr="005A283A">
        <w:rPr>
          <w:sz w:val="20"/>
          <w:lang w:val="en-AU"/>
          <w:rPrChange w:id="605" w:author="Rachael Maree Woods" w:date="2016-03-01T12:40:00Z">
            <w:rPr>
              <w:sz w:val="20"/>
            </w:rPr>
          </w:rPrChange>
        </w:rPr>
        <w:t>Negri A, Heyward A (2001) Inhibition of coral fertilisation and larval metamorphosis by tributyltin and copper. Marine environmental research 51:17-27</w:t>
      </w:r>
      <w:bookmarkEnd w:id="604"/>
    </w:p>
    <w:p w14:paraId="053D836A" w14:textId="77777777" w:rsidR="00196F2F" w:rsidRPr="005A283A" w:rsidRDefault="00196F2F" w:rsidP="00196F2F">
      <w:pPr>
        <w:pStyle w:val="EndNoteBibliography"/>
        <w:ind w:left="720" w:hanging="720"/>
        <w:rPr>
          <w:sz w:val="20"/>
          <w:lang w:val="en-AU"/>
          <w:rPrChange w:id="606" w:author="Rachael Maree Woods" w:date="2016-03-01T12:40:00Z">
            <w:rPr>
              <w:sz w:val="20"/>
            </w:rPr>
          </w:rPrChange>
        </w:rPr>
      </w:pPr>
      <w:bookmarkStart w:id="607" w:name="_ENREF_44"/>
      <w:r w:rsidRPr="005A283A">
        <w:rPr>
          <w:sz w:val="20"/>
          <w:lang w:val="en-AU"/>
          <w:rPrChange w:id="608" w:author="Rachael Maree Woods" w:date="2016-03-01T12:40:00Z">
            <w:rPr>
              <w:sz w:val="20"/>
            </w:rPr>
          </w:rPrChange>
        </w:rPr>
        <w:t>Orr JC, Fabry VJ, Aumont O, Bopp L, Doney SC, Feely RA, Gnanadesikan A, Gruber N, Ishida A, Joos F (2005) Anthropogenic ocean acidification over the twenty-first century and its impact on calcifying organisms. Nature 437:681-686</w:t>
      </w:r>
      <w:bookmarkEnd w:id="607"/>
    </w:p>
    <w:p w14:paraId="5F737081" w14:textId="77777777" w:rsidR="00196F2F" w:rsidRPr="005A283A" w:rsidRDefault="00196F2F" w:rsidP="00196F2F">
      <w:pPr>
        <w:pStyle w:val="EndNoteBibliography"/>
        <w:ind w:left="720" w:hanging="720"/>
        <w:rPr>
          <w:sz w:val="20"/>
          <w:lang w:val="en-AU"/>
          <w:rPrChange w:id="609" w:author="Rachael Maree Woods" w:date="2016-03-01T12:40:00Z">
            <w:rPr>
              <w:sz w:val="20"/>
            </w:rPr>
          </w:rPrChange>
        </w:rPr>
      </w:pPr>
      <w:bookmarkStart w:id="610" w:name="_ENREF_45"/>
      <w:r w:rsidRPr="005A283A">
        <w:rPr>
          <w:sz w:val="20"/>
          <w:lang w:val="en-AU"/>
          <w:rPrChange w:id="611" w:author="Rachael Maree Woods" w:date="2016-03-01T12:40:00Z">
            <w:rPr>
              <w:sz w:val="20"/>
            </w:rPr>
          </w:rPrChange>
        </w:rPr>
        <w:t>Pagano G, Anselmi B, Dinnel P, Esposito A, Guida M, Iaccarino M, Melluso G, Pascale M, Trieff N (1993) Effects on sea urchin fertilization and embryogenesis of water and sediment from two rivers in Campania, Italy. Archives of Environmental Contamination and Toxicology 25:20-26</w:t>
      </w:r>
      <w:bookmarkEnd w:id="610"/>
    </w:p>
    <w:p w14:paraId="5233AF36" w14:textId="77777777" w:rsidR="00196F2F" w:rsidRPr="005A283A" w:rsidRDefault="00196F2F" w:rsidP="00196F2F">
      <w:pPr>
        <w:pStyle w:val="EndNoteBibliography"/>
        <w:ind w:left="720" w:hanging="720"/>
        <w:rPr>
          <w:sz w:val="20"/>
          <w:lang w:val="en-AU"/>
          <w:rPrChange w:id="612" w:author="Rachael Maree Woods" w:date="2016-03-01T12:40:00Z">
            <w:rPr>
              <w:sz w:val="20"/>
            </w:rPr>
          </w:rPrChange>
        </w:rPr>
      </w:pPr>
      <w:bookmarkStart w:id="613" w:name="_ENREF_47"/>
      <w:r w:rsidRPr="005A283A">
        <w:rPr>
          <w:sz w:val="20"/>
          <w:lang w:val="en-AU"/>
          <w:rPrChange w:id="614" w:author="Rachael Maree Woods" w:date="2016-03-01T12:40:00Z">
            <w:rPr>
              <w:sz w:val="20"/>
            </w:rPr>
          </w:rPrChange>
        </w:rPr>
        <w:t>Polkowska Ż, Grynkiewicz M, Zabiegała B, Namieśnik J (2001) Levels of pollutants in runoff water from roads with high traffic intensity in the city of Gdańsk, Poland. Pol J Environ Stud 10:351-363</w:t>
      </w:r>
      <w:bookmarkEnd w:id="613"/>
    </w:p>
    <w:p w14:paraId="29E159F9" w14:textId="77777777" w:rsidR="00196F2F" w:rsidRPr="005A283A" w:rsidRDefault="00196F2F" w:rsidP="00196F2F">
      <w:pPr>
        <w:pStyle w:val="EndNoteBibliography"/>
        <w:ind w:left="720" w:hanging="720"/>
        <w:rPr>
          <w:sz w:val="20"/>
          <w:lang w:val="en-AU"/>
          <w:rPrChange w:id="615" w:author="Rachael Maree Woods" w:date="2016-03-01T12:40:00Z">
            <w:rPr>
              <w:sz w:val="20"/>
            </w:rPr>
          </w:rPrChange>
        </w:rPr>
      </w:pPr>
      <w:bookmarkStart w:id="616" w:name="_ENREF_48"/>
      <w:r w:rsidRPr="005A283A">
        <w:rPr>
          <w:sz w:val="20"/>
          <w:lang w:val="en-AU"/>
          <w:rPrChange w:id="617" w:author="Rachael Maree Woods" w:date="2016-03-01T12:40:00Z">
            <w:rPr>
              <w:sz w:val="20"/>
            </w:rPr>
          </w:rPrChange>
        </w:rPr>
        <w:t>Randall C, Szmant A (2009) Elevated temperature reduces survivorship and settlement of the larvae of the Caribbean scleractinian coral, Favia fragum (Esper). Coral Reefs 28:537-545</w:t>
      </w:r>
      <w:bookmarkEnd w:id="616"/>
    </w:p>
    <w:p w14:paraId="6F56A562" w14:textId="77777777" w:rsidR="00196F2F" w:rsidRPr="005A283A" w:rsidRDefault="00196F2F" w:rsidP="00196F2F">
      <w:pPr>
        <w:pStyle w:val="EndNoteBibliography"/>
        <w:ind w:left="720" w:hanging="720"/>
        <w:rPr>
          <w:sz w:val="20"/>
          <w:lang w:val="en-AU"/>
          <w:rPrChange w:id="618" w:author="Rachael Maree Woods" w:date="2016-03-01T12:40:00Z">
            <w:rPr>
              <w:sz w:val="20"/>
            </w:rPr>
          </w:rPrChange>
        </w:rPr>
      </w:pPr>
      <w:bookmarkStart w:id="619" w:name="_ENREF_50"/>
      <w:r w:rsidRPr="005A283A">
        <w:rPr>
          <w:sz w:val="20"/>
          <w:lang w:val="en-AU"/>
          <w:rPrChange w:id="620" w:author="Rachael Maree Woods" w:date="2016-03-01T12:40:00Z">
            <w:rPr>
              <w:sz w:val="20"/>
            </w:rPr>
          </w:rPrChange>
        </w:rPr>
        <w:t>Reichelt-Brushett A, Harrison P (1999) The effect of copper, zinc and cadmium on fertilization success of gametes from scleractinian reef corals. Marine Pollution Bulletin 38:182-187</w:t>
      </w:r>
      <w:bookmarkEnd w:id="619"/>
    </w:p>
    <w:p w14:paraId="4A009C37" w14:textId="77777777" w:rsidR="00196F2F" w:rsidRPr="005A283A" w:rsidRDefault="00196F2F" w:rsidP="00196F2F">
      <w:pPr>
        <w:pStyle w:val="EndNoteBibliography"/>
        <w:ind w:left="720" w:hanging="720"/>
        <w:rPr>
          <w:sz w:val="20"/>
          <w:lang w:val="en-AU"/>
          <w:rPrChange w:id="621" w:author="Rachael Maree Woods" w:date="2016-03-01T12:40:00Z">
            <w:rPr>
              <w:sz w:val="20"/>
            </w:rPr>
          </w:rPrChange>
        </w:rPr>
      </w:pPr>
      <w:bookmarkStart w:id="622" w:name="_ENREF_51"/>
      <w:r w:rsidRPr="005A283A">
        <w:rPr>
          <w:sz w:val="20"/>
          <w:lang w:val="en-AU"/>
          <w:rPrChange w:id="623" w:author="Rachael Maree Woods" w:date="2016-03-01T12:40:00Z">
            <w:rPr>
              <w:sz w:val="20"/>
            </w:rPr>
          </w:rPrChange>
        </w:rPr>
        <w:t>Reichelt-Brushett AJ, Harrison PL (2004) Development of a sublethal test to determine the effects of copper and lead on scleractinian coral larvae. Archives of environmental contamination and toxicology 47:40-55</w:t>
      </w:r>
      <w:bookmarkEnd w:id="622"/>
    </w:p>
    <w:p w14:paraId="541A590B" w14:textId="77777777" w:rsidR="00196F2F" w:rsidRPr="005A283A" w:rsidRDefault="00196F2F" w:rsidP="00196F2F">
      <w:pPr>
        <w:pStyle w:val="EndNoteBibliography"/>
        <w:ind w:left="720" w:hanging="720"/>
        <w:rPr>
          <w:sz w:val="20"/>
          <w:lang w:val="en-AU"/>
          <w:rPrChange w:id="624" w:author="Rachael Maree Woods" w:date="2016-03-01T12:40:00Z">
            <w:rPr>
              <w:sz w:val="20"/>
            </w:rPr>
          </w:rPrChange>
        </w:rPr>
      </w:pPr>
      <w:bookmarkStart w:id="625" w:name="_ENREF_52"/>
      <w:r w:rsidRPr="005A283A">
        <w:rPr>
          <w:sz w:val="20"/>
          <w:lang w:val="en-AU"/>
          <w:rPrChange w:id="626" w:author="Rachael Maree Woods" w:date="2016-03-01T12:40:00Z">
            <w:rPr>
              <w:sz w:val="20"/>
            </w:rPr>
          </w:rPrChange>
        </w:rPr>
        <w:t>Reichelt-Brushett AJ, Harrison PL (2005) The effect of selected trace metals on the fertilization success of several scleractinian coral species. Coral Reefs 24:524-534</w:t>
      </w:r>
      <w:bookmarkEnd w:id="625"/>
    </w:p>
    <w:p w14:paraId="7B4AF4EB" w14:textId="77777777" w:rsidR="00196F2F" w:rsidRPr="005A283A" w:rsidRDefault="00196F2F" w:rsidP="00196F2F">
      <w:pPr>
        <w:pStyle w:val="EndNoteBibliography"/>
        <w:ind w:left="720" w:hanging="720"/>
        <w:rPr>
          <w:sz w:val="20"/>
          <w:lang w:val="en-AU"/>
          <w:rPrChange w:id="627" w:author="Rachael Maree Woods" w:date="2016-03-01T12:40:00Z">
            <w:rPr>
              <w:sz w:val="20"/>
            </w:rPr>
          </w:rPrChange>
        </w:rPr>
      </w:pPr>
      <w:bookmarkStart w:id="628" w:name="_ENREF_53"/>
      <w:r w:rsidRPr="005A283A">
        <w:rPr>
          <w:sz w:val="20"/>
          <w:lang w:val="en-AU"/>
          <w:rPrChange w:id="629" w:author="Rachael Maree Woods" w:date="2016-03-01T12:40:00Z">
            <w:rPr>
              <w:sz w:val="20"/>
            </w:rPr>
          </w:rPrChange>
        </w:rPr>
        <w:t>Richmond RH (1996) Effects of coastal runoff on coral reproduction. Biological Conservation 76:211-211</w:t>
      </w:r>
      <w:bookmarkEnd w:id="628"/>
    </w:p>
    <w:p w14:paraId="69F2792C" w14:textId="77777777" w:rsidR="00196F2F" w:rsidRPr="005A283A" w:rsidRDefault="00196F2F" w:rsidP="00196F2F">
      <w:pPr>
        <w:pStyle w:val="EndNoteBibliography"/>
        <w:ind w:left="720" w:hanging="720"/>
        <w:rPr>
          <w:sz w:val="20"/>
          <w:lang w:val="en-AU"/>
          <w:rPrChange w:id="630" w:author="Rachael Maree Woods" w:date="2016-03-01T12:40:00Z">
            <w:rPr>
              <w:sz w:val="20"/>
            </w:rPr>
          </w:rPrChange>
        </w:rPr>
      </w:pPr>
      <w:bookmarkStart w:id="631" w:name="_ENREF_54"/>
      <w:r w:rsidRPr="005A283A">
        <w:rPr>
          <w:sz w:val="20"/>
          <w:lang w:val="en-AU"/>
          <w:rPrChange w:id="632" w:author="Rachael Maree Woods" w:date="2016-03-01T12:40:00Z">
            <w:rPr>
              <w:sz w:val="20"/>
            </w:rPr>
          </w:rPrChange>
        </w:rPr>
        <w:t>Richmond RH (1997) Reproduction and recruitment in corals: critical links in the persistence of reefs. Life and death of coral reefs Chapman &amp; Hall, New York:175-197</w:t>
      </w:r>
      <w:bookmarkEnd w:id="631"/>
    </w:p>
    <w:p w14:paraId="3AFF44F7" w14:textId="77777777" w:rsidR="00196F2F" w:rsidRPr="005A283A" w:rsidRDefault="00196F2F" w:rsidP="00196F2F">
      <w:pPr>
        <w:pStyle w:val="EndNoteBibliography"/>
        <w:ind w:left="720" w:hanging="720"/>
        <w:rPr>
          <w:sz w:val="20"/>
          <w:lang w:val="en-AU"/>
          <w:rPrChange w:id="633" w:author="Rachael Maree Woods" w:date="2016-03-01T12:40:00Z">
            <w:rPr>
              <w:sz w:val="20"/>
            </w:rPr>
          </w:rPrChange>
        </w:rPr>
      </w:pPr>
      <w:bookmarkStart w:id="634" w:name="_ENREF_55"/>
      <w:r w:rsidRPr="005A283A">
        <w:rPr>
          <w:sz w:val="20"/>
          <w:lang w:val="en-AU"/>
          <w:rPrChange w:id="635" w:author="Rachael Maree Woods" w:date="2016-03-01T12:40:00Z">
            <w:rPr>
              <w:sz w:val="20"/>
            </w:rPr>
          </w:rPrChange>
        </w:rPr>
        <w:t>Rivera-Duarte I, Rosen G, Lapota D, Chadwick DB, Kear-Padilla L, Zirino A (2005) Copper toxicity to larval stages of three marine invertebrates and copper complexation capacity in San Diego Bay, California. Environmental science &amp; technology 39:1542-1546</w:t>
      </w:r>
      <w:bookmarkEnd w:id="634"/>
    </w:p>
    <w:p w14:paraId="661AE4D8" w14:textId="77777777" w:rsidR="00196F2F" w:rsidRPr="005A283A" w:rsidRDefault="00196F2F" w:rsidP="00196F2F">
      <w:pPr>
        <w:pStyle w:val="EndNoteBibliography"/>
        <w:ind w:left="720" w:hanging="720"/>
        <w:rPr>
          <w:sz w:val="20"/>
          <w:lang w:val="en-AU"/>
          <w:rPrChange w:id="636" w:author="Rachael Maree Woods" w:date="2016-03-01T12:40:00Z">
            <w:rPr>
              <w:sz w:val="20"/>
            </w:rPr>
          </w:rPrChange>
        </w:rPr>
      </w:pPr>
      <w:bookmarkStart w:id="637" w:name="_ENREF_57"/>
      <w:r w:rsidRPr="005A283A">
        <w:rPr>
          <w:sz w:val="20"/>
          <w:lang w:val="en-AU"/>
          <w:rPrChange w:id="638" w:author="Rachael Maree Woods" w:date="2016-03-01T12:40:00Z">
            <w:rPr>
              <w:sz w:val="20"/>
            </w:rPr>
          </w:rPrChange>
        </w:rPr>
        <w:t>Schlegel P, Havenhand JN, Gillings MR, Williamson JE (2012) Individual Variability in Reproductive Success Determines Winners and Losers under Ocean Acidification: A Case Study with Sea Urchins. PLoS ONE 7:e53118</w:t>
      </w:r>
      <w:bookmarkEnd w:id="637"/>
    </w:p>
    <w:p w14:paraId="243F1FE8" w14:textId="77777777" w:rsidR="00196F2F" w:rsidRPr="005A283A" w:rsidRDefault="00196F2F" w:rsidP="00196F2F">
      <w:pPr>
        <w:pStyle w:val="EndNoteBibliography"/>
        <w:ind w:left="720" w:hanging="720"/>
        <w:rPr>
          <w:sz w:val="20"/>
          <w:lang w:val="en-AU"/>
          <w:rPrChange w:id="639" w:author="Rachael Maree Woods" w:date="2016-03-01T12:40:00Z">
            <w:rPr>
              <w:sz w:val="20"/>
            </w:rPr>
          </w:rPrChange>
        </w:rPr>
      </w:pPr>
      <w:bookmarkStart w:id="640" w:name="_ENREF_58"/>
      <w:r w:rsidRPr="005A283A">
        <w:rPr>
          <w:sz w:val="20"/>
          <w:lang w:val="en-AU"/>
          <w:rPrChange w:id="641" w:author="Rachael Maree Woods" w:date="2016-03-01T12:40:00Z">
            <w:rPr>
              <w:sz w:val="20"/>
            </w:rPr>
          </w:rPrChange>
        </w:rPr>
        <w:t>Scott A, Harrison PL, Brooks LO (2013) Reduced salinity decreases the fertilization success and larval survival of two scleractinian coral species. Marine environmental research 92:10-14</w:t>
      </w:r>
      <w:bookmarkEnd w:id="640"/>
    </w:p>
    <w:p w14:paraId="37443B5C" w14:textId="77777777" w:rsidR="00196F2F" w:rsidRPr="005A283A" w:rsidRDefault="00196F2F" w:rsidP="00196F2F">
      <w:pPr>
        <w:pStyle w:val="EndNoteBibliography"/>
        <w:ind w:left="720" w:hanging="720"/>
        <w:rPr>
          <w:sz w:val="20"/>
          <w:lang w:val="en-AU"/>
          <w:rPrChange w:id="642" w:author="Rachael Maree Woods" w:date="2016-03-01T12:40:00Z">
            <w:rPr>
              <w:sz w:val="20"/>
            </w:rPr>
          </w:rPrChange>
        </w:rPr>
      </w:pPr>
      <w:bookmarkStart w:id="643" w:name="_ENREF_60"/>
      <w:r w:rsidRPr="005A283A">
        <w:rPr>
          <w:sz w:val="20"/>
          <w:lang w:val="en-AU"/>
          <w:rPrChange w:id="644" w:author="Rachael Maree Woods" w:date="2016-03-01T12:40:00Z">
            <w:rPr>
              <w:sz w:val="20"/>
            </w:rPr>
          </w:rPrChange>
        </w:rPr>
        <w:t xml:space="preserve">Solomon S, Qin D, Manning M, Chen Z, Marquis M, Averyt K, Tignor M, Miller H (2007) IPCC, 2007: climate change 2007: the physical science basis. Contribution of Working Group I to the fourth assessment report of the Intergovernmental Panel on Climate Change </w:t>
      </w:r>
      <w:bookmarkEnd w:id="643"/>
    </w:p>
    <w:p w14:paraId="1CBC88B7" w14:textId="77777777" w:rsidR="00196F2F" w:rsidRPr="005A283A" w:rsidRDefault="00196F2F" w:rsidP="00196F2F">
      <w:pPr>
        <w:pStyle w:val="EndNoteBibliography"/>
        <w:ind w:left="720" w:hanging="720"/>
        <w:rPr>
          <w:sz w:val="20"/>
          <w:lang w:val="en-AU"/>
          <w:rPrChange w:id="645" w:author="Rachael Maree Woods" w:date="2016-03-01T12:40:00Z">
            <w:rPr>
              <w:sz w:val="20"/>
            </w:rPr>
          </w:rPrChange>
        </w:rPr>
      </w:pPr>
      <w:bookmarkStart w:id="646" w:name="_ENREF_62"/>
      <w:r w:rsidRPr="005A283A">
        <w:rPr>
          <w:sz w:val="20"/>
          <w:lang w:val="en-AU"/>
          <w:rPrChange w:id="647" w:author="Rachael Maree Woods" w:date="2016-03-01T12:40:00Z">
            <w:rPr>
              <w:sz w:val="20"/>
            </w:rPr>
          </w:rPrChange>
        </w:rPr>
        <w:t>Styan CA, Rosser NL (2012) Is monitoring for mass spawning events in coral assemblages in north Western Australia likely to detect spawning? Marine pollution bulletin 64:2523-2527</w:t>
      </w:r>
      <w:bookmarkEnd w:id="646"/>
    </w:p>
    <w:p w14:paraId="43920090" w14:textId="77777777" w:rsidR="00196F2F" w:rsidRPr="005A283A" w:rsidRDefault="00196F2F" w:rsidP="00196F2F">
      <w:pPr>
        <w:pStyle w:val="EndNoteBibliography"/>
        <w:ind w:left="720" w:hanging="720"/>
        <w:rPr>
          <w:sz w:val="20"/>
          <w:lang w:val="en-AU"/>
          <w:rPrChange w:id="648" w:author="Rachael Maree Woods" w:date="2016-03-01T12:40:00Z">
            <w:rPr>
              <w:sz w:val="20"/>
            </w:rPr>
          </w:rPrChange>
        </w:rPr>
      </w:pPr>
      <w:bookmarkStart w:id="649" w:name="_ENREF_64"/>
      <w:r w:rsidRPr="005A283A">
        <w:rPr>
          <w:sz w:val="20"/>
          <w:lang w:val="en-AU"/>
          <w:rPrChange w:id="650" w:author="Rachael Maree Woods" w:date="2016-03-01T12:40:00Z">
            <w:rPr>
              <w:sz w:val="20"/>
            </w:rPr>
          </w:rPrChange>
        </w:rPr>
        <w:t>Tilman D, Lehman C (2001) Human-caused environmental change: impacts on plant diversity and evolution. Proceedings of the National Academy of Sciences 98:5433-5440</w:t>
      </w:r>
      <w:bookmarkEnd w:id="649"/>
    </w:p>
    <w:p w14:paraId="6D40DA59" w14:textId="77777777" w:rsidR="00196F2F" w:rsidRPr="005A283A" w:rsidRDefault="00196F2F" w:rsidP="00196F2F">
      <w:pPr>
        <w:pStyle w:val="EndNoteBibliography"/>
        <w:ind w:left="720" w:hanging="720"/>
        <w:rPr>
          <w:sz w:val="20"/>
          <w:lang w:val="en-AU"/>
          <w:rPrChange w:id="651" w:author="Rachael Maree Woods" w:date="2016-03-01T12:40:00Z">
            <w:rPr>
              <w:sz w:val="20"/>
            </w:rPr>
          </w:rPrChange>
        </w:rPr>
      </w:pPr>
      <w:bookmarkStart w:id="652" w:name="_ENREF_65"/>
      <w:r w:rsidRPr="005A283A">
        <w:rPr>
          <w:sz w:val="20"/>
          <w:lang w:val="en-AU"/>
          <w:rPrChange w:id="653" w:author="Rachael Maree Woods" w:date="2016-03-01T12:40:00Z">
            <w:rPr>
              <w:sz w:val="20"/>
            </w:rPr>
          </w:rPrChange>
        </w:rPr>
        <w:t>Victor S, Richmond RH (2005) Effect of copper on fertilization success in the reef coral&lt; i&gt; Acropora surculosa&lt;/i&gt;. Marine pollution bulletin 50:1448-1451</w:t>
      </w:r>
      <w:bookmarkEnd w:id="652"/>
    </w:p>
    <w:p w14:paraId="1EE4391E" w14:textId="0BBE4040" w:rsidR="00A80FD9" w:rsidRPr="005A283A" w:rsidRDefault="00A80FD9" w:rsidP="00196F2F">
      <w:pPr>
        <w:pStyle w:val="EndNoteBibliography"/>
        <w:ind w:left="720" w:hanging="720"/>
        <w:rPr>
          <w:sz w:val="20"/>
          <w:lang w:val="en-AU"/>
          <w:rPrChange w:id="654" w:author="Rachael Maree Woods" w:date="2016-03-01T12:40:00Z">
            <w:rPr>
              <w:sz w:val="20"/>
            </w:rPr>
          </w:rPrChange>
        </w:rPr>
      </w:pPr>
      <w:bookmarkStart w:id="655" w:name="_ENREF_66"/>
      <w:r w:rsidRPr="005A283A">
        <w:rPr>
          <w:sz w:val="20"/>
          <w:lang w:val="en-AU"/>
          <w:rPrChange w:id="656" w:author="Rachael Maree Woods" w:date="2016-03-01T12:40:00Z">
            <w:rPr>
              <w:sz w:val="20"/>
            </w:rPr>
          </w:rPrChange>
        </w:rPr>
        <w:t>Walsh C, MacNally R (2013) hier.part: Hierarquical partitioning. R package v1.0-4. Available at http://cran.r-project.org/web/packages/hier.part/index.html. Accessed January 2013.</w:t>
      </w:r>
    </w:p>
    <w:p w14:paraId="2731F11C" w14:textId="77777777" w:rsidR="00196F2F" w:rsidRPr="005A283A" w:rsidRDefault="00196F2F" w:rsidP="00196F2F">
      <w:pPr>
        <w:pStyle w:val="EndNoteBibliography"/>
        <w:ind w:left="720" w:hanging="720"/>
        <w:rPr>
          <w:sz w:val="20"/>
          <w:lang w:val="en-AU"/>
          <w:rPrChange w:id="657" w:author="Rachael Maree Woods" w:date="2016-03-01T12:40:00Z">
            <w:rPr>
              <w:sz w:val="20"/>
            </w:rPr>
          </w:rPrChange>
        </w:rPr>
      </w:pPr>
      <w:r w:rsidRPr="005A283A">
        <w:rPr>
          <w:sz w:val="20"/>
          <w:lang w:val="en-AU"/>
          <w:rPrChange w:id="658" w:author="Rachael Maree Woods" w:date="2016-03-01T12:40:00Z">
            <w:rPr>
              <w:sz w:val="20"/>
            </w:rPr>
          </w:rPrChange>
        </w:rPr>
        <w:t>Wang Q, Liu B, Yang H, Wang X, Lin Z (2009) Toxicity of lead, cadmium and mercury on embryogenesis, survival, growth and metamorphosis of Meretrix meretrix larvae. Ecotoxicology 18:829-837</w:t>
      </w:r>
      <w:bookmarkEnd w:id="655"/>
    </w:p>
    <w:p w14:paraId="2F391BF6" w14:textId="3CF28BC0" w:rsidR="00CD04D3" w:rsidRPr="005A283A" w:rsidRDefault="00CD04D3" w:rsidP="00196F2F">
      <w:pPr>
        <w:pStyle w:val="EndNoteBibliography"/>
        <w:ind w:left="720" w:hanging="720"/>
        <w:rPr>
          <w:sz w:val="20"/>
          <w:lang w:val="en-AU"/>
          <w:rPrChange w:id="659" w:author="Rachael Maree Woods" w:date="2016-03-01T12:40:00Z">
            <w:rPr>
              <w:sz w:val="20"/>
            </w:rPr>
          </w:rPrChange>
        </w:rPr>
      </w:pPr>
      <w:bookmarkStart w:id="660" w:name="_ENREF_68"/>
      <w:r w:rsidRPr="005A283A">
        <w:rPr>
          <w:sz w:val="20"/>
          <w:lang w:val="en-AU"/>
          <w:rPrChange w:id="661" w:author="Rachael Maree Woods" w:date="2016-03-01T12:40:00Z">
            <w:rPr>
              <w:sz w:val="20"/>
            </w:rPr>
          </w:rPrChange>
        </w:rPr>
        <w:t>Woolsey ES, Byrne M, Baird AH (2013) The effects of temperature on embryonic development and larval survival in two scleractinian corals. Marine Ecology Progress Series 493:179-184</w:t>
      </w:r>
    </w:p>
    <w:p w14:paraId="7DF91713" w14:textId="77777777" w:rsidR="00196F2F" w:rsidRPr="005A283A" w:rsidRDefault="00196F2F" w:rsidP="00196F2F">
      <w:pPr>
        <w:pStyle w:val="EndNoteBibliography"/>
        <w:ind w:left="720" w:hanging="720"/>
        <w:rPr>
          <w:sz w:val="20"/>
          <w:lang w:val="en-AU"/>
          <w:rPrChange w:id="662" w:author="Rachael Maree Woods" w:date="2016-03-01T12:40:00Z">
            <w:rPr>
              <w:sz w:val="20"/>
            </w:rPr>
          </w:rPrChange>
        </w:rPr>
      </w:pPr>
      <w:r w:rsidRPr="005A283A">
        <w:rPr>
          <w:sz w:val="20"/>
          <w:lang w:val="en-AU"/>
          <w:rPrChange w:id="663" w:author="Rachael Maree Woods" w:date="2016-03-01T12:40:00Z">
            <w:rPr>
              <w:sz w:val="20"/>
            </w:rPr>
          </w:rPrChange>
        </w:rPr>
        <w:t>Yamano H, Sugihara K, Nomura K (2011) Rapid poleward range expansion of tropical reef corals in response to rising sea surface temperatures. Geophysical Research Letters 38</w:t>
      </w:r>
      <w:bookmarkEnd w:id="660"/>
    </w:p>
    <w:p w14:paraId="41436562" w14:textId="77777777" w:rsidR="00196F2F" w:rsidRPr="005A283A" w:rsidRDefault="00196F2F" w:rsidP="00196F2F">
      <w:pPr>
        <w:pStyle w:val="EndNoteBibliography"/>
        <w:ind w:left="720" w:hanging="720"/>
        <w:rPr>
          <w:sz w:val="20"/>
          <w:lang w:val="en-AU"/>
          <w:rPrChange w:id="664" w:author="Rachael Maree Woods" w:date="2016-03-01T12:40:00Z">
            <w:rPr>
              <w:sz w:val="20"/>
            </w:rPr>
          </w:rPrChange>
        </w:rPr>
      </w:pPr>
      <w:bookmarkStart w:id="665" w:name="_ENREF_69"/>
      <w:r w:rsidRPr="005A283A">
        <w:rPr>
          <w:sz w:val="20"/>
          <w:lang w:val="en-AU"/>
          <w:rPrChange w:id="666" w:author="Rachael Maree Woods" w:date="2016-03-01T12:40:00Z">
            <w:rPr>
              <w:sz w:val="20"/>
            </w:rPr>
          </w:rPrChange>
        </w:rPr>
        <w:lastRenderedPageBreak/>
        <w:t>Zuur A, Ieno EN, Walker N, Saveliev AA, Smith GM (2009) Mixed effects models and extensions in ecology with R. Springer</w:t>
      </w:r>
      <w:bookmarkEnd w:id="665"/>
    </w:p>
    <w:p w14:paraId="30DB8573" w14:textId="57F731EE" w:rsidR="00B83CCE" w:rsidRPr="005A283A" w:rsidRDefault="006B2A4C" w:rsidP="009219E1">
      <w:pPr>
        <w:overflowPunct/>
        <w:autoSpaceDE/>
        <w:autoSpaceDN/>
        <w:adjustRightInd/>
        <w:spacing w:line="240" w:lineRule="auto"/>
        <w:textAlignment w:val="auto"/>
        <w:rPr>
          <w:lang w:val="en-AU"/>
        </w:rPr>
      </w:pPr>
      <w:r w:rsidRPr="005A283A">
        <w:rPr>
          <w:lang w:val="en-AU"/>
        </w:rPr>
        <w:fldChar w:fldCharType="end"/>
      </w:r>
      <w:commentRangeEnd w:id="476"/>
      <w:r w:rsidR="00B73A2E" w:rsidRPr="005A283A">
        <w:rPr>
          <w:rStyle w:val="CommentReference"/>
          <w:lang w:val="en-AU"/>
          <w:rPrChange w:id="667" w:author="Rachael Maree Woods" w:date="2016-03-01T12:40:00Z">
            <w:rPr>
              <w:rStyle w:val="CommentReference"/>
            </w:rPr>
          </w:rPrChange>
        </w:rPr>
        <w:commentReference w:id="476"/>
      </w:r>
      <w:r w:rsidR="00B83CCE" w:rsidRPr="005A283A">
        <w:rPr>
          <w:lang w:val="en-AU"/>
        </w:rPr>
        <w:br w:type="page"/>
      </w:r>
    </w:p>
    <w:p w14:paraId="709B4918" w14:textId="0507E4C2" w:rsidR="00B83CCE" w:rsidRPr="005A283A" w:rsidRDefault="00B83CCE" w:rsidP="009219E1">
      <w:pPr>
        <w:pStyle w:val="heading10"/>
        <w:spacing w:line="480" w:lineRule="auto"/>
        <w:rPr>
          <w:rFonts w:ascii="Times New Roman" w:hAnsi="Times New Roman"/>
          <w:lang w:val="en-AU"/>
        </w:rPr>
      </w:pPr>
      <w:r w:rsidRPr="005A283A">
        <w:rPr>
          <w:rFonts w:ascii="Times New Roman" w:hAnsi="Times New Roman"/>
          <w:lang w:val="en-AU"/>
        </w:rPr>
        <w:lastRenderedPageBreak/>
        <w:t>Figure Legends</w:t>
      </w:r>
    </w:p>
    <w:p w14:paraId="10500007" w14:textId="090D6723" w:rsidR="00B83CCE" w:rsidRPr="005A283A" w:rsidRDefault="00E84F0A" w:rsidP="009219E1">
      <w:pPr>
        <w:spacing w:line="480" w:lineRule="auto"/>
        <w:rPr>
          <w:lang w:val="en-AU"/>
        </w:rPr>
      </w:pPr>
      <w:r w:rsidRPr="005A283A">
        <w:rPr>
          <w:lang w:val="en-AU"/>
        </w:rPr>
        <w:t xml:space="preserve">Figure </w:t>
      </w:r>
      <w:r w:rsidR="00B83CCE" w:rsidRPr="005A283A">
        <w:rPr>
          <w:lang w:val="en-AU"/>
        </w:rPr>
        <w:t xml:space="preserve">1. Effect of the significant factors from the GLMM conducted on the probability of </w:t>
      </w:r>
      <w:r w:rsidR="001F5820" w:rsidRPr="005A283A">
        <w:rPr>
          <w:lang w:val="en-AU"/>
        </w:rPr>
        <w:t>fertilisation</w:t>
      </w:r>
      <w:r w:rsidR="00B83CCE" w:rsidRPr="005A283A">
        <w:rPr>
          <w:lang w:val="en-AU"/>
        </w:rPr>
        <w:t xml:space="preserve"> with a 95% confidence interval – (a) </w:t>
      </w:r>
      <w:r w:rsidR="00FF618B" w:rsidRPr="005A283A">
        <w:rPr>
          <w:lang w:val="en-AU"/>
        </w:rPr>
        <w:t>Copper</w:t>
      </w:r>
      <w:r w:rsidR="00B83CCE" w:rsidRPr="005A283A">
        <w:rPr>
          <w:lang w:val="en-AU"/>
        </w:rPr>
        <w:t xml:space="preserve">, (b) </w:t>
      </w:r>
      <w:r w:rsidR="00FF618B" w:rsidRPr="005A283A">
        <w:rPr>
          <w:lang w:val="en-AU"/>
        </w:rPr>
        <w:t>Salinity</w:t>
      </w:r>
      <w:r w:rsidR="00B83CCE" w:rsidRPr="005A283A">
        <w:rPr>
          <w:lang w:val="en-AU"/>
        </w:rPr>
        <w:t xml:space="preserve">, (c) </w:t>
      </w:r>
      <w:r w:rsidR="00FF618B" w:rsidRPr="005A283A">
        <w:rPr>
          <w:lang w:val="en-AU"/>
        </w:rPr>
        <w:t>Sediment</w:t>
      </w:r>
      <w:r w:rsidR="00B83CCE" w:rsidRPr="005A283A">
        <w:rPr>
          <w:lang w:val="en-AU"/>
        </w:rPr>
        <w:t xml:space="preserve">, (d) </w:t>
      </w:r>
      <w:ins w:id="668" w:author="Rachael Maree Woods" w:date="2016-02-17T10:12:00Z">
        <w:r w:rsidR="00DE3BDE" w:rsidRPr="005A283A">
          <w:rPr>
            <w:lang w:val="en-AU"/>
          </w:rPr>
          <w:t>Phosphate</w:t>
        </w:r>
      </w:ins>
      <w:del w:id="669" w:author="Rachael Maree Woods" w:date="2016-02-17T10:12:00Z">
        <w:r w:rsidR="00521ACB" w:rsidRPr="005A283A" w:rsidDel="00DE3BDE">
          <w:rPr>
            <w:lang w:val="en-AU"/>
          </w:rPr>
          <w:delText>Phosphoru</w:delText>
        </w:r>
        <w:r w:rsidR="00FF618B" w:rsidRPr="005A283A" w:rsidDel="00DE3BDE">
          <w:rPr>
            <w:lang w:val="en-AU"/>
          </w:rPr>
          <w:delText>s</w:delText>
        </w:r>
      </w:del>
      <w:r w:rsidR="00B83CCE" w:rsidRPr="005A283A">
        <w:rPr>
          <w:lang w:val="en-AU"/>
        </w:rPr>
        <w:t xml:space="preserve">. </w:t>
      </w:r>
    </w:p>
    <w:p w14:paraId="681DCC01" w14:textId="77777777" w:rsidR="00B83CCE" w:rsidRPr="005A283A" w:rsidRDefault="00B83CCE" w:rsidP="009219E1">
      <w:pPr>
        <w:spacing w:line="480" w:lineRule="auto"/>
        <w:rPr>
          <w:lang w:val="en-AU"/>
        </w:rPr>
      </w:pPr>
    </w:p>
    <w:p w14:paraId="5A283CCB" w14:textId="587C20CB" w:rsidR="00B83CCE" w:rsidRPr="005A283A" w:rsidRDefault="00E84F0A" w:rsidP="009219E1">
      <w:pPr>
        <w:spacing w:line="480" w:lineRule="auto"/>
        <w:rPr>
          <w:lang w:val="en-AU"/>
        </w:rPr>
      </w:pPr>
      <w:r w:rsidRPr="005A283A">
        <w:rPr>
          <w:lang w:val="en-AU"/>
        </w:rPr>
        <w:t xml:space="preserve">Figure </w:t>
      </w:r>
      <w:r w:rsidR="00B83CCE" w:rsidRPr="005A283A">
        <w:rPr>
          <w:lang w:val="en-AU"/>
        </w:rPr>
        <w:t>2. Effect of the significant factors from the GLMM conducted on the probability of survivorship with a 95% confidence interval – (a) Copper, (b) Lead, (c) Temperature, (d) Salinity.</w:t>
      </w:r>
    </w:p>
    <w:p w14:paraId="54B1304E" w14:textId="77777777" w:rsidR="00B83CCE" w:rsidRPr="005A283A" w:rsidRDefault="00B83CCE" w:rsidP="009219E1">
      <w:pPr>
        <w:spacing w:line="480" w:lineRule="auto"/>
        <w:rPr>
          <w:lang w:val="en-AU"/>
        </w:rPr>
      </w:pPr>
    </w:p>
    <w:p w14:paraId="26D662F4" w14:textId="63591E69" w:rsidR="00B10079" w:rsidRPr="005A283A" w:rsidRDefault="00E84F0A" w:rsidP="00246544">
      <w:pPr>
        <w:spacing w:line="480" w:lineRule="auto"/>
        <w:rPr>
          <w:lang w:val="en-AU"/>
        </w:rPr>
        <w:sectPr w:rsidR="00B10079" w:rsidRPr="005A283A" w:rsidSect="00DA1C7C">
          <w:footerReference w:type="default" r:id="rId10"/>
          <w:footerReference w:type="first" r:id="rId11"/>
          <w:pgSz w:w="11907" w:h="16840"/>
          <w:pgMar w:top="1418" w:right="1418" w:bottom="1134" w:left="2552" w:header="720" w:footer="720" w:gutter="0"/>
          <w:lnNumType w:countBy="1" w:restart="continuous"/>
          <w:pgNumType w:start="0" w:chapStyle="1"/>
          <w:cols w:space="720"/>
          <w:titlePg/>
          <w:docGrid w:linePitch="326"/>
        </w:sectPr>
      </w:pPr>
      <w:r w:rsidRPr="005A283A">
        <w:rPr>
          <w:lang w:val="en-AU"/>
        </w:rPr>
        <w:t xml:space="preserve">Figure </w:t>
      </w:r>
      <w:r w:rsidR="00B83CCE" w:rsidRPr="005A283A">
        <w:rPr>
          <w:lang w:val="en-AU"/>
        </w:rPr>
        <w:t xml:space="preserve">3. Combined model of the effect of </w:t>
      </w:r>
      <w:r w:rsidR="00AA194E" w:rsidRPr="005A283A">
        <w:rPr>
          <w:lang w:val="en-AU"/>
        </w:rPr>
        <w:t>salinity</w:t>
      </w:r>
      <w:r w:rsidR="00B83CCE" w:rsidRPr="005A283A">
        <w:rPr>
          <w:lang w:val="en-AU"/>
        </w:rPr>
        <w:t xml:space="preserve"> on the probability of both fertilisation and survivorship with </w:t>
      </w:r>
      <w:r w:rsidR="00AA194E" w:rsidRPr="005A283A">
        <w:rPr>
          <w:lang w:val="en-AU"/>
        </w:rPr>
        <w:t>changing units of salinity</w:t>
      </w:r>
      <w:r w:rsidR="00246544" w:rsidRPr="005A283A">
        <w:rPr>
          <w:lang w:val="en-AU"/>
        </w:rPr>
        <w:t>.</w:t>
      </w:r>
    </w:p>
    <w:p w14:paraId="2A0B3A17" w14:textId="26EBD0C6" w:rsidR="00B47D47" w:rsidRPr="005A283A" w:rsidRDefault="00B47D47" w:rsidP="00246544">
      <w:pPr>
        <w:overflowPunct/>
        <w:autoSpaceDE/>
        <w:autoSpaceDN/>
        <w:adjustRightInd/>
        <w:spacing w:line="240" w:lineRule="auto"/>
        <w:textAlignment w:val="auto"/>
        <w:rPr>
          <w:sz w:val="22"/>
          <w:szCs w:val="22"/>
          <w:lang w:val="en-AU"/>
        </w:rPr>
      </w:pPr>
    </w:p>
    <w:sectPr w:rsidR="00B47D47" w:rsidRPr="005A283A" w:rsidSect="003F3BF9">
      <w:pgSz w:w="16840" w:h="11907" w:orient="landscape"/>
      <w:pgMar w:top="1418" w:right="1134" w:bottom="2552" w:left="1418" w:header="720" w:footer="720" w:gutter="0"/>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9" w:author="Rachael Maree Woods" w:date="2016-02-16T14:33:00Z" w:initials="RMW">
    <w:p w14:paraId="3548465C" w14:textId="18DD3BE8" w:rsidR="00AB1F3E" w:rsidRDefault="00AB1F3E">
      <w:pPr>
        <w:pStyle w:val="CommentText"/>
      </w:pPr>
      <w:r>
        <w:rPr>
          <w:rStyle w:val="CommentReference"/>
        </w:rPr>
        <w:annotationRef/>
      </w:r>
      <w:r>
        <w:rPr>
          <w:noProof/>
        </w:rPr>
        <w:t xml:space="preserve">Reviewer 1 - </w:t>
      </w:r>
      <w:r w:rsidRPr="004E7004">
        <w:t>Rather than solely summarizing the literature, it would be useful if the Introduction also discussed the use of meta-analyses in these endeavors and the potential for real-world application of their modeling</w:t>
      </w:r>
    </w:p>
  </w:comment>
  <w:comment w:id="21" w:author="Rachael Maree Woods" w:date="2016-02-23T08:28:00Z" w:initials="RMW">
    <w:p w14:paraId="5ABB9353" w14:textId="716E3D06" w:rsidR="00AB1F3E" w:rsidRDefault="00AB1F3E">
      <w:pPr>
        <w:pStyle w:val="CommentText"/>
      </w:pPr>
      <w:r>
        <w:rPr>
          <w:rStyle w:val="CommentReference"/>
        </w:rPr>
        <w:annotationRef/>
      </w:r>
      <w:r>
        <w:rPr>
          <w:noProof/>
        </w:rPr>
        <w:t>add a sentence about the life stages and what they mean - larval survvorship is larve surving within the plankton only NOT crawling</w:t>
      </w:r>
    </w:p>
  </w:comment>
  <w:comment w:id="29" w:author="Rachael Maree Woods" w:date="2016-02-17T09:14:00Z" w:initials="RMW">
    <w:p w14:paraId="5974A47B" w14:textId="6AD6F89E" w:rsidR="00AB1F3E" w:rsidRDefault="00AB1F3E">
      <w:pPr>
        <w:pStyle w:val="CommentText"/>
      </w:pPr>
      <w:r>
        <w:rPr>
          <w:rStyle w:val="CommentReference"/>
        </w:rPr>
        <w:annotationRef/>
      </w:r>
      <w:r>
        <w:rPr>
          <w:noProof/>
        </w:rPr>
        <w:t xml:space="preserve">don't use this term 'eutrophication' change to a different one </w:t>
      </w:r>
    </w:p>
  </w:comment>
  <w:comment w:id="37" w:author="Rachael Maree Woods" w:date="2016-02-17T09:16:00Z" w:initials="RMW">
    <w:p w14:paraId="135BE207" w14:textId="354F10E8" w:rsidR="00AB1F3E" w:rsidRDefault="00AB1F3E">
      <w:pPr>
        <w:pStyle w:val="CommentText"/>
        <w:rPr>
          <w:noProof/>
        </w:rPr>
      </w:pPr>
      <w:r>
        <w:rPr>
          <w:rStyle w:val="CommentReference"/>
        </w:rPr>
        <w:annotationRef/>
      </w:r>
      <w:r>
        <w:rPr>
          <w:noProof/>
        </w:rPr>
        <w:t>dont assume that heavy metals are pollutants can be different - change this</w:t>
      </w:r>
    </w:p>
    <w:p w14:paraId="354876E3" w14:textId="77777777" w:rsidR="00AB1F3E" w:rsidRDefault="00AB1F3E">
      <w:pPr>
        <w:pStyle w:val="CommentText"/>
      </w:pPr>
    </w:p>
  </w:comment>
  <w:comment w:id="39" w:author="Rachael Maree Woods" w:date="2016-02-17T09:17:00Z" w:initials="RMW">
    <w:p w14:paraId="2CD6C11C" w14:textId="45BB203F" w:rsidR="00AB1F3E" w:rsidRDefault="00AB1F3E">
      <w:pPr>
        <w:pStyle w:val="CommentText"/>
      </w:pPr>
      <w:r>
        <w:rPr>
          <w:rStyle w:val="CommentReference"/>
        </w:rPr>
        <w:annotationRef/>
      </w:r>
      <w:r>
        <w:rPr>
          <w:noProof/>
        </w:rPr>
        <w:t>higher than what? - change this phrase</w:t>
      </w:r>
    </w:p>
  </w:comment>
  <w:comment w:id="58" w:author="Rachael Maree Woods" w:date="2016-02-23T08:35:00Z" w:initials="RMW">
    <w:p w14:paraId="19D6267C" w14:textId="478F18FF" w:rsidR="00AB1F3E" w:rsidRDefault="00AB1F3E">
      <w:pPr>
        <w:pStyle w:val="CommentText"/>
      </w:pPr>
      <w:r>
        <w:rPr>
          <w:rStyle w:val="CommentReference"/>
        </w:rPr>
        <w:annotationRef/>
      </w:r>
      <w:r>
        <w:rPr>
          <w:noProof/>
        </w:rPr>
        <w:t>change this wording - doesn't like this phrase</w:t>
      </w:r>
    </w:p>
  </w:comment>
  <w:comment w:id="54" w:author="Rachael Maree Woods" w:date="2016-02-17T09:08:00Z" w:initials="RMW">
    <w:p w14:paraId="0980AADF" w14:textId="1ABFD12D" w:rsidR="00AB1F3E" w:rsidRDefault="00AB1F3E">
      <w:pPr>
        <w:pStyle w:val="CommentText"/>
        <w:rPr>
          <w:noProof/>
        </w:rPr>
      </w:pPr>
      <w:r>
        <w:rPr>
          <w:rStyle w:val="CommentReference"/>
        </w:rPr>
        <w:annotationRef/>
      </w:r>
      <w:r>
        <w:rPr>
          <w:noProof/>
        </w:rPr>
        <w:t>re-phrase</w:t>
      </w:r>
    </w:p>
    <w:p w14:paraId="4BC87CF2" w14:textId="77777777" w:rsidR="00AB1F3E" w:rsidRDefault="00AB1F3E">
      <w:pPr>
        <w:pStyle w:val="CommentText"/>
      </w:pPr>
    </w:p>
  </w:comment>
  <w:comment w:id="49" w:author="Rachael Maree Woods" w:date="2016-02-17T09:21:00Z" w:initials="RMW">
    <w:p w14:paraId="3835BD26" w14:textId="00A634A6" w:rsidR="00AB1F3E" w:rsidRDefault="00AB1F3E">
      <w:pPr>
        <w:pStyle w:val="CommentText"/>
      </w:pPr>
      <w:r>
        <w:rPr>
          <w:rStyle w:val="CommentReference"/>
        </w:rPr>
        <w:annotationRef/>
      </w:r>
      <w:r>
        <w:rPr>
          <w:noProof/>
        </w:rPr>
        <w:t xml:space="preserve">nutrients not only affect herbivory but affect coral reefs in other ways too </w:t>
      </w:r>
    </w:p>
  </w:comment>
  <w:comment w:id="87" w:author="Rachael Maree Woods" w:date="2016-02-17T09:24:00Z" w:initials="RMW">
    <w:p w14:paraId="3CF919A6" w14:textId="6F0E4978" w:rsidR="00AB1F3E" w:rsidRDefault="00AB1F3E">
      <w:pPr>
        <w:pStyle w:val="CommentText"/>
      </w:pPr>
      <w:r>
        <w:rPr>
          <w:rStyle w:val="CommentReference"/>
        </w:rPr>
        <w:annotationRef/>
      </w:r>
      <w:r>
        <w:rPr>
          <w:noProof/>
        </w:rPr>
        <w:t>Say that the p</w:t>
      </w:r>
      <w:r w:rsidRPr="004E7004">
        <w:t>resence of copper and lead in ocean waters is not mainly the re</w:t>
      </w:r>
      <w:r>
        <w:rPr>
          <w:noProof/>
        </w:rPr>
        <w:t xml:space="preserve">sult of mining and manufacturint but </w:t>
      </w:r>
      <w:r w:rsidRPr="004E7004">
        <w:t xml:space="preserve">INCREASED concentrations above "natural" </w:t>
      </w:r>
      <w:r>
        <w:rPr>
          <w:noProof/>
        </w:rPr>
        <w:t>are</w:t>
      </w:r>
    </w:p>
  </w:comment>
  <w:comment w:id="93" w:author="Rachael Maree Woods" w:date="2016-02-17T09:26:00Z" w:initials="RMW">
    <w:p w14:paraId="7FD9C44A" w14:textId="3B507FDA" w:rsidR="00AB1F3E" w:rsidRDefault="00AB1F3E">
      <w:pPr>
        <w:pStyle w:val="CommentText"/>
      </w:pPr>
      <w:r>
        <w:rPr>
          <w:rStyle w:val="CommentReference"/>
        </w:rPr>
        <w:annotationRef/>
      </w:r>
      <w:r w:rsidRPr="004E7004">
        <w:t>Rewrite this line as it is inacurate as well as not making sense</w:t>
      </w:r>
    </w:p>
  </w:comment>
  <w:comment w:id="101" w:author="Rachael Maree Woods" w:date="2016-02-17T09:28:00Z" w:initials="RMW">
    <w:p w14:paraId="63A43EDB" w14:textId="2F0C421C" w:rsidR="00AB1F3E" w:rsidRDefault="00AB1F3E">
      <w:pPr>
        <w:pStyle w:val="CommentText"/>
      </w:pPr>
      <w:r>
        <w:rPr>
          <w:rStyle w:val="CommentReference"/>
        </w:rPr>
        <w:annotationRef/>
      </w:r>
      <w:r>
        <w:rPr>
          <w:noProof/>
        </w:rPr>
        <w:t xml:space="preserve">clarify freshwater influxes - re-write this sentence </w:t>
      </w:r>
    </w:p>
  </w:comment>
  <w:comment w:id="163" w:author="Rachael Maree Woods" w:date="2016-02-23T08:30:00Z" w:initials="RMW">
    <w:p w14:paraId="1C736994" w14:textId="12A61322" w:rsidR="00AB1F3E" w:rsidRDefault="00AB1F3E">
      <w:pPr>
        <w:pStyle w:val="CommentText"/>
      </w:pPr>
      <w:r>
        <w:rPr>
          <w:rStyle w:val="CommentReference"/>
        </w:rPr>
        <w:annotationRef/>
      </w:r>
      <w:r>
        <w:rPr>
          <w:noProof/>
        </w:rPr>
        <w:t>what does large mean?? meaning that the variation from 0 or near 0 for typical seawater compared to 100 for example - explain better</w:t>
      </w:r>
    </w:p>
  </w:comment>
  <w:comment w:id="335" w:author="Rachael Maree Woods" w:date="2016-02-26T10:42:00Z" w:initials="RMW">
    <w:p w14:paraId="64F95348" w14:textId="4BFCEC30" w:rsidR="00AB1F3E" w:rsidRDefault="00AB1F3E">
      <w:pPr>
        <w:pStyle w:val="CommentText"/>
      </w:pPr>
      <w:r>
        <w:rPr>
          <w:rStyle w:val="CommentReference"/>
        </w:rPr>
        <w:annotationRef/>
      </w:r>
      <w:r>
        <w:rPr>
          <w:noProof/>
        </w:rPr>
        <w:t>UPDATE with new variance results</w:t>
      </w:r>
    </w:p>
  </w:comment>
  <w:comment w:id="376" w:author="Rachael Maree Woods" w:date="2016-02-16T14:46:00Z" w:initials="RMW">
    <w:p w14:paraId="618D5CDB" w14:textId="77777777" w:rsidR="00AB1F3E" w:rsidRDefault="00AB1F3E" w:rsidP="009E3EAA">
      <w:pPr>
        <w:pStyle w:val="NoSpacing"/>
        <w:rPr>
          <w:noProof/>
        </w:rPr>
      </w:pPr>
      <w:r>
        <w:rPr>
          <w:rStyle w:val="CommentReference"/>
        </w:rPr>
        <w:annotationRef/>
      </w:r>
      <w:r>
        <w:rPr>
          <w:noProof/>
        </w:rPr>
        <w:t>Reviwer 1 - Add more on the use of the analysis used.</w:t>
      </w:r>
    </w:p>
    <w:p w14:paraId="2EA42068" w14:textId="77777777" w:rsidR="00AB1F3E" w:rsidRDefault="00AB1F3E" w:rsidP="009E3EAA">
      <w:pPr>
        <w:pStyle w:val="NoSpacing"/>
        <w:rPr>
          <w:noProof/>
        </w:rPr>
      </w:pPr>
      <w:r>
        <w:rPr>
          <w:noProof/>
        </w:rPr>
        <w:t>Dissus the applications and real world scenarios</w:t>
      </w:r>
    </w:p>
    <w:p w14:paraId="78DFD2C6" w14:textId="691AF301" w:rsidR="00AB1F3E" w:rsidRDefault="00AB1F3E" w:rsidP="009E3EAA">
      <w:pPr>
        <w:pStyle w:val="NoSpacing"/>
      </w:pPr>
      <w:r>
        <w:rPr>
          <w:noProof/>
        </w:rPr>
        <w:t>I</w:t>
      </w:r>
      <w:r w:rsidRPr="004E7004">
        <w:t xml:space="preserve">t would be useful to consider the relative or hierarchical strength/degree of harm from each factor as identified by the model. For example, there could be sentences such as “per unit change in nutrient x there is 50% greater change in survivorship that a per unit change in nutrient y.” </w:t>
      </w:r>
    </w:p>
    <w:p w14:paraId="768B3FEF" w14:textId="57209A7A" w:rsidR="00AB1F3E" w:rsidRDefault="00AB1F3E">
      <w:pPr>
        <w:pStyle w:val="CommentText"/>
      </w:pPr>
    </w:p>
  </w:comment>
  <w:comment w:id="391" w:author="Rachael Maree Woods" w:date="2016-02-22T14:03:00Z" w:initials="RMW">
    <w:p w14:paraId="08451A16" w14:textId="5E067104" w:rsidR="00AB1F3E" w:rsidRDefault="00AB1F3E">
      <w:pPr>
        <w:pStyle w:val="CommentText"/>
      </w:pPr>
      <w:r>
        <w:rPr>
          <w:rStyle w:val="CommentReference"/>
        </w:rPr>
        <w:annotationRef/>
      </w:r>
      <w:r>
        <w:rPr>
          <w:noProof/>
        </w:rPr>
        <w:t>more to do with anti-fouling - orgianlly TB used and now copper used</w:t>
      </w:r>
    </w:p>
  </w:comment>
  <w:comment w:id="423" w:author="Rachael Maree Woods" w:date="2016-02-23T08:19:00Z" w:initials="RMW">
    <w:p w14:paraId="459243DA" w14:textId="1741D1C6" w:rsidR="00AB1F3E" w:rsidRDefault="00AB1F3E">
      <w:pPr>
        <w:pStyle w:val="CommentText"/>
      </w:pPr>
      <w:r>
        <w:rPr>
          <w:rStyle w:val="CommentReference"/>
        </w:rPr>
        <w:annotationRef/>
      </w:r>
      <w:r>
        <w:rPr>
          <w:noProof/>
        </w:rPr>
        <w:t>episodic decreases in salinity</w:t>
      </w:r>
    </w:p>
  </w:comment>
  <w:comment w:id="425" w:author="Rachael Maree Woods" w:date="2016-02-17T08:54:00Z" w:initials="RMW">
    <w:p w14:paraId="35C061A3" w14:textId="306E6CFA" w:rsidR="00AB1F3E" w:rsidRDefault="00AB1F3E">
      <w:pPr>
        <w:pStyle w:val="CommentText"/>
      </w:pPr>
      <w:r>
        <w:rPr>
          <w:rStyle w:val="CommentReference"/>
        </w:rPr>
        <w:annotationRef/>
      </w:r>
      <w:r>
        <w:rPr>
          <w:noProof/>
        </w:rPr>
        <w:t>delete the reference richmond 1996</w:t>
      </w:r>
    </w:p>
  </w:comment>
  <w:comment w:id="476" w:author="Rachael Maree Woods" w:date="2016-02-17T08:53:00Z" w:initials="RMW">
    <w:p w14:paraId="4B5C1064" w14:textId="77777777" w:rsidR="00AB1F3E" w:rsidRDefault="00AB1F3E" w:rsidP="00B73A2E">
      <w:pPr>
        <w:pStyle w:val="CommentText"/>
        <w:rPr>
          <w:noProof/>
        </w:rPr>
      </w:pPr>
      <w:r>
        <w:rPr>
          <w:rStyle w:val="CommentReference"/>
        </w:rPr>
        <w:annotationRef/>
      </w:r>
      <w:r>
        <w:rPr>
          <w:noProof/>
        </w:rPr>
        <w:t xml:space="preserve">delete this reference - </w:t>
      </w:r>
    </w:p>
    <w:p w14:paraId="0EBAF36E" w14:textId="60237568" w:rsidR="00AB1F3E" w:rsidRDefault="00AB1F3E" w:rsidP="00B73A2E">
      <w:pPr>
        <w:pStyle w:val="CommentText"/>
        <w:rPr>
          <w:noProof/>
        </w:rPr>
      </w:pPr>
      <w:r>
        <w:rPr>
          <w:noProof/>
        </w:rPr>
        <w:t>Richmond 1996</w:t>
      </w:r>
    </w:p>
    <w:p w14:paraId="463F0C31" w14:textId="7BC37E6D" w:rsidR="00AB1F3E" w:rsidRDefault="00AB1F3E">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48465C" w15:done="0"/>
  <w15:commentEx w15:paraId="5ABB9353" w15:done="0"/>
  <w15:commentEx w15:paraId="5974A47B" w15:done="0"/>
  <w15:commentEx w15:paraId="354876E3" w15:done="0"/>
  <w15:commentEx w15:paraId="2CD6C11C" w15:done="0"/>
  <w15:commentEx w15:paraId="19D6267C" w15:done="0"/>
  <w15:commentEx w15:paraId="4BC87CF2" w15:done="0"/>
  <w15:commentEx w15:paraId="3835BD26" w15:done="0"/>
  <w15:commentEx w15:paraId="3CF919A6" w15:done="0"/>
  <w15:commentEx w15:paraId="7FD9C44A" w15:done="0"/>
  <w15:commentEx w15:paraId="63A43EDB" w15:done="0"/>
  <w15:commentEx w15:paraId="1C736994" w15:done="0"/>
  <w15:commentEx w15:paraId="64F95348" w15:done="0"/>
  <w15:commentEx w15:paraId="768B3FEF" w15:done="0"/>
  <w15:commentEx w15:paraId="08451A16" w15:done="0"/>
  <w15:commentEx w15:paraId="459243DA" w15:done="0"/>
  <w15:commentEx w15:paraId="35C061A3" w15:done="0"/>
  <w15:commentEx w15:paraId="463F0C3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E94000" w14:textId="77777777" w:rsidR="00E838BE" w:rsidRDefault="00E838BE">
      <w:r>
        <w:separator/>
      </w:r>
    </w:p>
  </w:endnote>
  <w:endnote w:type="continuationSeparator" w:id="0">
    <w:p w14:paraId="791ED8FB" w14:textId="77777777" w:rsidR="00E838BE" w:rsidRDefault="00E838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8086475"/>
      <w:docPartObj>
        <w:docPartGallery w:val="Page Numbers (Bottom of Page)"/>
        <w:docPartUnique/>
      </w:docPartObj>
    </w:sdtPr>
    <w:sdtEndPr>
      <w:rPr>
        <w:noProof/>
      </w:rPr>
    </w:sdtEndPr>
    <w:sdtContent>
      <w:p w14:paraId="46C491EC" w14:textId="03280216" w:rsidR="00AB1F3E" w:rsidRDefault="00AB1F3E">
        <w:pPr>
          <w:pStyle w:val="Footer"/>
          <w:jc w:val="right"/>
        </w:pPr>
        <w:r>
          <w:fldChar w:fldCharType="begin"/>
        </w:r>
        <w:r>
          <w:instrText xml:space="preserve"> PAGE   \* MERGEFORMAT </w:instrText>
        </w:r>
        <w:r>
          <w:fldChar w:fldCharType="separate"/>
        </w:r>
        <w:r w:rsidR="008D2A64">
          <w:rPr>
            <w:noProof/>
          </w:rPr>
          <w:t>23</w:t>
        </w:r>
        <w:r>
          <w:rPr>
            <w:noProof/>
          </w:rPr>
          <w:fldChar w:fldCharType="end"/>
        </w:r>
      </w:p>
    </w:sdtContent>
  </w:sdt>
  <w:p w14:paraId="0FD5040A" w14:textId="77777777" w:rsidR="00AB1F3E" w:rsidRDefault="00AB1F3E">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3C389" w14:textId="77777777" w:rsidR="00AB1F3E" w:rsidRDefault="00AB1F3E">
    <w:pPr>
      <w:pStyle w:val="Footer"/>
      <w:jc w:val="right"/>
    </w:pPr>
  </w:p>
  <w:p w14:paraId="57E13F80" w14:textId="77777777" w:rsidR="00AB1F3E" w:rsidRDefault="00AB1F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C73464" w14:textId="77777777" w:rsidR="00E838BE" w:rsidRDefault="00E838BE">
      <w:r>
        <w:separator/>
      </w:r>
    </w:p>
  </w:footnote>
  <w:footnote w:type="continuationSeparator" w:id="0">
    <w:p w14:paraId="01466CC4" w14:textId="77777777" w:rsidR="00E838BE" w:rsidRDefault="00E838B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2E7303"/>
    <w:multiLevelType w:val="hybridMultilevel"/>
    <w:tmpl w:val="7FCAF62E"/>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AD87B09"/>
    <w:multiLevelType w:val="hybridMultilevel"/>
    <w:tmpl w:val="FF3A1A24"/>
    <w:lvl w:ilvl="0" w:tplc="8B8625D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9AE2AB3"/>
    <w:multiLevelType w:val="hybridMultilevel"/>
    <w:tmpl w:val="6F0EE492"/>
    <w:lvl w:ilvl="0" w:tplc="31FA934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5CB648F"/>
    <w:multiLevelType w:val="hybridMultilevel"/>
    <w:tmpl w:val="AA10B138"/>
    <w:lvl w:ilvl="0" w:tplc="CA3AB26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66C61293"/>
    <w:multiLevelType w:val="hybridMultilevel"/>
    <w:tmpl w:val="99725834"/>
    <w:lvl w:ilvl="0" w:tplc="1FF6884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1"/>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chael Maree Woods">
    <w15:presenceInfo w15:providerId="None" w15:userId="Rachael Maree Woo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ral Reef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21654"/>
    <w:rsid w:val="00004707"/>
    <w:rsid w:val="00005C0C"/>
    <w:rsid w:val="00007A13"/>
    <w:rsid w:val="00010E88"/>
    <w:rsid w:val="000111F3"/>
    <w:rsid w:val="00015F10"/>
    <w:rsid w:val="00021515"/>
    <w:rsid w:val="00022220"/>
    <w:rsid w:val="00025E4B"/>
    <w:rsid w:val="000276C0"/>
    <w:rsid w:val="00027A60"/>
    <w:rsid w:val="0003347C"/>
    <w:rsid w:val="00035791"/>
    <w:rsid w:val="0003612D"/>
    <w:rsid w:val="0003623E"/>
    <w:rsid w:val="0004058D"/>
    <w:rsid w:val="0004452B"/>
    <w:rsid w:val="00044CC1"/>
    <w:rsid w:val="00046961"/>
    <w:rsid w:val="000528B8"/>
    <w:rsid w:val="00054F13"/>
    <w:rsid w:val="000576BE"/>
    <w:rsid w:val="00061AE5"/>
    <w:rsid w:val="000655C3"/>
    <w:rsid w:val="00072C1B"/>
    <w:rsid w:val="00075235"/>
    <w:rsid w:val="00077DE8"/>
    <w:rsid w:val="00082F41"/>
    <w:rsid w:val="00085260"/>
    <w:rsid w:val="00086DFE"/>
    <w:rsid w:val="000871C7"/>
    <w:rsid w:val="0009274F"/>
    <w:rsid w:val="00093E2C"/>
    <w:rsid w:val="00094038"/>
    <w:rsid w:val="00094BA0"/>
    <w:rsid w:val="00096B0A"/>
    <w:rsid w:val="00097339"/>
    <w:rsid w:val="000A1C08"/>
    <w:rsid w:val="000A35EF"/>
    <w:rsid w:val="000A3CCD"/>
    <w:rsid w:val="000A4ACE"/>
    <w:rsid w:val="000A5645"/>
    <w:rsid w:val="000B0AB8"/>
    <w:rsid w:val="000B2FCA"/>
    <w:rsid w:val="000B4327"/>
    <w:rsid w:val="000C2041"/>
    <w:rsid w:val="000C79BA"/>
    <w:rsid w:val="000D6731"/>
    <w:rsid w:val="000D70C2"/>
    <w:rsid w:val="000E33D0"/>
    <w:rsid w:val="000E36B5"/>
    <w:rsid w:val="000E37E8"/>
    <w:rsid w:val="000E381B"/>
    <w:rsid w:val="000E401A"/>
    <w:rsid w:val="000F0FB9"/>
    <w:rsid w:val="000F3B86"/>
    <w:rsid w:val="000F3BEB"/>
    <w:rsid w:val="000F6999"/>
    <w:rsid w:val="000F700E"/>
    <w:rsid w:val="00101077"/>
    <w:rsid w:val="0010376B"/>
    <w:rsid w:val="00106FA3"/>
    <w:rsid w:val="001118EC"/>
    <w:rsid w:val="00112213"/>
    <w:rsid w:val="00112A06"/>
    <w:rsid w:val="001152A5"/>
    <w:rsid w:val="001179D7"/>
    <w:rsid w:val="00121E38"/>
    <w:rsid w:val="00123AA4"/>
    <w:rsid w:val="00124C0A"/>
    <w:rsid w:val="00127D4A"/>
    <w:rsid w:val="00132257"/>
    <w:rsid w:val="00134457"/>
    <w:rsid w:val="001353FD"/>
    <w:rsid w:val="00137823"/>
    <w:rsid w:val="00142EB7"/>
    <w:rsid w:val="0014727C"/>
    <w:rsid w:val="001512C7"/>
    <w:rsid w:val="00152A1C"/>
    <w:rsid w:val="00153FF4"/>
    <w:rsid w:val="001557C2"/>
    <w:rsid w:val="00156235"/>
    <w:rsid w:val="00157E06"/>
    <w:rsid w:val="001607AB"/>
    <w:rsid w:val="00161270"/>
    <w:rsid w:val="001627DE"/>
    <w:rsid w:val="001638E5"/>
    <w:rsid w:val="00164CC1"/>
    <w:rsid w:val="00165702"/>
    <w:rsid w:val="00171AD4"/>
    <w:rsid w:val="0017302A"/>
    <w:rsid w:val="00173200"/>
    <w:rsid w:val="00173E12"/>
    <w:rsid w:val="001741D3"/>
    <w:rsid w:val="0017508D"/>
    <w:rsid w:val="00175F4E"/>
    <w:rsid w:val="00176F9C"/>
    <w:rsid w:val="00182782"/>
    <w:rsid w:val="00183C58"/>
    <w:rsid w:val="00187557"/>
    <w:rsid w:val="00194C74"/>
    <w:rsid w:val="00195857"/>
    <w:rsid w:val="00196E9A"/>
    <w:rsid w:val="00196F2F"/>
    <w:rsid w:val="001A3DAF"/>
    <w:rsid w:val="001A5309"/>
    <w:rsid w:val="001A7B71"/>
    <w:rsid w:val="001B2051"/>
    <w:rsid w:val="001B4C94"/>
    <w:rsid w:val="001B709D"/>
    <w:rsid w:val="001B79B8"/>
    <w:rsid w:val="001B7C1A"/>
    <w:rsid w:val="001C16DA"/>
    <w:rsid w:val="001C2FF6"/>
    <w:rsid w:val="001C4343"/>
    <w:rsid w:val="001C521C"/>
    <w:rsid w:val="001C620E"/>
    <w:rsid w:val="001D1D71"/>
    <w:rsid w:val="001D1F29"/>
    <w:rsid w:val="001D274A"/>
    <w:rsid w:val="001D2A94"/>
    <w:rsid w:val="001D683F"/>
    <w:rsid w:val="001D7192"/>
    <w:rsid w:val="001D71BA"/>
    <w:rsid w:val="001E02C1"/>
    <w:rsid w:val="001E1412"/>
    <w:rsid w:val="001E4202"/>
    <w:rsid w:val="001E488F"/>
    <w:rsid w:val="001E63A7"/>
    <w:rsid w:val="001F1FEB"/>
    <w:rsid w:val="001F37B4"/>
    <w:rsid w:val="001F4CC8"/>
    <w:rsid w:val="001F5820"/>
    <w:rsid w:val="00200654"/>
    <w:rsid w:val="00200A27"/>
    <w:rsid w:val="00203E7F"/>
    <w:rsid w:val="0020534F"/>
    <w:rsid w:val="00205DC9"/>
    <w:rsid w:val="0020633F"/>
    <w:rsid w:val="002106B4"/>
    <w:rsid w:val="0021326E"/>
    <w:rsid w:val="00213459"/>
    <w:rsid w:val="002138DA"/>
    <w:rsid w:val="0021728D"/>
    <w:rsid w:val="0022157A"/>
    <w:rsid w:val="00221861"/>
    <w:rsid w:val="00226F21"/>
    <w:rsid w:val="00227A32"/>
    <w:rsid w:val="00227FCE"/>
    <w:rsid w:val="00231D95"/>
    <w:rsid w:val="00231FC7"/>
    <w:rsid w:val="00232F57"/>
    <w:rsid w:val="00233BF0"/>
    <w:rsid w:val="0023476B"/>
    <w:rsid w:val="00237A9A"/>
    <w:rsid w:val="002428E2"/>
    <w:rsid w:val="002439EE"/>
    <w:rsid w:val="00246544"/>
    <w:rsid w:val="00250D59"/>
    <w:rsid w:val="00254DBA"/>
    <w:rsid w:val="0025503D"/>
    <w:rsid w:val="00261ED4"/>
    <w:rsid w:val="002635BD"/>
    <w:rsid w:val="0026397C"/>
    <w:rsid w:val="002706C9"/>
    <w:rsid w:val="0027399D"/>
    <w:rsid w:val="00281E24"/>
    <w:rsid w:val="00283749"/>
    <w:rsid w:val="00286C4E"/>
    <w:rsid w:val="00287738"/>
    <w:rsid w:val="00290317"/>
    <w:rsid w:val="002939D2"/>
    <w:rsid w:val="0029651F"/>
    <w:rsid w:val="002A1910"/>
    <w:rsid w:val="002A3B31"/>
    <w:rsid w:val="002B13B8"/>
    <w:rsid w:val="002B799F"/>
    <w:rsid w:val="002C1E95"/>
    <w:rsid w:val="002D0591"/>
    <w:rsid w:val="002D54B5"/>
    <w:rsid w:val="002D6AD2"/>
    <w:rsid w:val="002D718B"/>
    <w:rsid w:val="002E137B"/>
    <w:rsid w:val="002E2639"/>
    <w:rsid w:val="002E6FA4"/>
    <w:rsid w:val="002E7185"/>
    <w:rsid w:val="002F3715"/>
    <w:rsid w:val="0030065B"/>
    <w:rsid w:val="00301CEB"/>
    <w:rsid w:val="003045D9"/>
    <w:rsid w:val="00313F72"/>
    <w:rsid w:val="00316DFF"/>
    <w:rsid w:val="00321177"/>
    <w:rsid w:val="0032416E"/>
    <w:rsid w:val="0032669F"/>
    <w:rsid w:val="00327F40"/>
    <w:rsid w:val="0033017F"/>
    <w:rsid w:val="00331BF1"/>
    <w:rsid w:val="003322A1"/>
    <w:rsid w:val="00343851"/>
    <w:rsid w:val="00343B88"/>
    <w:rsid w:val="0034414C"/>
    <w:rsid w:val="0034516A"/>
    <w:rsid w:val="00345AF6"/>
    <w:rsid w:val="003549FA"/>
    <w:rsid w:val="00360952"/>
    <w:rsid w:val="00363FC3"/>
    <w:rsid w:val="00365B3A"/>
    <w:rsid w:val="00365C20"/>
    <w:rsid w:val="00365E32"/>
    <w:rsid w:val="00367333"/>
    <w:rsid w:val="00370001"/>
    <w:rsid w:val="003711E3"/>
    <w:rsid w:val="003829A5"/>
    <w:rsid w:val="00383A82"/>
    <w:rsid w:val="00383E70"/>
    <w:rsid w:val="00387B7F"/>
    <w:rsid w:val="00392996"/>
    <w:rsid w:val="00393271"/>
    <w:rsid w:val="003940E6"/>
    <w:rsid w:val="00395F96"/>
    <w:rsid w:val="00397961"/>
    <w:rsid w:val="003A0F2D"/>
    <w:rsid w:val="003A3C6F"/>
    <w:rsid w:val="003A7E18"/>
    <w:rsid w:val="003A7FF6"/>
    <w:rsid w:val="003B21A7"/>
    <w:rsid w:val="003C14D6"/>
    <w:rsid w:val="003C3A79"/>
    <w:rsid w:val="003C4117"/>
    <w:rsid w:val="003D11BA"/>
    <w:rsid w:val="003D3B85"/>
    <w:rsid w:val="003D4136"/>
    <w:rsid w:val="003D6791"/>
    <w:rsid w:val="003D6B4D"/>
    <w:rsid w:val="003E1519"/>
    <w:rsid w:val="003F2493"/>
    <w:rsid w:val="003F3BF9"/>
    <w:rsid w:val="003F4A91"/>
    <w:rsid w:val="00400135"/>
    <w:rsid w:val="00403134"/>
    <w:rsid w:val="004053BB"/>
    <w:rsid w:val="0040654D"/>
    <w:rsid w:val="00406C5C"/>
    <w:rsid w:val="00411F7B"/>
    <w:rsid w:val="004120DF"/>
    <w:rsid w:val="00412D2C"/>
    <w:rsid w:val="00413F9F"/>
    <w:rsid w:val="00416922"/>
    <w:rsid w:val="00422584"/>
    <w:rsid w:val="00424EDC"/>
    <w:rsid w:val="00425BA6"/>
    <w:rsid w:val="004264ED"/>
    <w:rsid w:val="00440C18"/>
    <w:rsid w:val="004435D1"/>
    <w:rsid w:val="00443B52"/>
    <w:rsid w:val="004544A3"/>
    <w:rsid w:val="00455A31"/>
    <w:rsid w:val="0045626A"/>
    <w:rsid w:val="00463CE2"/>
    <w:rsid w:val="00464507"/>
    <w:rsid w:val="00465771"/>
    <w:rsid w:val="00467201"/>
    <w:rsid w:val="004766BD"/>
    <w:rsid w:val="00481466"/>
    <w:rsid w:val="004814E6"/>
    <w:rsid w:val="0048157F"/>
    <w:rsid w:val="0048371B"/>
    <w:rsid w:val="00484429"/>
    <w:rsid w:val="004844B0"/>
    <w:rsid w:val="004876D1"/>
    <w:rsid w:val="00490709"/>
    <w:rsid w:val="0049289C"/>
    <w:rsid w:val="0049660B"/>
    <w:rsid w:val="004A07DD"/>
    <w:rsid w:val="004A17EE"/>
    <w:rsid w:val="004A3326"/>
    <w:rsid w:val="004A4C17"/>
    <w:rsid w:val="004A4D89"/>
    <w:rsid w:val="004A6615"/>
    <w:rsid w:val="004A6658"/>
    <w:rsid w:val="004A7021"/>
    <w:rsid w:val="004A78D2"/>
    <w:rsid w:val="004B032C"/>
    <w:rsid w:val="004B16F8"/>
    <w:rsid w:val="004B4E38"/>
    <w:rsid w:val="004B51FF"/>
    <w:rsid w:val="004B6E69"/>
    <w:rsid w:val="004C0719"/>
    <w:rsid w:val="004C175C"/>
    <w:rsid w:val="004C29EC"/>
    <w:rsid w:val="004C39CC"/>
    <w:rsid w:val="004C5C89"/>
    <w:rsid w:val="004D1A96"/>
    <w:rsid w:val="004D6546"/>
    <w:rsid w:val="004E301C"/>
    <w:rsid w:val="004E33B2"/>
    <w:rsid w:val="005017D8"/>
    <w:rsid w:val="005025AE"/>
    <w:rsid w:val="00502920"/>
    <w:rsid w:val="00502C59"/>
    <w:rsid w:val="00503A2E"/>
    <w:rsid w:val="00504E21"/>
    <w:rsid w:val="00506AAF"/>
    <w:rsid w:val="0051623B"/>
    <w:rsid w:val="00520F96"/>
    <w:rsid w:val="005213DC"/>
    <w:rsid w:val="00521ACB"/>
    <w:rsid w:val="00533A3B"/>
    <w:rsid w:val="005346CA"/>
    <w:rsid w:val="00537AA0"/>
    <w:rsid w:val="00537DBB"/>
    <w:rsid w:val="0054492E"/>
    <w:rsid w:val="00544FFC"/>
    <w:rsid w:val="00545788"/>
    <w:rsid w:val="005503B0"/>
    <w:rsid w:val="0055745E"/>
    <w:rsid w:val="00557988"/>
    <w:rsid w:val="00561C2B"/>
    <w:rsid w:val="00561DDD"/>
    <w:rsid w:val="00572E26"/>
    <w:rsid w:val="00575A35"/>
    <w:rsid w:val="00581A4F"/>
    <w:rsid w:val="00584AD5"/>
    <w:rsid w:val="00591139"/>
    <w:rsid w:val="00591676"/>
    <w:rsid w:val="005924A2"/>
    <w:rsid w:val="0059288E"/>
    <w:rsid w:val="0059289F"/>
    <w:rsid w:val="00593936"/>
    <w:rsid w:val="00593C47"/>
    <w:rsid w:val="0059637E"/>
    <w:rsid w:val="005A0078"/>
    <w:rsid w:val="005A0ED6"/>
    <w:rsid w:val="005A283A"/>
    <w:rsid w:val="005A3EDE"/>
    <w:rsid w:val="005A5FB5"/>
    <w:rsid w:val="005A6115"/>
    <w:rsid w:val="005A79B0"/>
    <w:rsid w:val="005B58B4"/>
    <w:rsid w:val="005B5B31"/>
    <w:rsid w:val="005B7AC5"/>
    <w:rsid w:val="005C14C8"/>
    <w:rsid w:val="005C41FF"/>
    <w:rsid w:val="005C4661"/>
    <w:rsid w:val="005C742E"/>
    <w:rsid w:val="005D03DC"/>
    <w:rsid w:val="005D533C"/>
    <w:rsid w:val="005D620E"/>
    <w:rsid w:val="005D6D59"/>
    <w:rsid w:val="005D7E21"/>
    <w:rsid w:val="005E0ECD"/>
    <w:rsid w:val="005E0F3B"/>
    <w:rsid w:val="005E132C"/>
    <w:rsid w:val="005E18D7"/>
    <w:rsid w:val="005E4775"/>
    <w:rsid w:val="005E4A92"/>
    <w:rsid w:val="005F0AF9"/>
    <w:rsid w:val="005F26EA"/>
    <w:rsid w:val="005F42FD"/>
    <w:rsid w:val="005F6DB2"/>
    <w:rsid w:val="00604BA2"/>
    <w:rsid w:val="006054D4"/>
    <w:rsid w:val="006058F6"/>
    <w:rsid w:val="006069C0"/>
    <w:rsid w:val="006108D9"/>
    <w:rsid w:val="00611C17"/>
    <w:rsid w:val="0061732D"/>
    <w:rsid w:val="006236DB"/>
    <w:rsid w:val="00626812"/>
    <w:rsid w:val="00630C13"/>
    <w:rsid w:val="006327B6"/>
    <w:rsid w:val="00635E85"/>
    <w:rsid w:val="00636967"/>
    <w:rsid w:val="00641060"/>
    <w:rsid w:val="00641A37"/>
    <w:rsid w:val="00644EBC"/>
    <w:rsid w:val="0064511D"/>
    <w:rsid w:val="006453A9"/>
    <w:rsid w:val="006462C7"/>
    <w:rsid w:val="00647229"/>
    <w:rsid w:val="00651DCC"/>
    <w:rsid w:val="00654F9A"/>
    <w:rsid w:val="00661D11"/>
    <w:rsid w:val="0066499B"/>
    <w:rsid w:val="006659A6"/>
    <w:rsid w:val="00666386"/>
    <w:rsid w:val="00672CA8"/>
    <w:rsid w:val="006762B0"/>
    <w:rsid w:val="006837C5"/>
    <w:rsid w:val="00687CEB"/>
    <w:rsid w:val="006917E2"/>
    <w:rsid w:val="00691885"/>
    <w:rsid w:val="00691B0D"/>
    <w:rsid w:val="006A2FF3"/>
    <w:rsid w:val="006A7E24"/>
    <w:rsid w:val="006B2A4C"/>
    <w:rsid w:val="006B4532"/>
    <w:rsid w:val="006B58E8"/>
    <w:rsid w:val="006B6474"/>
    <w:rsid w:val="006C3F6E"/>
    <w:rsid w:val="006C6B45"/>
    <w:rsid w:val="006C7CAE"/>
    <w:rsid w:val="006C7F67"/>
    <w:rsid w:val="006D03FD"/>
    <w:rsid w:val="006D2B04"/>
    <w:rsid w:val="006D46AD"/>
    <w:rsid w:val="006D483E"/>
    <w:rsid w:val="006D614A"/>
    <w:rsid w:val="006D7E78"/>
    <w:rsid w:val="006D7EDF"/>
    <w:rsid w:val="006E08BA"/>
    <w:rsid w:val="006E1248"/>
    <w:rsid w:val="006E2BAB"/>
    <w:rsid w:val="006E3CF8"/>
    <w:rsid w:val="006E6F59"/>
    <w:rsid w:val="006F03E5"/>
    <w:rsid w:val="006F0E52"/>
    <w:rsid w:val="006F1E68"/>
    <w:rsid w:val="006F3077"/>
    <w:rsid w:val="006F478E"/>
    <w:rsid w:val="006F6FBF"/>
    <w:rsid w:val="00702A7D"/>
    <w:rsid w:val="00702CE7"/>
    <w:rsid w:val="00703A42"/>
    <w:rsid w:val="00705141"/>
    <w:rsid w:val="00705758"/>
    <w:rsid w:val="00706623"/>
    <w:rsid w:val="00706880"/>
    <w:rsid w:val="00713834"/>
    <w:rsid w:val="00717E7B"/>
    <w:rsid w:val="00723C5F"/>
    <w:rsid w:val="00724C7A"/>
    <w:rsid w:val="00724F60"/>
    <w:rsid w:val="00725710"/>
    <w:rsid w:val="00730CD0"/>
    <w:rsid w:val="00751B2A"/>
    <w:rsid w:val="00753B81"/>
    <w:rsid w:val="00754B72"/>
    <w:rsid w:val="00755884"/>
    <w:rsid w:val="00756297"/>
    <w:rsid w:val="00757C7E"/>
    <w:rsid w:val="007600C2"/>
    <w:rsid w:val="00763756"/>
    <w:rsid w:val="00764C24"/>
    <w:rsid w:val="00764DD2"/>
    <w:rsid w:val="00772874"/>
    <w:rsid w:val="00772B45"/>
    <w:rsid w:val="007768FB"/>
    <w:rsid w:val="00780DEC"/>
    <w:rsid w:val="00782115"/>
    <w:rsid w:val="00783A99"/>
    <w:rsid w:val="00787026"/>
    <w:rsid w:val="00787E59"/>
    <w:rsid w:val="007905A9"/>
    <w:rsid w:val="0079228A"/>
    <w:rsid w:val="007950B0"/>
    <w:rsid w:val="007A3341"/>
    <w:rsid w:val="007A4C92"/>
    <w:rsid w:val="007A5D5D"/>
    <w:rsid w:val="007A79F5"/>
    <w:rsid w:val="007B00F3"/>
    <w:rsid w:val="007B2485"/>
    <w:rsid w:val="007B280B"/>
    <w:rsid w:val="007B347A"/>
    <w:rsid w:val="007B3C5E"/>
    <w:rsid w:val="007C1DC1"/>
    <w:rsid w:val="007C48E4"/>
    <w:rsid w:val="007D758E"/>
    <w:rsid w:val="007E616F"/>
    <w:rsid w:val="00802544"/>
    <w:rsid w:val="00802B99"/>
    <w:rsid w:val="00804773"/>
    <w:rsid w:val="0080551E"/>
    <w:rsid w:val="00807938"/>
    <w:rsid w:val="00811CD7"/>
    <w:rsid w:val="00812FB8"/>
    <w:rsid w:val="008131FA"/>
    <w:rsid w:val="0081563E"/>
    <w:rsid w:val="00816685"/>
    <w:rsid w:val="00817EE3"/>
    <w:rsid w:val="00822087"/>
    <w:rsid w:val="00823396"/>
    <w:rsid w:val="00823DDE"/>
    <w:rsid w:val="008243F3"/>
    <w:rsid w:val="00826828"/>
    <w:rsid w:val="00826BA0"/>
    <w:rsid w:val="00830CFC"/>
    <w:rsid w:val="00833717"/>
    <w:rsid w:val="0083607C"/>
    <w:rsid w:val="00841B80"/>
    <w:rsid w:val="008448E2"/>
    <w:rsid w:val="00844B62"/>
    <w:rsid w:val="00845A91"/>
    <w:rsid w:val="0084617D"/>
    <w:rsid w:val="00847397"/>
    <w:rsid w:val="00850DAA"/>
    <w:rsid w:val="00851E48"/>
    <w:rsid w:val="00855EA2"/>
    <w:rsid w:val="00856A01"/>
    <w:rsid w:val="008608CD"/>
    <w:rsid w:val="00861C80"/>
    <w:rsid w:val="00863F3E"/>
    <w:rsid w:val="0086607C"/>
    <w:rsid w:val="00866F64"/>
    <w:rsid w:val="0087067F"/>
    <w:rsid w:val="00871332"/>
    <w:rsid w:val="008726B7"/>
    <w:rsid w:val="008735CB"/>
    <w:rsid w:val="00873D80"/>
    <w:rsid w:val="00875878"/>
    <w:rsid w:val="00875BFC"/>
    <w:rsid w:val="008764EC"/>
    <w:rsid w:val="0088094A"/>
    <w:rsid w:val="00880E70"/>
    <w:rsid w:val="0088181F"/>
    <w:rsid w:val="0088773E"/>
    <w:rsid w:val="008931F2"/>
    <w:rsid w:val="00894FFF"/>
    <w:rsid w:val="00897C61"/>
    <w:rsid w:val="008A2494"/>
    <w:rsid w:val="008A2AEB"/>
    <w:rsid w:val="008A53E5"/>
    <w:rsid w:val="008A573E"/>
    <w:rsid w:val="008A672B"/>
    <w:rsid w:val="008A6A1E"/>
    <w:rsid w:val="008B007C"/>
    <w:rsid w:val="008B1209"/>
    <w:rsid w:val="008B12AE"/>
    <w:rsid w:val="008B17FC"/>
    <w:rsid w:val="008B2C52"/>
    <w:rsid w:val="008B5C0E"/>
    <w:rsid w:val="008B63B7"/>
    <w:rsid w:val="008B6B36"/>
    <w:rsid w:val="008B728C"/>
    <w:rsid w:val="008B7D9F"/>
    <w:rsid w:val="008C0A78"/>
    <w:rsid w:val="008D116D"/>
    <w:rsid w:val="008D1E1F"/>
    <w:rsid w:val="008D2A64"/>
    <w:rsid w:val="008D34BF"/>
    <w:rsid w:val="008E10EA"/>
    <w:rsid w:val="008E3183"/>
    <w:rsid w:val="008E61B4"/>
    <w:rsid w:val="008E7616"/>
    <w:rsid w:val="008E7C34"/>
    <w:rsid w:val="008F15F3"/>
    <w:rsid w:val="008F16DB"/>
    <w:rsid w:val="00902519"/>
    <w:rsid w:val="00912294"/>
    <w:rsid w:val="00914801"/>
    <w:rsid w:val="00914D19"/>
    <w:rsid w:val="0091546F"/>
    <w:rsid w:val="009219E1"/>
    <w:rsid w:val="009238FB"/>
    <w:rsid w:val="00924143"/>
    <w:rsid w:val="00924F51"/>
    <w:rsid w:val="009252E0"/>
    <w:rsid w:val="0092641A"/>
    <w:rsid w:val="00931B69"/>
    <w:rsid w:val="00934479"/>
    <w:rsid w:val="00946055"/>
    <w:rsid w:val="0095367C"/>
    <w:rsid w:val="009539FE"/>
    <w:rsid w:val="00953E0F"/>
    <w:rsid w:val="00954FAA"/>
    <w:rsid w:val="009553B4"/>
    <w:rsid w:val="00955BDE"/>
    <w:rsid w:val="009604BC"/>
    <w:rsid w:val="00960662"/>
    <w:rsid w:val="009606BD"/>
    <w:rsid w:val="00960AF4"/>
    <w:rsid w:val="00964365"/>
    <w:rsid w:val="0096619E"/>
    <w:rsid w:val="00970512"/>
    <w:rsid w:val="00970587"/>
    <w:rsid w:val="00971491"/>
    <w:rsid w:val="00972E44"/>
    <w:rsid w:val="00975F6A"/>
    <w:rsid w:val="00995061"/>
    <w:rsid w:val="0099663D"/>
    <w:rsid w:val="009A074F"/>
    <w:rsid w:val="009A0AA5"/>
    <w:rsid w:val="009A77D5"/>
    <w:rsid w:val="009B0178"/>
    <w:rsid w:val="009B2C72"/>
    <w:rsid w:val="009B5F7E"/>
    <w:rsid w:val="009C2380"/>
    <w:rsid w:val="009C72A9"/>
    <w:rsid w:val="009C72C6"/>
    <w:rsid w:val="009D2D82"/>
    <w:rsid w:val="009D31ED"/>
    <w:rsid w:val="009D3FB8"/>
    <w:rsid w:val="009D6307"/>
    <w:rsid w:val="009E173B"/>
    <w:rsid w:val="009E2CF9"/>
    <w:rsid w:val="009E3EAA"/>
    <w:rsid w:val="009E702D"/>
    <w:rsid w:val="009E7D79"/>
    <w:rsid w:val="009E7E3F"/>
    <w:rsid w:val="009F2CAA"/>
    <w:rsid w:val="009F7980"/>
    <w:rsid w:val="00A02EC0"/>
    <w:rsid w:val="00A03105"/>
    <w:rsid w:val="00A03D21"/>
    <w:rsid w:val="00A07A6C"/>
    <w:rsid w:val="00A103A4"/>
    <w:rsid w:val="00A1062F"/>
    <w:rsid w:val="00A120ED"/>
    <w:rsid w:val="00A12C7C"/>
    <w:rsid w:val="00A13176"/>
    <w:rsid w:val="00A14437"/>
    <w:rsid w:val="00A24B93"/>
    <w:rsid w:val="00A25078"/>
    <w:rsid w:val="00A25450"/>
    <w:rsid w:val="00A3032D"/>
    <w:rsid w:val="00A316B1"/>
    <w:rsid w:val="00A34F62"/>
    <w:rsid w:val="00A36016"/>
    <w:rsid w:val="00A3643E"/>
    <w:rsid w:val="00A3765D"/>
    <w:rsid w:val="00A42A67"/>
    <w:rsid w:val="00A43F76"/>
    <w:rsid w:val="00A45840"/>
    <w:rsid w:val="00A45CC7"/>
    <w:rsid w:val="00A50508"/>
    <w:rsid w:val="00A530C1"/>
    <w:rsid w:val="00A5492C"/>
    <w:rsid w:val="00A55B65"/>
    <w:rsid w:val="00A55C35"/>
    <w:rsid w:val="00A55F29"/>
    <w:rsid w:val="00A56890"/>
    <w:rsid w:val="00A61724"/>
    <w:rsid w:val="00A634A7"/>
    <w:rsid w:val="00A71A13"/>
    <w:rsid w:val="00A72F5A"/>
    <w:rsid w:val="00A73B92"/>
    <w:rsid w:val="00A765E5"/>
    <w:rsid w:val="00A80FD9"/>
    <w:rsid w:val="00A81885"/>
    <w:rsid w:val="00A81BBA"/>
    <w:rsid w:val="00A86161"/>
    <w:rsid w:val="00A864C6"/>
    <w:rsid w:val="00A865C0"/>
    <w:rsid w:val="00A923E7"/>
    <w:rsid w:val="00A92A15"/>
    <w:rsid w:val="00A940D7"/>
    <w:rsid w:val="00A9725A"/>
    <w:rsid w:val="00AA061E"/>
    <w:rsid w:val="00AA1580"/>
    <w:rsid w:val="00AA194E"/>
    <w:rsid w:val="00AA2199"/>
    <w:rsid w:val="00AA6840"/>
    <w:rsid w:val="00AA7B62"/>
    <w:rsid w:val="00AB1F3E"/>
    <w:rsid w:val="00AB2668"/>
    <w:rsid w:val="00AB2CA9"/>
    <w:rsid w:val="00AB618D"/>
    <w:rsid w:val="00AB69AE"/>
    <w:rsid w:val="00AC0CA3"/>
    <w:rsid w:val="00AC1755"/>
    <w:rsid w:val="00AC435D"/>
    <w:rsid w:val="00AC757B"/>
    <w:rsid w:val="00AC7E95"/>
    <w:rsid w:val="00AD0265"/>
    <w:rsid w:val="00AD31AD"/>
    <w:rsid w:val="00AD569A"/>
    <w:rsid w:val="00AD773A"/>
    <w:rsid w:val="00AE0409"/>
    <w:rsid w:val="00AE1B9A"/>
    <w:rsid w:val="00AE4A08"/>
    <w:rsid w:val="00AE5D1E"/>
    <w:rsid w:val="00AF0C4B"/>
    <w:rsid w:val="00AF6470"/>
    <w:rsid w:val="00B0033D"/>
    <w:rsid w:val="00B01122"/>
    <w:rsid w:val="00B03145"/>
    <w:rsid w:val="00B10079"/>
    <w:rsid w:val="00B15B9F"/>
    <w:rsid w:val="00B2030D"/>
    <w:rsid w:val="00B21654"/>
    <w:rsid w:val="00B220F4"/>
    <w:rsid w:val="00B254B7"/>
    <w:rsid w:val="00B30494"/>
    <w:rsid w:val="00B30F6B"/>
    <w:rsid w:val="00B312DB"/>
    <w:rsid w:val="00B375DD"/>
    <w:rsid w:val="00B437F0"/>
    <w:rsid w:val="00B45384"/>
    <w:rsid w:val="00B47D47"/>
    <w:rsid w:val="00B5290F"/>
    <w:rsid w:val="00B61C0A"/>
    <w:rsid w:val="00B64F83"/>
    <w:rsid w:val="00B70B09"/>
    <w:rsid w:val="00B73A2E"/>
    <w:rsid w:val="00B75BB5"/>
    <w:rsid w:val="00B83CCE"/>
    <w:rsid w:val="00B84244"/>
    <w:rsid w:val="00B87E70"/>
    <w:rsid w:val="00B90DE9"/>
    <w:rsid w:val="00B95564"/>
    <w:rsid w:val="00B96FDD"/>
    <w:rsid w:val="00BA277E"/>
    <w:rsid w:val="00BA40A3"/>
    <w:rsid w:val="00BA4206"/>
    <w:rsid w:val="00BA56E9"/>
    <w:rsid w:val="00BA64F1"/>
    <w:rsid w:val="00BA6948"/>
    <w:rsid w:val="00BB1183"/>
    <w:rsid w:val="00BB3844"/>
    <w:rsid w:val="00BB499C"/>
    <w:rsid w:val="00BB56F5"/>
    <w:rsid w:val="00BC42B6"/>
    <w:rsid w:val="00BC4303"/>
    <w:rsid w:val="00BC73BE"/>
    <w:rsid w:val="00BC7EE7"/>
    <w:rsid w:val="00BD2C12"/>
    <w:rsid w:val="00BD64F9"/>
    <w:rsid w:val="00BE2271"/>
    <w:rsid w:val="00BE2708"/>
    <w:rsid w:val="00BE3AAC"/>
    <w:rsid w:val="00BE5A37"/>
    <w:rsid w:val="00BF03E6"/>
    <w:rsid w:val="00BF3E58"/>
    <w:rsid w:val="00BF5DC6"/>
    <w:rsid w:val="00C004C4"/>
    <w:rsid w:val="00C01331"/>
    <w:rsid w:val="00C01648"/>
    <w:rsid w:val="00C01C47"/>
    <w:rsid w:val="00C02F06"/>
    <w:rsid w:val="00C03501"/>
    <w:rsid w:val="00C0399A"/>
    <w:rsid w:val="00C04EBF"/>
    <w:rsid w:val="00C1356A"/>
    <w:rsid w:val="00C15DDA"/>
    <w:rsid w:val="00C17505"/>
    <w:rsid w:val="00C2496A"/>
    <w:rsid w:val="00C35936"/>
    <w:rsid w:val="00C36E52"/>
    <w:rsid w:val="00C371BD"/>
    <w:rsid w:val="00C37B4F"/>
    <w:rsid w:val="00C40A84"/>
    <w:rsid w:val="00C42445"/>
    <w:rsid w:val="00C44349"/>
    <w:rsid w:val="00C44A9C"/>
    <w:rsid w:val="00C44EAB"/>
    <w:rsid w:val="00C460E4"/>
    <w:rsid w:val="00C52E5B"/>
    <w:rsid w:val="00C54D33"/>
    <w:rsid w:val="00C56C94"/>
    <w:rsid w:val="00C63470"/>
    <w:rsid w:val="00C63BC1"/>
    <w:rsid w:val="00C63E8C"/>
    <w:rsid w:val="00C6509A"/>
    <w:rsid w:val="00C65BFA"/>
    <w:rsid w:val="00C65F62"/>
    <w:rsid w:val="00C70478"/>
    <w:rsid w:val="00C7267B"/>
    <w:rsid w:val="00C7548D"/>
    <w:rsid w:val="00C81F71"/>
    <w:rsid w:val="00C853E6"/>
    <w:rsid w:val="00C87A91"/>
    <w:rsid w:val="00C90DD5"/>
    <w:rsid w:val="00C9425C"/>
    <w:rsid w:val="00C94AAD"/>
    <w:rsid w:val="00C95792"/>
    <w:rsid w:val="00C97990"/>
    <w:rsid w:val="00CA413C"/>
    <w:rsid w:val="00CA5207"/>
    <w:rsid w:val="00CA63BE"/>
    <w:rsid w:val="00CA6EAA"/>
    <w:rsid w:val="00CB4863"/>
    <w:rsid w:val="00CC02B0"/>
    <w:rsid w:val="00CC08DD"/>
    <w:rsid w:val="00CC345B"/>
    <w:rsid w:val="00CC382B"/>
    <w:rsid w:val="00CC5749"/>
    <w:rsid w:val="00CC735C"/>
    <w:rsid w:val="00CD03B0"/>
    <w:rsid w:val="00CD04D3"/>
    <w:rsid w:val="00CD1182"/>
    <w:rsid w:val="00CD6C3E"/>
    <w:rsid w:val="00CE3481"/>
    <w:rsid w:val="00CE6305"/>
    <w:rsid w:val="00CF1776"/>
    <w:rsid w:val="00CF2247"/>
    <w:rsid w:val="00CF2477"/>
    <w:rsid w:val="00CF2575"/>
    <w:rsid w:val="00CF2751"/>
    <w:rsid w:val="00CF7795"/>
    <w:rsid w:val="00D02AC7"/>
    <w:rsid w:val="00D05699"/>
    <w:rsid w:val="00D0624C"/>
    <w:rsid w:val="00D06518"/>
    <w:rsid w:val="00D06E40"/>
    <w:rsid w:val="00D0731A"/>
    <w:rsid w:val="00D107C5"/>
    <w:rsid w:val="00D141B6"/>
    <w:rsid w:val="00D1422A"/>
    <w:rsid w:val="00D2479A"/>
    <w:rsid w:val="00D2508E"/>
    <w:rsid w:val="00D312CE"/>
    <w:rsid w:val="00D3339F"/>
    <w:rsid w:val="00D350EC"/>
    <w:rsid w:val="00D3521C"/>
    <w:rsid w:val="00D3667E"/>
    <w:rsid w:val="00D43BA8"/>
    <w:rsid w:val="00D45B88"/>
    <w:rsid w:val="00D5077A"/>
    <w:rsid w:val="00D544AB"/>
    <w:rsid w:val="00D56D85"/>
    <w:rsid w:val="00D56DB5"/>
    <w:rsid w:val="00D57E92"/>
    <w:rsid w:val="00D64963"/>
    <w:rsid w:val="00D657E0"/>
    <w:rsid w:val="00D73A4B"/>
    <w:rsid w:val="00D747D8"/>
    <w:rsid w:val="00D75180"/>
    <w:rsid w:val="00D7579E"/>
    <w:rsid w:val="00D761AE"/>
    <w:rsid w:val="00D82094"/>
    <w:rsid w:val="00D8670A"/>
    <w:rsid w:val="00D86DE3"/>
    <w:rsid w:val="00D92C23"/>
    <w:rsid w:val="00DA1C7C"/>
    <w:rsid w:val="00DA1C92"/>
    <w:rsid w:val="00DA1FE6"/>
    <w:rsid w:val="00DA3B9C"/>
    <w:rsid w:val="00DB01DA"/>
    <w:rsid w:val="00DB2C7E"/>
    <w:rsid w:val="00DB2E5A"/>
    <w:rsid w:val="00DC0D2C"/>
    <w:rsid w:val="00DC10E7"/>
    <w:rsid w:val="00DC2579"/>
    <w:rsid w:val="00DC4BFA"/>
    <w:rsid w:val="00DD6987"/>
    <w:rsid w:val="00DE09F3"/>
    <w:rsid w:val="00DE3BDE"/>
    <w:rsid w:val="00DF4CC2"/>
    <w:rsid w:val="00DF687D"/>
    <w:rsid w:val="00E04ACC"/>
    <w:rsid w:val="00E05B65"/>
    <w:rsid w:val="00E0605D"/>
    <w:rsid w:val="00E12F4A"/>
    <w:rsid w:val="00E14C81"/>
    <w:rsid w:val="00E161EA"/>
    <w:rsid w:val="00E21A0C"/>
    <w:rsid w:val="00E2274B"/>
    <w:rsid w:val="00E23E49"/>
    <w:rsid w:val="00E24402"/>
    <w:rsid w:val="00E25A38"/>
    <w:rsid w:val="00E30749"/>
    <w:rsid w:val="00E30C11"/>
    <w:rsid w:val="00E30E9F"/>
    <w:rsid w:val="00E31596"/>
    <w:rsid w:val="00E32052"/>
    <w:rsid w:val="00E34BAF"/>
    <w:rsid w:val="00E34E56"/>
    <w:rsid w:val="00E354CF"/>
    <w:rsid w:val="00E369E5"/>
    <w:rsid w:val="00E37536"/>
    <w:rsid w:val="00E37924"/>
    <w:rsid w:val="00E4310C"/>
    <w:rsid w:val="00E51091"/>
    <w:rsid w:val="00E52F7C"/>
    <w:rsid w:val="00E5395A"/>
    <w:rsid w:val="00E53C31"/>
    <w:rsid w:val="00E5403F"/>
    <w:rsid w:val="00E573E5"/>
    <w:rsid w:val="00E60E75"/>
    <w:rsid w:val="00E662E2"/>
    <w:rsid w:val="00E71073"/>
    <w:rsid w:val="00E71223"/>
    <w:rsid w:val="00E726B7"/>
    <w:rsid w:val="00E7287B"/>
    <w:rsid w:val="00E77208"/>
    <w:rsid w:val="00E80AA9"/>
    <w:rsid w:val="00E8154A"/>
    <w:rsid w:val="00E81FE6"/>
    <w:rsid w:val="00E838BE"/>
    <w:rsid w:val="00E84F0A"/>
    <w:rsid w:val="00E90AA4"/>
    <w:rsid w:val="00E936E4"/>
    <w:rsid w:val="00E938CC"/>
    <w:rsid w:val="00E96667"/>
    <w:rsid w:val="00EA0F7B"/>
    <w:rsid w:val="00EA553C"/>
    <w:rsid w:val="00EA7155"/>
    <w:rsid w:val="00EA7609"/>
    <w:rsid w:val="00EB006C"/>
    <w:rsid w:val="00EB4628"/>
    <w:rsid w:val="00EB4A8A"/>
    <w:rsid w:val="00EC268D"/>
    <w:rsid w:val="00EC48A4"/>
    <w:rsid w:val="00EC48FA"/>
    <w:rsid w:val="00EC6031"/>
    <w:rsid w:val="00EC7434"/>
    <w:rsid w:val="00ED171B"/>
    <w:rsid w:val="00ED1DC3"/>
    <w:rsid w:val="00ED64AD"/>
    <w:rsid w:val="00ED72A1"/>
    <w:rsid w:val="00EE0E9D"/>
    <w:rsid w:val="00EE75AF"/>
    <w:rsid w:val="00EE7A91"/>
    <w:rsid w:val="00EE7DD0"/>
    <w:rsid w:val="00EE7EA7"/>
    <w:rsid w:val="00F01EEA"/>
    <w:rsid w:val="00F028E7"/>
    <w:rsid w:val="00F03987"/>
    <w:rsid w:val="00F04B20"/>
    <w:rsid w:val="00F13CEF"/>
    <w:rsid w:val="00F15DF1"/>
    <w:rsid w:val="00F16DDC"/>
    <w:rsid w:val="00F2248A"/>
    <w:rsid w:val="00F23648"/>
    <w:rsid w:val="00F27A34"/>
    <w:rsid w:val="00F33313"/>
    <w:rsid w:val="00F34EF5"/>
    <w:rsid w:val="00F37CC7"/>
    <w:rsid w:val="00F40CD7"/>
    <w:rsid w:val="00F41BA6"/>
    <w:rsid w:val="00F44642"/>
    <w:rsid w:val="00F4494A"/>
    <w:rsid w:val="00F5088B"/>
    <w:rsid w:val="00F508AD"/>
    <w:rsid w:val="00F54FF0"/>
    <w:rsid w:val="00F551AD"/>
    <w:rsid w:val="00F56E8E"/>
    <w:rsid w:val="00F61090"/>
    <w:rsid w:val="00F61117"/>
    <w:rsid w:val="00F62661"/>
    <w:rsid w:val="00F64865"/>
    <w:rsid w:val="00F67B4D"/>
    <w:rsid w:val="00F73283"/>
    <w:rsid w:val="00F73C87"/>
    <w:rsid w:val="00F746E8"/>
    <w:rsid w:val="00F93A13"/>
    <w:rsid w:val="00F952EA"/>
    <w:rsid w:val="00FA1AB6"/>
    <w:rsid w:val="00FA48D8"/>
    <w:rsid w:val="00FA6906"/>
    <w:rsid w:val="00FA7ED1"/>
    <w:rsid w:val="00FB005E"/>
    <w:rsid w:val="00FB145A"/>
    <w:rsid w:val="00FB19AE"/>
    <w:rsid w:val="00FB3D5B"/>
    <w:rsid w:val="00FB5B92"/>
    <w:rsid w:val="00FC1A4C"/>
    <w:rsid w:val="00FC4DDB"/>
    <w:rsid w:val="00FC7EAD"/>
    <w:rsid w:val="00FD01E6"/>
    <w:rsid w:val="00FD0627"/>
    <w:rsid w:val="00FD280E"/>
    <w:rsid w:val="00FD6714"/>
    <w:rsid w:val="00FE127D"/>
    <w:rsid w:val="00FE1F6C"/>
    <w:rsid w:val="00FE4DD0"/>
    <w:rsid w:val="00FF1CDB"/>
    <w:rsid w:val="00FF3C2D"/>
    <w:rsid w:val="00FF618B"/>
    <w:rsid w:val="00FF77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04A8FE0"/>
  <w15:docId w15:val="{ABE5C575-AF7D-490A-8865-55039A7A4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spacing w:line="360" w:lineRule="auto"/>
      <w:textAlignment w:val="baseline"/>
    </w:pPr>
    <w:rPr>
      <w:sz w:val="24"/>
      <w:lang w:val="en-US" w:eastAsia="de-DE"/>
    </w:rPr>
  </w:style>
  <w:style w:type="paragraph" w:styleId="Heading1">
    <w:name w:val="heading 1"/>
    <w:basedOn w:val="Normal"/>
    <w:next w:val="Normal"/>
    <w:link w:val="Heading1Char"/>
    <w:qFormat/>
    <w:rsid w:val="00094BA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AE0409"/>
    <w:pPr>
      <w:overflowPunct/>
      <w:autoSpaceDE/>
      <w:autoSpaceDN/>
      <w:adjustRightInd/>
      <w:spacing w:before="100" w:beforeAutospacing="1" w:after="100" w:afterAutospacing="1" w:line="240" w:lineRule="auto"/>
      <w:textAlignment w:val="auto"/>
      <w:outlineLvl w:val="1"/>
    </w:pPr>
    <w:rPr>
      <w:b/>
      <w:bCs/>
      <w:sz w:val="36"/>
      <w:szCs w:val="36"/>
      <w:lang w:val="en-AU" w:eastAsia="en-AU"/>
    </w:rPr>
  </w:style>
  <w:style w:type="paragraph" w:styleId="Heading3">
    <w:name w:val="heading 3"/>
    <w:basedOn w:val="Normal"/>
    <w:next w:val="Normal"/>
    <w:link w:val="Heading3Char"/>
    <w:unhideWhenUsed/>
    <w:qFormat/>
    <w:rsid w:val="00AA2199"/>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0">
    <w:name w:val="heading1"/>
    <w:basedOn w:val="Normal"/>
    <w:next w:val="Normal"/>
    <w:pPr>
      <w:keepNext/>
      <w:spacing w:before="240" w:after="180"/>
    </w:pPr>
    <w:rPr>
      <w:rFonts w:ascii="Arial" w:hAnsi="Arial"/>
      <w:b/>
      <w:sz w:val="32"/>
    </w:rPr>
  </w:style>
  <w:style w:type="paragraph" w:customStyle="1" w:styleId="heading20">
    <w:name w:val="heading2"/>
    <w:basedOn w:val="Normal"/>
    <w:next w:val="Normal"/>
    <w:pPr>
      <w:keepNext/>
      <w:spacing w:before="240" w:after="180"/>
    </w:pPr>
    <w:rPr>
      <w:rFonts w:ascii="Arial" w:hAnsi="Arial"/>
      <w:b/>
    </w:rPr>
  </w:style>
  <w:style w:type="paragraph" w:customStyle="1" w:styleId="heading30">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character" w:styleId="Hyperlink">
    <w:name w:val="Hyperlink"/>
    <w:basedOn w:val="DefaultParagraphFont"/>
    <w:rsid w:val="00B21654"/>
    <w:rPr>
      <w:color w:val="0563C1" w:themeColor="hyperlink"/>
      <w:u w:val="single"/>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rPr>
      <w:sz w:val="22"/>
    </w:r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paragraph" w:styleId="NoSpacing">
    <w:name w:val="No Spacing"/>
    <w:link w:val="NoSpacingChar"/>
    <w:uiPriority w:val="1"/>
    <w:qFormat/>
    <w:rsid w:val="00B21654"/>
    <w:rPr>
      <w:rFonts w:ascii="Calibri" w:eastAsia="Calibri" w:hAnsi="Calibri"/>
      <w:sz w:val="22"/>
      <w:szCs w:val="22"/>
      <w:lang w:eastAsia="en-US"/>
    </w:rPr>
  </w:style>
  <w:style w:type="paragraph" w:customStyle="1" w:styleId="url">
    <w:name w:val="url"/>
    <w:basedOn w:val="email"/>
    <w:next w:val="Normal"/>
  </w:style>
  <w:style w:type="character" w:customStyle="1" w:styleId="NoSpacingChar">
    <w:name w:val="No Spacing Char"/>
    <w:link w:val="NoSpacing"/>
    <w:uiPriority w:val="1"/>
    <w:rsid w:val="00B21654"/>
    <w:rPr>
      <w:rFonts w:ascii="Calibri" w:eastAsia="Calibri" w:hAnsi="Calibri"/>
      <w:sz w:val="22"/>
      <w:szCs w:val="22"/>
      <w:lang w:eastAsia="en-US"/>
    </w:rPr>
  </w:style>
  <w:style w:type="character" w:customStyle="1" w:styleId="apple-converted-space">
    <w:name w:val="apple-converted-space"/>
    <w:rsid w:val="00B21654"/>
  </w:style>
  <w:style w:type="character" w:styleId="Emphasis">
    <w:name w:val="Emphasis"/>
    <w:uiPriority w:val="20"/>
    <w:qFormat/>
    <w:rsid w:val="00B21654"/>
    <w:rPr>
      <w:i/>
      <w:iCs/>
    </w:rPr>
  </w:style>
  <w:style w:type="table" w:styleId="TableGrid">
    <w:name w:val="Table Grid"/>
    <w:basedOn w:val="TableNormal"/>
    <w:uiPriority w:val="39"/>
    <w:rsid w:val="002428E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28E2"/>
    <w:pPr>
      <w:overflowPunct/>
      <w:autoSpaceDE/>
      <w:autoSpaceDN/>
      <w:adjustRightInd/>
      <w:spacing w:after="200" w:line="240" w:lineRule="auto"/>
      <w:textAlignment w:val="auto"/>
    </w:pPr>
    <w:rPr>
      <w:rFonts w:asciiTheme="minorHAnsi" w:eastAsiaTheme="minorHAnsi" w:hAnsiTheme="minorHAnsi" w:cstheme="minorBidi"/>
      <w:i/>
      <w:iCs/>
      <w:color w:val="44546A" w:themeColor="text2"/>
      <w:sz w:val="18"/>
      <w:szCs w:val="18"/>
      <w:lang w:val="en-AU" w:eastAsia="en-US"/>
    </w:rPr>
  </w:style>
  <w:style w:type="paragraph" w:styleId="BalloonText">
    <w:name w:val="Balloon Text"/>
    <w:basedOn w:val="Normal"/>
    <w:link w:val="BalloonTextChar"/>
    <w:rsid w:val="002635B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2635BD"/>
    <w:rPr>
      <w:rFonts w:ascii="Lucida Grande" w:hAnsi="Lucida Grande" w:cs="Lucida Grande"/>
      <w:sz w:val="18"/>
      <w:szCs w:val="18"/>
      <w:lang w:val="en-US" w:eastAsia="de-DE"/>
    </w:rPr>
  </w:style>
  <w:style w:type="character" w:styleId="CommentReference">
    <w:name w:val="annotation reference"/>
    <w:basedOn w:val="DefaultParagraphFont"/>
    <w:uiPriority w:val="99"/>
    <w:rsid w:val="0088773E"/>
    <w:rPr>
      <w:sz w:val="18"/>
      <w:szCs w:val="18"/>
    </w:rPr>
  </w:style>
  <w:style w:type="paragraph" w:styleId="CommentText">
    <w:name w:val="annotation text"/>
    <w:basedOn w:val="Normal"/>
    <w:link w:val="CommentTextChar"/>
    <w:uiPriority w:val="99"/>
    <w:rsid w:val="0088773E"/>
    <w:pPr>
      <w:spacing w:line="240" w:lineRule="auto"/>
    </w:pPr>
    <w:rPr>
      <w:szCs w:val="24"/>
    </w:rPr>
  </w:style>
  <w:style w:type="character" w:customStyle="1" w:styleId="CommentTextChar">
    <w:name w:val="Comment Text Char"/>
    <w:basedOn w:val="DefaultParagraphFont"/>
    <w:link w:val="CommentText"/>
    <w:uiPriority w:val="99"/>
    <w:rsid w:val="0088773E"/>
    <w:rPr>
      <w:sz w:val="24"/>
      <w:szCs w:val="24"/>
      <w:lang w:val="en-US" w:eastAsia="de-DE"/>
    </w:rPr>
  </w:style>
  <w:style w:type="paragraph" w:styleId="CommentSubject">
    <w:name w:val="annotation subject"/>
    <w:basedOn w:val="CommentText"/>
    <w:next w:val="CommentText"/>
    <w:link w:val="CommentSubjectChar"/>
    <w:rsid w:val="0088773E"/>
    <w:rPr>
      <w:b/>
      <w:bCs/>
      <w:sz w:val="20"/>
      <w:szCs w:val="20"/>
    </w:rPr>
  </w:style>
  <w:style w:type="character" w:customStyle="1" w:styleId="CommentSubjectChar">
    <w:name w:val="Comment Subject Char"/>
    <w:basedOn w:val="CommentTextChar"/>
    <w:link w:val="CommentSubject"/>
    <w:rsid w:val="0088773E"/>
    <w:rPr>
      <w:b/>
      <w:bCs/>
      <w:sz w:val="24"/>
      <w:szCs w:val="24"/>
      <w:lang w:val="en-US" w:eastAsia="de-DE"/>
    </w:rPr>
  </w:style>
  <w:style w:type="paragraph" w:styleId="Revision">
    <w:name w:val="Revision"/>
    <w:hidden/>
    <w:uiPriority w:val="99"/>
    <w:semiHidden/>
    <w:rsid w:val="00481466"/>
    <w:rPr>
      <w:sz w:val="24"/>
      <w:lang w:val="en-US" w:eastAsia="de-DE"/>
    </w:rPr>
  </w:style>
  <w:style w:type="character" w:customStyle="1" w:styleId="Heading2Char">
    <w:name w:val="Heading 2 Char"/>
    <w:basedOn w:val="DefaultParagraphFont"/>
    <w:link w:val="Heading2"/>
    <w:uiPriority w:val="9"/>
    <w:rsid w:val="00AE0409"/>
    <w:rPr>
      <w:b/>
      <w:bCs/>
      <w:sz w:val="36"/>
      <w:szCs w:val="36"/>
    </w:rPr>
  </w:style>
  <w:style w:type="paragraph" w:customStyle="1" w:styleId="EndNoteBibliographyTitle">
    <w:name w:val="EndNote Bibliography Title"/>
    <w:basedOn w:val="Normal"/>
    <w:link w:val="EndNoteBibliographyTitleChar"/>
    <w:rsid w:val="00D1422A"/>
    <w:pPr>
      <w:jc w:val="center"/>
    </w:pPr>
    <w:rPr>
      <w:noProof/>
      <w:lang w:val="de-DE"/>
    </w:rPr>
  </w:style>
  <w:style w:type="character" w:customStyle="1" w:styleId="EndNoteBibliographyTitleChar">
    <w:name w:val="EndNote Bibliography Title Char"/>
    <w:basedOn w:val="DefaultParagraphFont"/>
    <w:link w:val="EndNoteBibliographyTitle"/>
    <w:rsid w:val="00D1422A"/>
    <w:rPr>
      <w:noProof/>
      <w:sz w:val="24"/>
      <w:lang w:val="de-DE" w:eastAsia="de-DE"/>
    </w:rPr>
  </w:style>
  <w:style w:type="paragraph" w:customStyle="1" w:styleId="EndNoteBibliography">
    <w:name w:val="EndNote Bibliography"/>
    <w:basedOn w:val="Normal"/>
    <w:link w:val="EndNoteBibliographyChar"/>
    <w:rsid w:val="00D1422A"/>
    <w:pPr>
      <w:spacing w:line="240" w:lineRule="auto"/>
    </w:pPr>
    <w:rPr>
      <w:noProof/>
      <w:lang w:val="de-DE"/>
    </w:rPr>
  </w:style>
  <w:style w:type="character" w:customStyle="1" w:styleId="EndNoteBibliographyChar">
    <w:name w:val="EndNote Bibliography Char"/>
    <w:basedOn w:val="DefaultParagraphFont"/>
    <w:link w:val="EndNoteBibliography"/>
    <w:rsid w:val="00D1422A"/>
    <w:rPr>
      <w:noProof/>
      <w:sz w:val="24"/>
      <w:lang w:val="de-DE" w:eastAsia="de-DE"/>
    </w:rPr>
  </w:style>
  <w:style w:type="character" w:customStyle="1" w:styleId="Heading3Char">
    <w:name w:val="Heading 3 Char"/>
    <w:basedOn w:val="DefaultParagraphFont"/>
    <w:link w:val="Heading3"/>
    <w:rsid w:val="00AA2199"/>
    <w:rPr>
      <w:rFonts w:asciiTheme="majorHAnsi" w:eastAsiaTheme="majorEastAsia" w:hAnsiTheme="majorHAnsi" w:cstheme="majorBidi"/>
      <w:color w:val="1F4D78" w:themeColor="accent1" w:themeShade="7F"/>
      <w:sz w:val="24"/>
      <w:szCs w:val="24"/>
      <w:lang w:val="en-US" w:eastAsia="de-DE"/>
    </w:rPr>
  </w:style>
  <w:style w:type="character" w:customStyle="1" w:styleId="FooterChar">
    <w:name w:val="Footer Char"/>
    <w:basedOn w:val="DefaultParagraphFont"/>
    <w:link w:val="Footer"/>
    <w:uiPriority w:val="99"/>
    <w:rsid w:val="00C17505"/>
    <w:rPr>
      <w:sz w:val="24"/>
      <w:lang w:val="en-US" w:eastAsia="de-DE"/>
    </w:rPr>
  </w:style>
  <w:style w:type="paragraph" w:styleId="ListParagraph">
    <w:name w:val="List Paragraph"/>
    <w:basedOn w:val="Normal"/>
    <w:uiPriority w:val="34"/>
    <w:qFormat/>
    <w:rsid w:val="00572E26"/>
    <w:pPr>
      <w:ind w:left="720"/>
      <w:contextualSpacing/>
    </w:pPr>
  </w:style>
  <w:style w:type="character" w:customStyle="1" w:styleId="Heading1Char">
    <w:name w:val="Heading 1 Char"/>
    <w:basedOn w:val="DefaultParagraphFont"/>
    <w:link w:val="Heading1"/>
    <w:rsid w:val="00094BA0"/>
    <w:rPr>
      <w:rFonts w:asciiTheme="majorHAnsi" w:eastAsiaTheme="majorEastAsia" w:hAnsiTheme="majorHAnsi" w:cstheme="majorBidi"/>
      <w:color w:val="2E74B5" w:themeColor="accent1" w:themeShade="BF"/>
      <w:sz w:val="32"/>
      <w:szCs w:val="32"/>
      <w:lang w:val="en-US" w:eastAsia="de-DE"/>
    </w:rPr>
  </w:style>
  <w:style w:type="character" w:customStyle="1" w:styleId="discreet">
    <w:name w:val="discreet"/>
    <w:basedOn w:val="DefaultParagraphFont"/>
    <w:rsid w:val="00094BA0"/>
  </w:style>
  <w:style w:type="paragraph" w:customStyle="1" w:styleId="Title2">
    <w:name w:val="Title2"/>
    <w:basedOn w:val="Normal"/>
    <w:next w:val="author"/>
    <w:rsid w:val="0034516A"/>
    <w:rPr>
      <w:rFonts w:ascii="Arial" w:hAnsi="Arial"/>
      <w:b/>
      <w:sz w:val="36"/>
    </w:rPr>
  </w:style>
  <w:style w:type="character" w:styleId="LineNumber">
    <w:name w:val="line number"/>
    <w:basedOn w:val="DefaultParagraphFont"/>
    <w:semiHidden/>
    <w:unhideWhenUsed/>
    <w:rsid w:val="00DA1C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078931">
      <w:bodyDiv w:val="1"/>
      <w:marLeft w:val="0"/>
      <w:marRight w:val="0"/>
      <w:marTop w:val="0"/>
      <w:marBottom w:val="0"/>
      <w:divBdr>
        <w:top w:val="none" w:sz="0" w:space="0" w:color="auto"/>
        <w:left w:val="none" w:sz="0" w:space="0" w:color="auto"/>
        <w:bottom w:val="none" w:sz="0" w:space="0" w:color="auto"/>
        <w:right w:val="none" w:sz="0" w:space="0" w:color="auto"/>
      </w:divBdr>
    </w:div>
    <w:div w:id="152725292">
      <w:bodyDiv w:val="1"/>
      <w:marLeft w:val="0"/>
      <w:marRight w:val="0"/>
      <w:marTop w:val="0"/>
      <w:marBottom w:val="0"/>
      <w:divBdr>
        <w:top w:val="none" w:sz="0" w:space="0" w:color="auto"/>
        <w:left w:val="none" w:sz="0" w:space="0" w:color="auto"/>
        <w:bottom w:val="none" w:sz="0" w:space="0" w:color="auto"/>
        <w:right w:val="none" w:sz="0" w:space="0" w:color="auto"/>
      </w:divBdr>
    </w:div>
    <w:div w:id="234322142">
      <w:bodyDiv w:val="1"/>
      <w:marLeft w:val="0"/>
      <w:marRight w:val="0"/>
      <w:marTop w:val="0"/>
      <w:marBottom w:val="0"/>
      <w:divBdr>
        <w:top w:val="none" w:sz="0" w:space="0" w:color="auto"/>
        <w:left w:val="none" w:sz="0" w:space="0" w:color="auto"/>
        <w:bottom w:val="none" w:sz="0" w:space="0" w:color="auto"/>
        <w:right w:val="none" w:sz="0" w:space="0" w:color="auto"/>
      </w:divBdr>
    </w:div>
    <w:div w:id="1798833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chael\Desktop\WOOD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3C4393-3726-4BE3-A354-9393E936DD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ODS.dot</Template>
  <TotalTime>626</TotalTime>
  <Pages>25</Pages>
  <Words>12805</Words>
  <Characters>72991</Characters>
  <Application>Microsoft Office Word</Application>
  <DocSecurity>0</DocSecurity>
  <Lines>608</Lines>
  <Paragraphs>17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uthor template for journal articles</vt:lpstr>
      <vt:lpstr>Author template for journal articles</vt:lpstr>
    </vt:vector>
  </TitlesOfParts>
  <Company>SPRINGER VERLAG</Company>
  <LinksUpToDate>false</LinksUpToDate>
  <CharactersWithSpaces>856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creator>Rachael Maree Woods</dc:creator>
  <cp:lastModifiedBy>Rachael Maree Woods</cp:lastModifiedBy>
  <cp:revision>53</cp:revision>
  <cp:lastPrinted>2015-10-27T22:35:00Z</cp:lastPrinted>
  <dcterms:created xsi:type="dcterms:W3CDTF">2016-02-16T03:25:00Z</dcterms:created>
  <dcterms:modified xsi:type="dcterms:W3CDTF">2016-03-15T23:00:00Z</dcterms:modified>
</cp:coreProperties>
</file>